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70B174" w14:textId="77777777" w:rsidR="002844CC" w:rsidRPr="0069429B" w:rsidRDefault="002844CC" w:rsidP="002844CC">
      <w:pPr>
        <w:pStyle w:val="Caption"/>
        <w:spacing w:before="240" w:after="0"/>
        <w:rPr>
          <w:rFonts w:asciiTheme="majorBidi" w:hAnsiTheme="majorBidi" w:cstheme="majorBidi"/>
          <w:i w:val="0"/>
          <w:iCs w:val="0"/>
          <w:color w:val="auto"/>
          <w:sz w:val="22"/>
          <w:szCs w:val="22"/>
        </w:rPr>
      </w:pPr>
      <w:r w:rsidRPr="0069429B">
        <w:rPr>
          <w:rFonts w:asciiTheme="majorBidi" w:hAnsiTheme="majorBidi" w:cstheme="majorBidi"/>
          <w:i w:val="0"/>
          <w:iCs w:val="0"/>
          <w:color w:val="auto"/>
          <w:sz w:val="22"/>
          <w:szCs w:val="22"/>
        </w:rPr>
        <w:t xml:space="preserve">Table </w:t>
      </w:r>
      <w:r w:rsidRPr="0069429B">
        <w:rPr>
          <w:rFonts w:asciiTheme="majorBidi" w:hAnsiTheme="majorBidi" w:cstheme="majorBidi"/>
          <w:i w:val="0"/>
          <w:iCs w:val="0"/>
          <w:color w:val="auto"/>
          <w:sz w:val="22"/>
          <w:szCs w:val="22"/>
        </w:rPr>
        <w:fldChar w:fldCharType="begin"/>
      </w:r>
      <w:r w:rsidRPr="0069429B">
        <w:rPr>
          <w:rFonts w:asciiTheme="majorBidi" w:hAnsiTheme="majorBidi" w:cstheme="majorBidi"/>
          <w:i w:val="0"/>
          <w:iCs w:val="0"/>
          <w:color w:val="auto"/>
          <w:sz w:val="22"/>
          <w:szCs w:val="22"/>
        </w:rPr>
        <w:instrText xml:space="preserve"> SEQ Table \* ARABIC </w:instrText>
      </w:r>
      <w:r w:rsidRPr="0069429B">
        <w:rPr>
          <w:rFonts w:asciiTheme="majorBidi" w:hAnsiTheme="majorBidi" w:cstheme="majorBidi"/>
          <w:i w:val="0"/>
          <w:iCs w:val="0"/>
          <w:color w:val="auto"/>
          <w:sz w:val="22"/>
          <w:szCs w:val="22"/>
        </w:rPr>
        <w:fldChar w:fldCharType="separate"/>
      </w:r>
      <w:r>
        <w:rPr>
          <w:rFonts w:asciiTheme="majorBidi" w:hAnsiTheme="majorBidi" w:cstheme="majorBidi"/>
          <w:i w:val="0"/>
          <w:iCs w:val="0"/>
          <w:noProof/>
          <w:color w:val="auto"/>
          <w:sz w:val="22"/>
          <w:szCs w:val="22"/>
        </w:rPr>
        <w:t>1</w:t>
      </w:r>
      <w:r w:rsidRPr="0069429B">
        <w:rPr>
          <w:rFonts w:asciiTheme="majorBidi" w:hAnsiTheme="majorBidi" w:cstheme="majorBidi"/>
          <w:i w:val="0"/>
          <w:iCs w:val="0"/>
          <w:color w:val="auto"/>
          <w:sz w:val="22"/>
          <w:szCs w:val="22"/>
        </w:rPr>
        <w:fldChar w:fldCharType="end"/>
      </w:r>
      <w:r w:rsidRPr="0069429B">
        <w:rPr>
          <w:rFonts w:asciiTheme="majorBidi" w:hAnsiTheme="majorBidi" w:cstheme="majorBidi"/>
          <w:i w:val="0"/>
          <w:iCs w:val="0"/>
          <w:color w:val="auto"/>
          <w:sz w:val="22"/>
          <w:szCs w:val="22"/>
        </w:rPr>
        <w:t xml:space="preserve">: Summary of </w:t>
      </w:r>
      <w:r>
        <w:rPr>
          <w:rFonts w:ascii="Times New Roman" w:hAnsi="Times New Roman" w:cs="Times New Roman"/>
          <w:i w:val="0"/>
          <w:iCs w:val="0"/>
          <w:color w:val="auto"/>
          <w:sz w:val="22"/>
          <w:szCs w:val="22"/>
        </w:rPr>
        <w:t xml:space="preserve">the </w:t>
      </w:r>
      <w:r w:rsidRPr="0069429B">
        <w:rPr>
          <w:rFonts w:asciiTheme="majorBidi" w:hAnsiTheme="majorBidi" w:cstheme="majorBidi"/>
          <w:i w:val="0"/>
          <w:iCs w:val="0"/>
          <w:color w:val="auto"/>
          <w:sz w:val="22"/>
          <w:szCs w:val="22"/>
        </w:rPr>
        <w:t xml:space="preserve">test data of </w:t>
      </w:r>
      <w:r>
        <w:rPr>
          <w:rFonts w:ascii="Times New Roman" w:hAnsi="Times New Roman" w:cs="Times New Roman"/>
          <w:i w:val="0"/>
          <w:iCs w:val="0"/>
          <w:color w:val="auto"/>
          <w:sz w:val="22"/>
          <w:szCs w:val="22"/>
        </w:rPr>
        <w:t xml:space="preserve">the </w:t>
      </w:r>
      <w:r w:rsidRPr="0069429B">
        <w:rPr>
          <w:rFonts w:asciiTheme="majorBidi" w:hAnsiTheme="majorBidi" w:cstheme="majorBidi"/>
          <w:i w:val="0"/>
          <w:iCs w:val="0"/>
          <w:color w:val="auto"/>
          <w:sz w:val="22"/>
          <w:szCs w:val="22"/>
        </w:rPr>
        <w:t>circular CFST column.</w:t>
      </w:r>
    </w:p>
    <w:tbl>
      <w:tblPr>
        <w:tblStyle w:val="PlainTable4"/>
        <w:tblW w:w="9351" w:type="dxa"/>
        <w:tblLook w:val="04A0" w:firstRow="1" w:lastRow="0" w:firstColumn="1" w:lastColumn="0" w:noHBand="0" w:noVBand="1"/>
      </w:tblPr>
      <w:tblGrid>
        <w:gridCol w:w="456"/>
        <w:gridCol w:w="864"/>
        <w:gridCol w:w="864"/>
        <w:gridCol w:w="864"/>
        <w:gridCol w:w="864"/>
        <w:gridCol w:w="661"/>
        <w:gridCol w:w="661"/>
        <w:gridCol w:w="864"/>
        <w:gridCol w:w="864"/>
        <w:gridCol w:w="864"/>
        <w:gridCol w:w="864"/>
        <w:gridCol w:w="661"/>
      </w:tblGrid>
      <w:tr w:rsidR="00296E40" w:rsidRPr="0069429B" w14:paraId="454F8D55" w14:textId="77777777" w:rsidTr="00C52F9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left w:val="single" w:sz="4" w:space="0" w:color="auto"/>
              <w:bottom w:val="single" w:sz="4" w:space="0" w:color="auto"/>
            </w:tcBorders>
            <w:noWrap/>
            <w:hideMark/>
          </w:tcPr>
          <w:p w14:paraId="6954A05B" w14:textId="77777777" w:rsidR="002844CC" w:rsidRPr="0069429B" w:rsidRDefault="002844CC" w:rsidP="00C52F9C">
            <w:pPr>
              <w:jc w:val="center"/>
              <w:rPr>
                <w:rFonts w:asciiTheme="majorBidi" w:eastAsia="Times New Roman" w:hAnsiTheme="majorBidi" w:cstheme="majorBidi"/>
                <w:kern w:val="0"/>
                <w:sz w:val="16"/>
                <w:szCs w:val="16"/>
                <w14:ligatures w14:val="none"/>
              </w:rPr>
            </w:pPr>
            <m:oMathPara>
              <m:oMath>
                <m:r>
                  <m:rPr>
                    <m:sty m:val="bi"/>
                  </m:rPr>
                  <w:rPr>
                    <w:rFonts w:ascii="Cambria Math" w:eastAsia="Times New Roman" w:hAnsi="Cambria Math" w:cstheme="majorBidi"/>
                    <w:kern w:val="0"/>
                    <w:sz w:val="16"/>
                    <w:szCs w:val="16"/>
                    <w14:ligatures w14:val="none"/>
                  </w:rPr>
                  <m:t>n</m:t>
                </m:r>
              </m:oMath>
            </m:oMathPara>
          </w:p>
        </w:tc>
        <w:tc>
          <w:tcPr>
            <w:tcW w:w="864" w:type="dxa"/>
            <w:tcBorders>
              <w:top w:val="single" w:sz="4" w:space="0" w:color="auto"/>
              <w:bottom w:val="single" w:sz="4" w:space="0" w:color="auto"/>
            </w:tcBorders>
            <w:noWrap/>
            <w:hideMark/>
          </w:tcPr>
          <w:p w14:paraId="6E98AE81"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D</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noWrap/>
            <w:hideMark/>
          </w:tcPr>
          <w:p w14:paraId="726B76D5"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t</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noWrap/>
            <w:hideMark/>
          </w:tcPr>
          <w:p w14:paraId="1FBABFD8" w14:textId="77777777" w:rsidR="002844CC" w:rsidRPr="0069429B"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kern w:val="0"/>
                      <w:sz w:val="16"/>
                      <w:szCs w:val="16"/>
                      <w14:ligatures w14:val="none"/>
                    </w:rPr>
                    <m:t>f</m:t>
                  </m:r>
                </m:e>
                <m:sub>
                  <m:r>
                    <m:rPr>
                      <m:sty m:val="bi"/>
                    </m:rPr>
                    <w:rPr>
                      <w:rFonts w:ascii="Cambria Math" w:eastAsia="Times New Roman" w:hAnsi="Cambria Math" w:cstheme="majorBidi"/>
                      <w:kern w:val="0"/>
                      <w:sz w:val="16"/>
                      <w:szCs w:val="16"/>
                      <w14:ligatures w14:val="none"/>
                    </w:rPr>
                    <m:t>y</m:t>
                  </m:r>
                </m:sub>
              </m:sSub>
            </m:oMath>
            <w:r w:rsidR="002844CC" w:rsidRPr="0069429B">
              <w:rPr>
                <w:rFonts w:asciiTheme="majorBidi" w:eastAsia="Times New Roman" w:hAnsiTheme="majorBidi" w:cstheme="majorBidi"/>
                <w:kern w:val="0"/>
                <w:sz w:val="16"/>
                <w:szCs w:val="16"/>
                <w14:ligatures w14:val="none"/>
              </w:rPr>
              <w:t xml:space="preserve"> (MPa)</w:t>
            </w:r>
          </w:p>
        </w:tc>
        <w:tc>
          <w:tcPr>
            <w:tcW w:w="864" w:type="dxa"/>
            <w:tcBorders>
              <w:top w:val="single" w:sz="4" w:space="0" w:color="auto"/>
              <w:bottom w:val="single" w:sz="4" w:space="0" w:color="auto"/>
            </w:tcBorders>
            <w:noWrap/>
            <w:hideMark/>
          </w:tcPr>
          <w:p w14:paraId="5A5E7BB0" w14:textId="77777777" w:rsidR="002844CC" w:rsidRPr="0069429B"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002844CC" w:rsidRPr="0069429B">
              <w:rPr>
                <w:rFonts w:ascii="Cambria Math" w:eastAsia="Times New Roman" w:hAnsi="Cambria Math" w:cstheme="majorBidi"/>
                <w:iCs/>
                <w:sz w:val="16"/>
                <w:szCs w:val="16"/>
              </w:rPr>
              <w:t xml:space="preserve"> </w:t>
            </w:r>
            <w:r w:rsidR="002844CC" w:rsidRPr="0069429B">
              <w:rPr>
                <w:rFonts w:asciiTheme="majorBidi" w:hAnsiTheme="majorBidi" w:cstheme="majorBidi"/>
                <w:sz w:val="16"/>
                <w:szCs w:val="16"/>
              </w:rPr>
              <w:t>(MPa)</w:t>
            </w:r>
          </w:p>
        </w:tc>
        <w:tc>
          <w:tcPr>
            <w:tcW w:w="661" w:type="dxa"/>
            <w:tcBorders>
              <w:top w:val="single" w:sz="4" w:space="0" w:color="auto"/>
              <w:bottom w:val="single" w:sz="4" w:space="0" w:color="auto"/>
              <w:right w:val="single" w:sz="4" w:space="0" w:color="auto"/>
            </w:tcBorders>
            <w:noWrap/>
            <w:hideMark/>
          </w:tcPr>
          <w:p w14:paraId="75BBEDF2"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Fonts w:asciiTheme="majorBidi" w:eastAsia="Times New Roman" w:hAnsiTheme="majorBidi" w:cstheme="majorBidi"/>
                <w:kern w:val="0"/>
                <w:sz w:val="16"/>
                <w:szCs w:val="16"/>
                <w14:ligatures w14:val="none"/>
              </w:rPr>
              <w:t>Ref.</w:t>
            </w:r>
          </w:p>
        </w:tc>
        <w:tc>
          <w:tcPr>
            <w:tcW w:w="661" w:type="dxa"/>
            <w:tcBorders>
              <w:top w:val="single" w:sz="4" w:space="0" w:color="auto"/>
              <w:left w:val="single" w:sz="4" w:space="0" w:color="auto"/>
              <w:bottom w:val="single" w:sz="4" w:space="0" w:color="auto"/>
            </w:tcBorders>
          </w:tcPr>
          <w:p w14:paraId="45A4430B"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Para>
              <m:oMath>
                <m:r>
                  <m:rPr>
                    <m:sty m:val="bi"/>
                  </m:rPr>
                  <w:rPr>
                    <w:rFonts w:ascii="Cambria Math" w:eastAsia="Times New Roman" w:hAnsi="Cambria Math" w:cstheme="majorBidi"/>
                    <w:kern w:val="0"/>
                    <w:sz w:val="16"/>
                    <w:szCs w:val="16"/>
                    <w14:ligatures w14:val="none"/>
                  </w:rPr>
                  <m:t>n</m:t>
                </m:r>
              </m:oMath>
            </m:oMathPara>
          </w:p>
        </w:tc>
        <w:tc>
          <w:tcPr>
            <w:tcW w:w="864" w:type="dxa"/>
            <w:tcBorders>
              <w:top w:val="single" w:sz="4" w:space="0" w:color="auto"/>
              <w:bottom w:val="single" w:sz="4" w:space="0" w:color="auto"/>
            </w:tcBorders>
          </w:tcPr>
          <w:p w14:paraId="49ACC6A6"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D</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tcPr>
          <w:p w14:paraId="044DBD5A"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t</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tcPr>
          <w:p w14:paraId="3565E084" w14:textId="77777777" w:rsidR="002844CC" w:rsidRPr="0069429B"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kern w:val="0"/>
                      <w:sz w:val="16"/>
                      <w:szCs w:val="16"/>
                      <w14:ligatures w14:val="none"/>
                    </w:rPr>
                    <m:t>f</m:t>
                  </m:r>
                </m:e>
                <m:sub>
                  <m:r>
                    <m:rPr>
                      <m:sty m:val="bi"/>
                    </m:rPr>
                    <w:rPr>
                      <w:rFonts w:ascii="Cambria Math" w:eastAsia="Times New Roman" w:hAnsi="Cambria Math" w:cstheme="majorBidi"/>
                      <w:kern w:val="0"/>
                      <w:sz w:val="16"/>
                      <w:szCs w:val="16"/>
                      <w14:ligatures w14:val="none"/>
                    </w:rPr>
                    <m:t>y</m:t>
                  </m:r>
                </m:sub>
              </m:sSub>
            </m:oMath>
            <w:r w:rsidR="002844CC" w:rsidRPr="0069429B">
              <w:rPr>
                <w:rFonts w:asciiTheme="majorBidi" w:eastAsia="Times New Roman" w:hAnsiTheme="majorBidi" w:cstheme="majorBidi"/>
                <w:kern w:val="0"/>
                <w:sz w:val="16"/>
                <w:szCs w:val="16"/>
                <w14:ligatures w14:val="none"/>
              </w:rPr>
              <w:t xml:space="preserve"> (MPa)</w:t>
            </w:r>
          </w:p>
        </w:tc>
        <w:tc>
          <w:tcPr>
            <w:tcW w:w="864" w:type="dxa"/>
            <w:tcBorders>
              <w:top w:val="single" w:sz="4" w:space="0" w:color="auto"/>
              <w:bottom w:val="single" w:sz="4" w:space="0" w:color="auto"/>
            </w:tcBorders>
          </w:tcPr>
          <w:p w14:paraId="2062F1FC" w14:textId="77777777" w:rsidR="002844CC" w:rsidRPr="0069429B"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002844CC" w:rsidRPr="0069429B">
              <w:rPr>
                <w:rFonts w:ascii="Cambria Math" w:eastAsia="Times New Roman" w:hAnsi="Cambria Math" w:cstheme="majorBidi"/>
                <w:iCs/>
                <w:sz w:val="16"/>
                <w:szCs w:val="16"/>
              </w:rPr>
              <w:t xml:space="preserve"> </w:t>
            </w:r>
            <w:r w:rsidR="002844CC" w:rsidRPr="0069429B">
              <w:rPr>
                <w:rFonts w:asciiTheme="majorBidi" w:hAnsiTheme="majorBidi" w:cstheme="majorBidi"/>
                <w:sz w:val="16"/>
                <w:szCs w:val="16"/>
              </w:rPr>
              <w:t>(MPa)</w:t>
            </w:r>
          </w:p>
        </w:tc>
        <w:tc>
          <w:tcPr>
            <w:tcW w:w="661" w:type="dxa"/>
            <w:tcBorders>
              <w:top w:val="single" w:sz="4" w:space="0" w:color="auto"/>
              <w:bottom w:val="single" w:sz="4" w:space="0" w:color="auto"/>
              <w:right w:val="single" w:sz="4" w:space="0" w:color="auto"/>
            </w:tcBorders>
          </w:tcPr>
          <w:p w14:paraId="0EEA15B6"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Fonts w:asciiTheme="majorBidi" w:eastAsia="Times New Roman" w:hAnsiTheme="majorBidi" w:cstheme="majorBidi"/>
                <w:kern w:val="0"/>
                <w:sz w:val="16"/>
                <w:szCs w:val="16"/>
                <w14:ligatures w14:val="none"/>
              </w:rPr>
              <w:t>Ref.</w:t>
            </w:r>
          </w:p>
        </w:tc>
      </w:tr>
      <w:tr w:rsidR="00296E40" w:rsidRPr="0069429B" w14:paraId="23A7CC3A"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left w:val="single" w:sz="4" w:space="0" w:color="auto"/>
            </w:tcBorders>
            <w:noWrap/>
            <w:hideMark/>
          </w:tcPr>
          <w:p w14:paraId="17EDC1C9"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4</w:t>
            </w:r>
          </w:p>
        </w:tc>
        <w:tc>
          <w:tcPr>
            <w:tcW w:w="864" w:type="dxa"/>
            <w:tcBorders>
              <w:top w:val="single" w:sz="4" w:space="0" w:color="auto"/>
            </w:tcBorders>
            <w:noWrap/>
            <w:hideMark/>
          </w:tcPr>
          <w:p w14:paraId="172FEF9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6-153</w:t>
            </w:r>
          </w:p>
        </w:tc>
        <w:tc>
          <w:tcPr>
            <w:tcW w:w="864" w:type="dxa"/>
            <w:tcBorders>
              <w:top w:val="single" w:sz="4" w:space="0" w:color="auto"/>
            </w:tcBorders>
            <w:noWrap/>
            <w:hideMark/>
          </w:tcPr>
          <w:p w14:paraId="25068CA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7-4.9</w:t>
            </w:r>
          </w:p>
        </w:tc>
        <w:tc>
          <w:tcPr>
            <w:tcW w:w="864" w:type="dxa"/>
            <w:tcBorders>
              <w:top w:val="single" w:sz="4" w:space="0" w:color="auto"/>
            </w:tcBorders>
            <w:noWrap/>
            <w:hideMark/>
          </w:tcPr>
          <w:p w14:paraId="074FC47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63-633</w:t>
            </w:r>
          </w:p>
        </w:tc>
        <w:tc>
          <w:tcPr>
            <w:tcW w:w="864" w:type="dxa"/>
            <w:tcBorders>
              <w:top w:val="single" w:sz="4" w:space="0" w:color="auto"/>
            </w:tcBorders>
            <w:noWrap/>
            <w:hideMark/>
          </w:tcPr>
          <w:p w14:paraId="1A31714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1-43</w:t>
            </w:r>
          </w:p>
        </w:tc>
        <w:tc>
          <w:tcPr>
            <w:tcW w:w="661" w:type="dxa"/>
            <w:tcBorders>
              <w:top w:val="single" w:sz="4" w:space="0" w:color="auto"/>
              <w:right w:val="single" w:sz="4" w:space="0" w:color="auto"/>
            </w:tcBorders>
            <w:noWrap/>
            <w:hideMark/>
          </w:tcPr>
          <w:p w14:paraId="75D3C5BF" w14:textId="056992E8"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Gardner, N. J. and Jacobson","given":"E. R.","non-dropping-particle":"","parse-names":false,"suffix":""}],"container-title":"urnal of the American Concrete Institute","id":"ITEM-1","issue":"11","issued":{"date-parts":[["1967"]]},"page":"404-413","title":"Structural Behavior of Concrete Filled Steel Tubes","type":"article-journal","volume":"64"},"uris":["http://www.mendeley.com/documents/?uuid=f8cb22d6-11a9-4a6d-8dcb-f23fd57ab6f4"]}],"mendeley":{"formattedCitation":"[1]","plainTextFormattedCitation":"[1]","previouslyFormattedCitation":"[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w:t>
            </w:r>
            <w:r>
              <w:rPr>
                <w:rStyle w:val="FootnoteReference"/>
                <w:rFonts w:asciiTheme="majorBidi" w:eastAsia="Times New Roman" w:hAnsiTheme="majorBidi" w:cstheme="majorBidi"/>
                <w:sz w:val="16"/>
                <w:szCs w:val="16"/>
              </w:rPr>
              <w:fldChar w:fldCharType="end"/>
            </w:r>
          </w:p>
        </w:tc>
        <w:tc>
          <w:tcPr>
            <w:tcW w:w="661" w:type="dxa"/>
            <w:tcBorders>
              <w:top w:val="single" w:sz="4" w:space="0" w:color="auto"/>
              <w:left w:val="single" w:sz="4" w:space="0" w:color="auto"/>
            </w:tcBorders>
          </w:tcPr>
          <w:p w14:paraId="5856347C"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13</w:t>
            </w:r>
          </w:p>
        </w:tc>
        <w:tc>
          <w:tcPr>
            <w:tcW w:w="864" w:type="dxa"/>
            <w:tcBorders>
              <w:top w:val="single" w:sz="4" w:space="0" w:color="auto"/>
            </w:tcBorders>
          </w:tcPr>
          <w:p w14:paraId="7E285BE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4-115</w:t>
            </w:r>
          </w:p>
        </w:tc>
        <w:tc>
          <w:tcPr>
            <w:tcW w:w="864" w:type="dxa"/>
            <w:tcBorders>
              <w:top w:val="single" w:sz="4" w:space="0" w:color="auto"/>
            </w:tcBorders>
          </w:tcPr>
          <w:p w14:paraId="6D59909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8-5</w:t>
            </w:r>
          </w:p>
        </w:tc>
        <w:tc>
          <w:tcPr>
            <w:tcW w:w="864" w:type="dxa"/>
            <w:tcBorders>
              <w:top w:val="single" w:sz="4" w:space="0" w:color="auto"/>
            </w:tcBorders>
          </w:tcPr>
          <w:p w14:paraId="200DDB2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43-365</w:t>
            </w:r>
          </w:p>
        </w:tc>
        <w:tc>
          <w:tcPr>
            <w:tcW w:w="864" w:type="dxa"/>
            <w:tcBorders>
              <w:top w:val="single" w:sz="4" w:space="0" w:color="auto"/>
            </w:tcBorders>
          </w:tcPr>
          <w:p w14:paraId="4E9C8A2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95</w:t>
            </w:r>
          </w:p>
        </w:tc>
        <w:tc>
          <w:tcPr>
            <w:tcW w:w="661" w:type="dxa"/>
            <w:tcBorders>
              <w:top w:val="single" w:sz="4" w:space="0" w:color="auto"/>
              <w:right w:val="single" w:sz="4" w:space="0" w:color="auto"/>
            </w:tcBorders>
          </w:tcPr>
          <w:p w14:paraId="666DF6F4" w14:textId="36047620"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jcsr.2003.10.001","ISSN":"0143974X","abstract":"The behaviour of circular concrete-filled steel tubes (CFT) with various concrete strengths under axial load is presented. The effects of steel tube thickness, the bond strength between the concrete and the steel tube, and the confinement of concrete are examined. Measured column strengths are compared with the values predicted by Eurocode 4, Australian Standards and American Codes. 15 specimens were tested with 30, 60 and 100 N/mm2 concrete strength, with a D/t ratio from 22.9 to 30.5. All the columns were 114 mm in diameter and 300 mm in length. The effect due to concrete shrinkage is critical for high-strength concrete and negligible for normal strength concrete. All three codes predicted lower values than that measured during the experiments. Eurocode 4 gives the best estimation for both CFT with normal and high-strength concrete. © 2003 Elsevier Ltd. All rights reserved.","author":[{"dropping-particle":"","family":"Giakoumelis","given":"Georgios","non-dropping-particle":"","parse-names":false,"suffix":""},{"dropping-particle":"","family":"Lam","given":"Dennis","non-dropping-particle":"","parse-names":false,"suffix":""}],"container-title":"Journal of Constructional Steel Research","id":"ITEM-1","issue":"7","issued":{"date-parts":[["2004"]]},"page":"1049-1068","title":"Axial capacity of circular concrete-filled tube columns","type":"article-journal","volume":"60"},"uris":["http://www.mendeley.com/documents/?uuid=d133e9a8-b7a2-48ae-8aaf-bd643d846899"]}],"mendeley":{"formattedCitation":"[2]","plainTextFormattedCitation":"[2]","previouslyFormattedCitation":"[2]"},"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w:t>
            </w:r>
            <w:r>
              <w:rPr>
                <w:rStyle w:val="FootnoteReference"/>
                <w:rFonts w:asciiTheme="majorBidi" w:eastAsia="Times New Roman" w:hAnsiTheme="majorBidi" w:cstheme="majorBidi"/>
                <w:sz w:val="16"/>
                <w:szCs w:val="16"/>
              </w:rPr>
              <w:fldChar w:fldCharType="end"/>
            </w:r>
          </w:p>
        </w:tc>
      </w:tr>
      <w:tr w:rsidR="00296E40" w:rsidRPr="0069429B" w14:paraId="4025A8E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7752A1E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1</w:t>
            </w:r>
          </w:p>
        </w:tc>
        <w:tc>
          <w:tcPr>
            <w:tcW w:w="864" w:type="dxa"/>
            <w:noWrap/>
            <w:hideMark/>
          </w:tcPr>
          <w:p w14:paraId="381972F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8-169</w:t>
            </w:r>
          </w:p>
        </w:tc>
        <w:tc>
          <w:tcPr>
            <w:tcW w:w="864" w:type="dxa"/>
            <w:noWrap/>
            <w:hideMark/>
          </w:tcPr>
          <w:p w14:paraId="435CE83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6-5</w:t>
            </w:r>
          </w:p>
        </w:tc>
        <w:tc>
          <w:tcPr>
            <w:tcW w:w="864" w:type="dxa"/>
            <w:noWrap/>
            <w:hideMark/>
          </w:tcPr>
          <w:p w14:paraId="5E45686F"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21-317</w:t>
            </w:r>
          </w:p>
        </w:tc>
        <w:tc>
          <w:tcPr>
            <w:tcW w:w="864" w:type="dxa"/>
            <w:noWrap/>
            <w:hideMark/>
          </w:tcPr>
          <w:p w14:paraId="27C45E1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8-37</w:t>
            </w:r>
          </w:p>
        </w:tc>
        <w:tc>
          <w:tcPr>
            <w:tcW w:w="661" w:type="dxa"/>
            <w:tcBorders>
              <w:right w:val="single" w:sz="4" w:space="0" w:color="auto"/>
            </w:tcBorders>
            <w:noWrap/>
            <w:hideMark/>
          </w:tcPr>
          <w:p w14:paraId="335A642F" w14:textId="06E09118"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Gardner","given":"N. J.","non-dropping-particle":"","parse-names":false,"suffix":""}],"container-title":"Journal of the American Concrete Institute","id":"ITEM-1","issue":"11","issued":{"date-parts":[["1968"]]},"page":"937-942","title":"Use of Spiral Welded Steel Tubes in Pipe Columns","type":"article-journal","volume":"65"},"uris":["http://www.mendeley.com/documents/?uuid=8646b511-00d4-4543-afa6-3bc8f5defb1b"]}],"mendeley":{"formattedCitation":"[3]","plainTextFormattedCitation":"[3]","previouslyFormattedCitation":"[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2DC23205"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12</w:t>
            </w:r>
          </w:p>
        </w:tc>
        <w:tc>
          <w:tcPr>
            <w:tcW w:w="864" w:type="dxa"/>
          </w:tcPr>
          <w:p w14:paraId="0E05C69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0-200</w:t>
            </w:r>
          </w:p>
        </w:tc>
        <w:tc>
          <w:tcPr>
            <w:tcW w:w="864" w:type="dxa"/>
          </w:tcPr>
          <w:p w14:paraId="0E9FF0A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w:t>
            </w:r>
          </w:p>
        </w:tc>
        <w:tc>
          <w:tcPr>
            <w:tcW w:w="864" w:type="dxa"/>
          </w:tcPr>
          <w:p w14:paraId="28E0558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04</w:t>
            </w:r>
          </w:p>
        </w:tc>
        <w:tc>
          <w:tcPr>
            <w:tcW w:w="864" w:type="dxa"/>
          </w:tcPr>
          <w:p w14:paraId="413D85C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0</w:t>
            </w:r>
          </w:p>
        </w:tc>
        <w:tc>
          <w:tcPr>
            <w:tcW w:w="661" w:type="dxa"/>
            <w:tcBorders>
              <w:right w:val="single" w:sz="4" w:space="0" w:color="auto"/>
            </w:tcBorders>
          </w:tcPr>
          <w:p w14:paraId="7042723E" w14:textId="02622FDC"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04.03.016","ISSN":"02638231","abstract":"In modern building construction, thin-walled hollow structural steel (HSS) sections are often filled with concrete to form a composite column. In recent years, the use of self-consolidating concrete (SCC), or self-compacting concrete, in such kinds of columns has been of interest to many structural engineers. Due to its rheological properties, the disadvantage of vibration can be eliminated while still obtaining good consolidation. Apart from reliability and constructability, advantages such as elimination of noise in processing plants, and the reduction of construction time and labor cost can be achieved. It is expected that SCC will be used in concrete-filled HSS columns in the future because of its good performance. However, the composite members are susceptible to the influence of concrete compaction. The lack of information on the behavior of HSS columns filled with SCC indicates a need for further research in this area. The present study is an attempt to study the possibility of using thin-walled HSS columns filled with SCC. New test data on 38 HSS columns filled with SCC to investigate the influence of concrete compaction methods on the member capacities of the composite columns are reported. The specimen tests allowed for the different conditions likely to arise in the manufacture of concrete: cured, well compacted with a poker vibrator, well compacted by hand, and self-consolidating without any vibration. The main parameters varied in the tests are: (1) column section type, circular and square; (2) tube diameter (or depth) to thickness ratio, from 33 to 67; and (3) load eccentricity ratio (e/r), from 0 to 0.3 mm. Comparisons are made with predicted column strengths using the existing codes such as AISC-LRFD-1999, AIJ-1997, BS5400-1979, EC4-1994, DL5085/T-1999 and GJB4142-2000. © 2004 Elsevier Ltd. All rights reserved.","author":[{"dropping-particle":"","family":"Han","given":"Lin Hai","non-dropping-particle":"","parse-names":false,"suffix":""},{"dropping-particle":"","family":"Yao","given":"Guo Huang","non-dropping-particle":"","parse-names":false,"suffix":""}],"container-title":"Thin-Walled Structures","id":"ITEM-1","issue":"9","issued":{"date-parts":[["2004"]]},"page":"1357-1377","title":"Experimental behaviour of thin-walled hollow structural steel (HSS) columns filled with self-consolidating concrete (SCC)","type":"article-journal","volume":"42"},"uris":["http://www.mendeley.com/documents/?uuid=e38d6249-78e0-4c38-ac28-0aed7cd88f30"]}],"mendeley":{"formattedCitation":"[4]","plainTextFormattedCitation":"[4]","previouslyFormattedCitation":"[4]"},"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4]</w:t>
            </w:r>
            <w:r>
              <w:rPr>
                <w:rStyle w:val="FootnoteReference"/>
                <w:rFonts w:asciiTheme="majorBidi" w:eastAsia="Times New Roman" w:hAnsiTheme="majorBidi" w:cstheme="majorBidi"/>
                <w:sz w:val="16"/>
                <w:szCs w:val="16"/>
              </w:rPr>
              <w:fldChar w:fldCharType="end"/>
            </w:r>
          </w:p>
        </w:tc>
      </w:tr>
      <w:tr w:rsidR="00296E40" w:rsidRPr="0069429B" w14:paraId="57369E78"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7FCCE9BF"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w:t>
            </w:r>
          </w:p>
        </w:tc>
        <w:tc>
          <w:tcPr>
            <w:tcW w:w="864" w:type="dxa"/>
            <w:noWrap/>
            <w:hideMark/>
          </w:tcPr>
          <w:p w14:paraId="73304A0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83</w:t>
            </w:r>
          </w:p>
        </w:tc>
        <w:tc>
          <w:tcPr>
            <w:tcW w:w="864" w:type="dxa"/>
            <w:noWrap/>
            <w:hideMark/>
          </w:tcPr>
          <w:p w14:paraId="1E95FD1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4</w:t>
            </w:r>
          </w:p>
        </w:tc>
        <w:tc>
          <w:tcPr>
            <w:tcW w:w="864" w:type="dxa"/>
            <w:noWrap/>
            <w:hideMark/>
          </w:tcPr>
          <w:p w14:paraId="7B1B148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83</w:t>
            </w:r>
          </w:p>
        </w:tc>
        <w:tc>
          <w:tcPr>
            <w:tcW w:w="864" w:type="dxa"/>
            <w:noWrap/>
            <w:hideMark/>
          </w:tcPr>
          <w:p w14:paraId="58EF493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1</w:t>
            </w:r>
          </w:p>
        </w:tc>
        <w:tc>
          <w:tcPr>
            <w:tcW w:w="661" w:type="dxa"/>
            <w:tcBorders>
              <w:right w:val="single" w:sz="4" w:space="0" w:color="auto"/>
            </w:tcBorders>
            <w:noWrap/>
            <w:hideMark/>
          </w:tcPr>
          <w:p w14:paraId="6ED8E2F3" w14:textId="50A22782"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Knowles, R. B. and Park","given":"R.","non-dropping-particle":"","parse-names":false,"suffix":""}],"container-title":"Journal of the Structural Division, ASCE","id":"ITEM-1","issue":"12","issued":{"date-parts":[["1969"]]},"page":"2565-2587","title":"Strength of Concrete Filled Steel Tubular Columns","type":"article-journal","volume":"95"},"uris":["http://www.mendeley.com/documents/?uuid=f3c37c61-b371-44cd-81bc-6ea79bc7c060"]}],"mendeley":{"formattedCitation":"[5]","plainTextFormattedCitation":"[5]","previouslyFormattedCitation":"[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1877CEA"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26</w:t>
            </w:r>
          </w:p>
        </w:tc>
        <w:tc>
          <w:tcPr>
            <w:tcW w:w="864" w:type="dxa"/>
          </w:tcPr>
          <w:p w14:paraId="15CFE19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8-450</w:t>
            </w:r>
          </w:p>
        </w:tc>
        <w:tc>
          <w:tcPr>
            <w:tcW w:w="864" w:type="dxa"/>
          </w:tcPr>
          <w:p w14:paraId="630D593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5</w:t>
            </w:r>
          </w:p>
        </w:tc>
        <w:tc>
          <w:tcPr>
            <w:tcW w:w="864" w:type="dxa"/>
          </w:tcPr>
          <w:p w14:paraId="1225194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9-853</w:t>
            </w:r>
          </w:p>
        </w:tc>
        <w:tc>
          <w:tcPr>
            <w:tcW w:w="864" w:type="dxa"/>
          </w:tcPr>
          <w:p w14:paraId="34489C41"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85</w:t>
            </w:r>
          </w:p>
        </w:tc>
        <w:tc>
          <w:tcPr>
            <w:tcW w:w="661" w:type="dxa"/>
            <w:tcBorders>
              <w:right w:val="single" w:sz="4" w:space="0" w:color="auto"/>
            </w:tcBorders>
          </w:tcPr>
          <w:p w14:paraId="609F3810" w14:textId="6CF68874"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61/(asce)0733-9445(2004)130:2(180)","ISSN":"0733-9445","abstract":"A 5 year research on concrete-filled steel tubular (CFT) column system was carried out as a part of the fifth phase of the U.S.-Japan Cooperative Earthquake Research Program, and the tests of centrally loaded short columns were finished. The objectives of these tests were to clarify the synergistic interaction between steel tube and filled concrete, and to derive methods to characterize the load-deformation relationship of CFT columns. A total of 114 specimens was fabricated and tested in the experimental phase of investigations on centrally loaded hollow and CFT short columns. Parameters for the tests are as follows: (1) tube shape, (2) tube tensile strength, (3) tube diameter-to-thickness ratio, and (4) concrete strength. In determining the range of parameters, the emphasis was placed on obtaining a wide range of test data for establishing a generally applicable design method of CFT column systems. Design formulas to estimate the ultimate axial compressive load capacities are proposed for CFT columns with, both circular and square sections based on tests results described in this paper.","author":[{"dropping-particle":"","family":"Sakino","given":"Kenji","non-dropping-particle":"","parse-names":false,"suffix":""},{"dropping-particle":"","family":"Nakahara","given":"Hiroyuki","non-dropping-particle":"","parse-names":false,"suffix":""},{"dropping-particle":"","family":"Morino","given":"Shosuke","non-dropping-particle":"","parse-names":false,"suffix":""},{"dropping-particle":"","family":"Nishiyama","given":"Isao","non-dropping-particle":"","parse-names":false,"suffix":""}],"container-title":"Journal of Structural Engineering","id":"ITEM-1","issue":"2","issued":{"date-parts":[["2004"]]},"page":"180-188","title":"Behavior of Centrally Loaded Concrete-Filled Steel-Tube Short Columns","type":"article-journal","volume":"130"},"uris":["http://www.mendeley.com/documents/?uuid=6905fbd4-e23f-424a-976b-338baad50759"]}],"mendeley":{"formattedCitation":"[6]","plainTextFormattedCitation":"[6]","previouslyFormattedCitation":"[6]"},"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6]</w:t>
            </w:r>
            <w:r>
              <w:rPr>
                <w:rStyle w:val="FootnoteReference"/>
                <w:rFonts w:asciiTheme="majorBidi" w:eastAsia="Times New Roman" w:hAnsiTheme="majorBidi" w:cstheme="majorBidi"/>
                <w:sz w:val="16"/>
                <w:szCs w:val="16"/>
              </w:rPr>
              <w:fldChar w:fldCharType="end"/>
            </w:r>
          </w:p>
        </w:tc>
      </w:tr>
      <w:tr w:rsidR="00296E40" w:rsidRPr="0069429B" w14:paraId="6A9CFFA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56A4792"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2</w:t>
            </w:r>
          </w:p>
        </w:tc>
        <w:tc>
          <w:tcPr>
            <w:tcW w:w="864" w:type="dxa"/>
            <w:noWrap/>
            <w:hideMark/>
          </w:tcPr>
          <w:p w14:paraId="39488E0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0-160</w:t>
            </w:r>
          </w:p>
        </w:tc>
        <w:tc>
          <w:tcPr>
            <w:tcW w:w="864" w:type="dxa"/>
            <w:noWrap/>
            <w:hideMark/>
          </w:tcPr>
          <w:p w14:paraId="2F7E2C5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4.5</w:t>
            </w:r>
          </w:p>
        </w:tc>
        <w:tc>
          <w:tcPr>
            <w:tcW w:w="864" w:type="dxa"/>
            <w:noWrap/>
            <w:hideMark/>
          </w:tcPr>
          <w:p w14:paraId="1676DD9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2-410</w:t>
            </w:r>
          </w:p>
        </w:tc>
        <w:tc>
          <w:tcPr>
            <w:tcW w:w="864" w:type="dxa"/>
            <w:noWrap/>
            <w:hideMark/>
          </w:tcPr>
          <w:p w14:paraId="6920C71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8-40</w:t>
            </w:r>
          </w:p>
        </w:tc>
        <w:tc>
          <w:tcPr>
            <w:tcW w:w="661" w:type="dxa"/>
            <w:tcBorders>
              <w:right w:val="single" w:sz="4" w:space="0" w:color="auto"/>
            </w:tcBorders>
            <w:noWrap/>
            <w:hideMark/>
          </w:tcPr>
          <w:p w14:paraId="2982D59D" w14:textId="357CEDB9"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Zhong, S. T., and Wang","given":"Y. C.","non-dropping-particle":"","parse-names":false,"suffix":""}],"container-title":"Journal of Harbin Institute of Architecture and Engineering","id":"ITEM-1","issued":{"date-parts":[["1978"]]},"title":"Discussion on the behavior and load-bearing capacity of axially loaded concrete-filled steel tubular columns","type":"article-journal"},"uris":["http://www.mendeley.com/documents/?uuid=db5ded38-a994-4147-bb1e-a2f38d5a2289"]}],"mendeley":{"formattedCitation":"[7]","plainTextFormattedCitation":"[7]","previouslyFormattedCitation":"[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7]</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B499F1C"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4</w:t>
            </w:r>
          </w:p>
        </w:tc>
        <w:tc>
          <w:tcPr>
            <w:tcW w:w="864" w:type="dxa"/>
          </w:tcPr>
          <w:p w14:paraId="7269BC0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20-180</w:t>
            </w:r>
          </w:p>
        </w:tc>
        <w:tc>
          <w:tcPr>
            <w:tcW w:w="864" w:type="dxa"/>
          </w:tcPr>
          <w:p w14:paraId="5D60387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w:t>
            </w:r>
          </w:p>
        </w:tc>
        <w:tc>
          <w:tcPr>
            <w:tcW w:w="864" w:type="dxa"/>
          </w:tcPr>
          <w:p w14:paraId="4F63A6F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23</w:t>
            </w:r>
          </w:p>
        </w:tc>
        <w:tc>
          <w:tcPr>
            <w:tcW w:w="864" w:type="dxa"/>
          </w:tcPr>
          <w:p w14:paraId="3D093B3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7-41</w:t>
            </w:r>
          </w:p>
        </w:tc>
        <w:tc>
          <w:tcPr>
            <w:tcW w:w="661" w:type="dxa"/>
            <w:tcBorders>
              <w:right w:val="single" w:sz="4" w:space="0" w:color="auto"/>
            </w:tcBorders>
          </w:tcPr>
          <w:p w14:paraId="263216AF" w14:textId="79EE630E"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Zhang, Y. C., Wang Q. P., Mao, X. Y., and Cao","given":"B. Z.","non-dropping-particle":"","parse-names":false,"suffix":""}],"container-title":"Building Structure","id":"ITEM-1","issue":"1","issued":{"date-parts":[["2005"]]},"page":"22-27","title":"Research on Mechanics Behavior of Stub-column of Concrete-filled Thin-walled Steel Tube Under Axial Load","type":"article-journal","volume":"35"},"uris":["http://www.mendeley.com/documents/?uuid=e20048b9-93e7-4b47-9772-4b9c8d9b432d"]}],"mendeley":{"formattedCitation":"[8]","plainTextFormattedCitation":"[8]","previouslyFormattedCitation":"[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8]</w:t>
            </w:r>
            <w:r>
              <w:rPr>
                <w:rStyle w:val="FootnoteReference"/>
                <w:rFonts w:asciiTheme="majorBidi" w:eastAsia="Times New Roman" w:hAnsiTheme="majorBidi" w:cstheme="majorBidi"/>
                <w:sz w:val="16"/>
                <w:szCs w:val="16"/>
              </w:rPr>
              <w:fldChar w:fldCharType="end"/>
            </w:r>
          </w:p>
        </w:tc>
      </w:tr>
      <w:tr w:rsidR="00296E40" w:rsidRPr="0069429B" w14:paraId="47D49CE5"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24089FD5"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w:t>
            </w:r>
          </w:p>
        </w:tc>
        <w:tc>
          <w:tcPr>
            <w:tcW w:w="864" w:type="dxa"/>
            <w:noWrap/>
            <w:hideMark/>
          </w:tcPr>
          <w:p w14:paraId="79E8730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92-210</w:t>
            </w:r>
          </w:p>
        </w:tc>
        <w:tc>
          <w:tcPr>
            <w:tcW w:w="864" w:type="dxa"/>
            <w:noWrap/>
            <w:hideMark/>
          </w:tcPr>
          <w:p w14:paraId="6591229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4</w:t>
            </w:r>
          </w:p>
        </w:tc>
        <w:tc>
          <w:tcPr>
            <w:tcW w:w="864" w:type="dxa"/>
            <w:noWrap/>
            <w:hideMark/>
          </w:tcPr>
          <w:p w14:paraId="0BE9C9D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2-434</w:t>
            </w:r>
          </w:p>
        </w:tc>
        <w:tc>
          <w:tcPr>
            <w:tcW w:w="864" w:type="dxa"/>
            <w:noWrap/>
            <w:hideMark/>
          </w:tcPr>
          <w:p w14:paraId="22F1DB2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0-47</w:t>
            </w:r>
          </w:p>
        </w:tc>
        <w:tc>
          <w:tcPr>
            <w:tcW w:w="661" w:type="dxa"/>
            <w:tcBorders>
              <w:right w:val="single" w:sz="4" w:space="0" w:color="auto"/>
            </w:tcBorders>
            <w:noWrap/>
            <w:hideMark/>
          </w:tcPr>
          <w:p w14:paraId="337260E2" w14:textId="76C9A885"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Tang, G. Z., Zhao, B. Q., Zhu, H. X., and Shen","given":"X. M.","non-dropping-particle":"","parse-names":false,"suffix":""}],"container-title":"Journal of Building Structures","id":"ITEM-1","issued":{"date-parts":[["1982"]]},"page":"13-31","title":"Study on the fundamental structural behaviour of concrete filled steel tubular columns","type":"article-journal","volume":"1"},"uris":["http://www.mendeley.com/documents/?uuid=42a07410-a37c-442e-9a4a-a51e42598a07"]}],"mendeley":{"formattedCitation":"[9]","plainTextFormattedCitation":"[9]","previouslyFormattedCitation":"[9]"},"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9]</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45FB8A87"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6</w:t>
            </w:r>
          </w:p>
        </w:tc>
        <w:tc>
          <w:tcPr>
            <w:tcW w:w="864" w:type="dxa"/>
          </w:tcPr>
          <w:p w14:paraId="5DFE415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65-219</w:t>
            </w:r>
          </w:p>
        </w:tc>
        <w:tc>
          <w:tcPr>
            <w:tcW w:w="864" w:type="dxa"/>
          </w:tcPr>
          <w:p w14:paraId="7E1EBBA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4.8</w:t>
            </w:r>
          </w:p>
        </w:tc>
        <w:tc>
          <w:tcPr>
            <w:tcW w:w="864" w:type="dxa"/>
          </w:tcPr>
          <w:p w14:paraId="7C12670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0</w:t>
            </w:r>
          </w:p>
        </w:tc>
        <w:tc>
          <w:tcPr>
            <w:tcW w:w="864" w:type="dxa"/>
          </w:tcPr>
          <w:p w14:paraId="6906BA7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68</w:t>
            </w:r>
          </w:p>
        </w:tc>
        <w:tc>
          <w:tcPr>
            <w:tcW w:w="661" w:type="dxa"/>
            <w:tcBorders>
              <w:right w:val="single" w:sz="4" w:space="0" w:color="auto"/>
            </w:tcBorders>
          </w:tcPr>
          <w:p w14:paraId="422CB2D0" w14:textId="4376B03F"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jcsr.2006.03.009","ISSN":"0143974X","abstract":"This paper presented an experimental study on the behavior of circular, concrete-filled, steel tube (CFT) stub columns with self-compacting concrete (SCC) and normal concrete (NC) concentrically loaded in compression to failure. Four measurement methods on the axial deformation of specimens were compared. Seventeen specimens were tested to investigate the effects of concrete strength, notched holes or slots, and different loading conditions on the ultimate capacity and the load-deformation behavior of the columns. The behavior of these stub columns in confinement was discussed. It is concluded that for the specimens with the entire section loaded, strain gauges with different dimensions could record the strains of the steel tubes, and electronic displacement transducers with certain gauge lengths could record the axial displacement. By using higher strength concrete, the specimens with the entire section loaded experienced a significant increase in the ultimate capacity, but their residual capacity after failure is almost constant. However, once the steel tube was notched, the axial compressive stiffness of specimens was reduced; in some cases the ultimate capacity was also reduced, and the steel tube acted more as a transverse confinement than an axial compression component. Eurocode 4 predicted a reasonable capacity for the unnotched CFT stub columns with both SCC and NC if the entire section of the specimen is loaded. © 2006 Elsevier Ltd. All rights reserved.","author":[{"dropping-particle":"","family":"Yu","given":"Zhi wu","non-dropping-particle":"","parse-names":false,"suffix":""},{"dropping-particle":"","family":"Ding","given":"Fa xing","non-dropping-particle":"","parse-names":false,"suffix":""},{"dropping-particle":"","family":"Cai","given":"C. S.","non-dropping-particle":"","parse-names":false,"suffix":""}],"container-title":"Journal of Constructional Steel Research","id":"ITEM-1","issue":"2","issued":{"date-parts":[["2007"]]},"page":"165-174","title":"Experimental behavior of circular concrete-filled steel tube stub columns","type":"article-journal","volume":"63"},"uris":["http://www.mendeley.com/documents/?uuid=e93d1d57-9b8c-4029-b35a-c4c400029ea2"]}],"mendeley":{"formattedCitation":"[10]","plainTextFormattedCitation":"[10]","previouslyFormattedCitation":"[1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0]</w:t>
            </w:r>
            <w:r>
              <w:rPr>
                <w:rStyle w:val="FootnoteReference"/>
                <w:rFonts w:asciiTheme="majorBidi" w:eastAsia="Times New Roman" w:hAnsiTheme="majorBidi" w:cstheme="majorBidi"/>
                <w:sz w:val="16"/>
                <w:szCs w:val="16"/>
              </w:rPr>
              <w:fldChar w:fldCharType="end"/>
            </w:r>
          </w:p>
        </w:tc>
      </w:tr>
      <w:tr w:rsidR="00296E40" w:rsidRPr="0069429B" w14:paraId="08FE6BA1"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4293D409"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0</w:t>
            </w:r>
          </w:p>
        </w:tc>
        <w:tc>
          <w:tcPr>
            <w:tcW w:w="864" w:type="dxa"/>
            <w:noWrap/>
            <w:hideMark/>
          </w:tcPr>
          <w:p w14:paraId="3C3A24C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1-160</w:t>
            </w:r>
          </w:p>
        </w:tc>
        <w:tc>
          <w:tcPr>
            <w:tcW w:w="864" w:type="dxa"/>
            <w:noWrap/>
            <w:hideMark/>
          </w:tcPr>
          <w:p w14:paraId="1DA0BE8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6-5.3</w:t>
            </w:r>
          </w:p>
        </w:tc>
        <w:tc>
          <w:tcPr>
            <w:tcW w:w="864" w:type="dxa"/>
            <w:noWrap/>
            <w:hideMark/>
          </w:tcPr>
          <w:p w14:paraId="3ABA26A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65-357</w:t>
            </w:r>
          </w:p>
        </w:tc>
        <w:tc>
          <w:tcPr>
            <w:tcW w:w="864" w:type="dxa"/>
            <w:noWrap/>
            <w:hideMark/>
          </w:tcPr>
          <w:p w14:paraId="12696D7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39</w:t>
            </w:r>
          </w:p>
        </w:tc>
        <w:tc>
          <w:tcPr>
            <w:tcW w:w="661" w:type="dxa"/>
            <w:tcBorders>
              <w:right w:val="single" w:sz="4" w:space="0" w:color="auto"/>
            </w:tcBorders>
            <w:noWrap/>
            <w:hideMark/>
          </w:tcPr>
          <w:p w14:paraId="71997327" w14:textId="314E06E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Zhong, S. T., and He","given":"R. Q.","non-dropping-particle":"","parse-names":false,"suffix":""}],"container-title":"Journal of Harbin Institute of Architecture and Engineering","id":"ITEM-1","issued":{"date-parts":[["1983"]]},"page":"1-13","title":"Research on load-bearing capacity of slender concrete-filled steel tubular column under axial compression","type":"article-journal","volume":"1"},"uris":["http://www.mendeley.com/documents/?uuid=59ab2b69-2738-4551-9e31-117a4dd90cb7"]}],"mendeley":{"formattedCitation":"[11]","plainTextFormattedCitation":"[11]","previouslyFormattedCitation":"[1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1]</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26E381DA"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4</w:t>
            </w:r>
          </w:p>
        </w:tc>
        <w:tc>
          <w:tcPr>
            <w:tcW w:w="864" w:type="dxa"/>
          </w:tcPr>
          <w:p w14:paraId="00F9443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0</w:t>
            </w:r>
          </w:p>
        </w:tc>
        <w:tc>
          <w:tcPr>
            <w:tcW w:w="864" w:type="dxa"/>
          </w:tcPr>
          <w:p w14:paraId="75BAB86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9</w:t>
            </w:r>
          </w:p>
        </w:tc>
        <w:tc>
          <w:tcPr>
            <w:tcW w:w="864" w:type="dxa"/>
          </w:tcPr>
          <w:p w14:paraId="17418A7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4</w:t>
            </w:r>
          </w:p>
        </w:tc>
        <w:tc>
          <w:tcPr>
            <w:tcW w:w="864" w:type="dxa"/>
          </w:tcPr>
          <w:p w14:paraId="486988B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2</w:t>
            </w:r>
          </w:p>
        </w:tc>
        <w:tc>
          <w:tcPr>
            <w:tcW w:w="661" w:type="dxa"/>
            <w:tcBorders>
              <w:right w:val="single" w:sz="4" w:space="0" w:color="auto"/>
            </w:tcBorders>
          </w:tcPr>
          <w:p w14:paraId="13ADAE25" w14:textId="58A2476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07.10.001","ISSN":"02638231","abstract":"In recent years, the utilization of high performance concrete has been the interests of the structural engineers and researchers. As a high performance concrete, self-consolidating concrete (SCC) is a highly flowable concrete that can fill formwork without any mechanical vibration. SCC's unique property gives it significant economic, constructability and engineering advantages. The aim of this paper is thus an attempt to study the possibility of using thin-walled hollow structural steel (HSS) columns filled with very high strength SCC. Tests on 28 HSS columns filled with very high strength SCC were conducted, where the main parameters varied are: (1) section types, circular and square; (2) slenderness ratio, from 12 to 120; and (3) load eccentricity ratio, from 0 to 0.6. Comparisons are made with predicted column strengths using the existing codes such as AISC, EC4 and DBJ13-51-2003. © 2007 Elsevier Ltd. All rights reserved.","author":[{"dropping-particle":"","family":"Yu","given":"Qing","non-dropping-particle":"","parse-names":false,"suffix":""},{"dropping-particle":"","family":"Tao","given":"Zhong","non-dropping-particle":"","parse-names":false,"suffix":""},{"dropping-particle":"","family":"Wu","given":"Ying Xing","non-dropping-particle":"","parse-names":false,"suffix":""}],"container-title":"Thin-Walled Structures","id":"ITEM-1","issue":"4","issued":{"date-parts":[["2008"]]},"page":"362-370","title":"Experimental behaviour of high performance concrete-filled steel tubular columns","type":"article-journal","volume":"46"},"uris":["http://www.mendeley.com/documents/?uuid=debc2e67-a32b-4d95-af88-59bf807b82d7"]}],"mendeley":{"formattedCitation":"[12]","plainTextFormattedCitation":"[12]","previouslyFormattedCitation":"[12]"},"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2]</w:t>
            </w:r>
            <w:r>
              <w:rPr>
                <w:rStyle w:val="FootnoteReference"/>
                <w:rFonts w:asciiTheme="majorBidi" w:eastAsia="Times New Roman" w:hAnsiTheme="majorBidi" w:cstheme="majorBidi"/>
                <w:sz w:val="16"/>
                <w:szCs w:val="16"/>
              </w:rPr>
              <w:fldChar w:fldCharType="end"/>
            </w:r>
          </w:p>
        </w:tc>
      </w:tr>
      <w:tr w:rsidR="00296E40" w:rsidRPr="0069429B" w14:paraId="1D86ADD9"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2373BD15"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w:t>
            </w:r>
          </w:p>
        </w:tc>
        <w:tc>
          <w:tcPr>
            <w:tcW w:w="864" w:type="dxa"/>
            <w:noWrap/>
            <w:hideMark/>
          </w:tcPr>
          <w:p w14:paraId="2A298DF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9</w:t>
            </w:r>
          </w:p>
        </w:tc>
        <w:tc>
          <w:tcPr>
            <w:tcW w:w="864" w:type="dxa"/>
            <w:noWrap/>
            <w:hideMark/>
          </w:tcPr>
          <w:p w14:paraId="1737430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6</w:t>
            </w:r>
          </w:p>
        </w:tc>
        <w:tc>
          <w:tcPr>
            <w:tcW w:w="864" w:type="dxa"/>
            <w:noWrap/>
            <w:hideMark/>
          </w:tcPr>
          <w:p w14:paraId="3E13FDC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2</w:t>
            </w:r>
          </w:p>
        </w:tc>
        <w:tc>
          <w:tcPr>
            <w:tcW w:w="864" w:type="dxa"/>
            <w:noWrap/>
            <w:hideMark/>
          </w:tcPr>
          <w:p w14:paraId="1FFC5E2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0</w:t>
            </w:r>
          </w:p>
        </w:tc>
        <w:tc>
          <w:tcPr>
            <w:tcW w:w="661" w:type="dxa"/>
            <w:tcBorders>
              <w:right w:val="single" w:sz="4" w:space="0" w:color="auto"/>
            </w:tcBorders>
            <w:noWrap/>
            <w:hideMark/>
          </w:tcPr>
          <w:p w14:paraId="2FB5500B" w14:textId="04CB225C"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Zhong","given":"S. T.","non-dropping-particle":"","parse-names":false,"suffix":""}],"container-title":"Journal of Harbin Institute of Architecture and Engineering","id":"ITEM-1","issued":{"date-parts":[["1983"]]},"page":"1-18","title":"Research on the Clamping force of eccentrically loaded Concrete filled steel Tube members","type":"article-journal","volume":"3"},"uris":["http://www.mendeley.com/documents/?uuid=393fdd51-22d0-44e0-a4eb-bade5eb4b348"]}],"mendeley":{"formattedCitation":"[13]","plainTextFormattedCitation":"[13]","previouslyFormattedCitation":"[1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59CC8738"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3</w:t>
            </w:r>
          </w:p>
        </w:tc>
        <w:tc>
          <w:tcPr>
            <w:tcW w:w="864" w:type="dxa"/>
          </w:tcPr>
          <w:p w14:paraId="166C454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2-114</w:t>
            </w:r>
          </w:p>
        </w:tc>
        <w:tc>
          <w:tcPr>
            <w:tcW w:w="864" w:type="dxa"/>
          </w:tcPr>
          <w:p w14:paraId="52AAE87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9-3.6</w:t>
            </w:r>
          </w:p>
        </w:tc>
        <w:tc>
          <w:tcPr>
            <w:tcW w:w="864" w:type="dxa"/>
          </w:tcPr>
          <w:p w14:paraId="01A5337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60-261</w:t>
            </w:r>
          </w:p>
        </w:tc>
        <w:tc>
          <w:tcPr>
            <w:tcW w:w="864" w:type="dxa"/>
          </w:tcPr>
          <w:p w14:paraId="39B416F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48</w:t>
            </w:r>
          </w:p>
        </w:tc>
        <w:tc>
          <w:tcPr>
            <w:tcW w:w="661" w:type="dxa"/>
            <w:tcBorders>
              <w:right w:val="single" w:sz="4" w:space="0" w:color="auto"/>
            </w:tcBorders>
          </w:tcPr>
          <w:p w14:paraId="4CE237E2" w14:textId="218C9E6A"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3.08.018","ISSN":"02638231","abstract":"Compressive tests of the CFT stub columns with artificial notches in the steel tubes were conducted in this paper to investigate the effects of the material imperfections of steel tubes on mechanical performances of the CFT stub columns. The load-displacement responses, column strength and confining effects were discussed in detail. A parametric study, including the notch length, notch orientation, concrete strength and steel ratio, was also conducted. The results indicated that the notched CFT specimens had quite different failure modes from the intact CFT specimens. A notched CFT specimen might fail by cracking of the steel tube or closing of the notch, which was determined by the notch orientation. The results also showed that the notched CFT specimens had lower mechanical performance than those intact CFT specimens because the notch steel tube could not offer sufficient confining effect on the concrete core inside it. Based on the experimental results, an empirical equation for predicting the column strength of a notched CFT column was proposed. © 2013 Elsevier Ltd. All rights reserved.","author":[{"dropping-particle":"","family":"Chang","given":"Xu","non-dropping-particle":"","parse-names":false,"suffix":""},{"dropping-particle":"","family":"Fu","given":"Lei","non-dropping-particle":"","parse-names":false,"suffix":""},{"dropping-particle":"","family":"Zhao","given":"Hong Bo","non-dropping-particle":"","parse-names":false,"suffix":""},{"dropping-particle":"Bin","family":"Zhang","given":"Yong","non-dropping-particle":"","parse-names":false,"suffix":""}],"container-title":"Thin-Walled Structures","id":"ITEM-1","issued":{"date-parts":[["2013"]]},"page":"273-280","publisher":"Elsevier","title":"Behaviors of axially loaded circular concrete-filled steel tube (CFT) stub columns with notch in steel tubes","type":"article-journal","volume":"73"},"uris":["http://www.mendeley.com/documents/?uuid=e1db348b-7b56-4f0e-bc2f-8a73f07191d9"]}],"mendeley":{"formattedCitation":"[14]","plainTextFormattedCitation":"[14]","previouslyFormattedCitation":"[14]"},"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14]</w:t>
            </w:r>
            <w:r>
              <w:rPr>
                <w:rStyle w:val="FootnoteReference"/>
                <w:rFonts w:asciiTheme="majorBidi" w:eastAsia="Times New Roman" w:hAnsiTheme="majorBidi" w:cstheme="majorBidi"/>
                <w:sz w:val="16"/>
                <w:szCs w:val="16"/>
              </w:rPr>
              <w:fldChar w:fldCharType="end"/>
            </w:r>
          </w:p>
        </w:tc>
      </w:tr>
      <w:tr w:rsidR="00296E40" w:rsidRPr="0069429B" w14:paraId="413E3D0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52C82204"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w:t>
            </w:r>
          </w:p>
        </w:tc>
        <w:tc>
          <w:tcPr>
            <w:tcW w:w="864" w:type="dxa"/>
            <w:noWrap/>
            <w:hideMark/>
          </w:tcPr>
          <w:p w14:paraId="62CDD88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6-320</w:t>
            </w:r>
          </w:p>
        </w:tc>
        <w:tc>
          <w:tcPr>
            <w:tcW w:w="864" w:type="dxa"/>
            <w:noWrap/>
            <w:hideMark/>
          </w:tcPr>
          <w:p w14:paraId="0DF8B48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5-7</w:t>
            </w:r>
          </w:p>
        </w:tc>
        <w:tc>
          <w:tcPr>
            <w:tcW w:w="864" w:type="dxa"/>
            <w:noWrap/>
            <w:hideMark/>
          </w:tcPr>
          <w:p w14:paraId="1932275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50-275</w:t>
            </w:r>
          </w:p>
        </w:tc>
        <w:tc>
          <w:tcPr>
            <w:tcW w:w="864" w:type="dxa"/>
            <w:noWrap/>
            <w:hideMark/>
          </w:tcPr>
          <w:p w14:paraId="341CD47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47</w:t>
            </w:r>
          </w:p>
        </w:tc>
        <w:tc>
          <w:tcPr>
            <w:tcW w:w="661" w:type="dxa"/>
            <w:tcBorders>
              <w:right w:val="single" w:sz="4" w:space="0" w:color="auto"/>
            </w:tcBorders>
            <w:noWrap/>
            <w:hideMark/>
          </w:tcPr>
          <w:p w14:paraId="51104747" w14:textId="1E21DD1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Zhanshuan","given":"Cai Shaohuai Jiao","non-dropping-particle":"","parse-names":false,"suffix":""}],"container-title":"Journal of Building Structures","id":"ITEM-1","issue":"06","issued":{"date-parts":[["1984"]]},"page":"13","title":"Behavior and ultimate strength of short concrete-filled steel tubular columns","type":"article-journal","volume":"5"},"uris":["http://www.mendeley.com/documents/?uuid=09fb5ea3-4f9c-43e6-9bbb-03146f4a175c"]}],"mendeley":{"formattedCitation":"[15]","plainTextFormattedCitation":"[15]","previouslyFormattedCitation":"[1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88B4B67"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7</w:t>
            </w:r>
          </w:p>
        </w:tc>
        <w:tc>
          <w:tcPr>
            <w:tcW w:w="864" w:type="dxa"/>
          </w:tcPr>
          <w:p w14:paraId="12D89BB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w:t>
            </w:r>
          </w:p>
        </w:tc>
        <w:tc>
          <w:tcPr>
            <w:tcW w:w="864" w:type="dxa"/>
          </w:tcPr>
          <w:p w14:paraId="1ADB7C1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3.3</w:t>
            </w:r>
          </w:p>
        </w:tc>
        <w:tc>
          <w:tcPr>
            <w:tcW w:w="864" w:type="dxa"/>
          </w:tcPr>
          <w:p w14:paraId="7134AE22"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8-305</w:t>
            </w:r>
          </w:p>
        </w:tc>
        <w:tc>
          <w:tcPr>
            <w:tcW w:w="864" w:type="dxa"/>
          </w:tcPr>
          <w:p w14:paraId="0D09538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45</w:t>
            </w:r>
          </w:p>
        </w:tc>
        <w:tc>
          <w:tcPr>
            <w:tcW w:w="661" w:type="dxa"/>
            <w:tcBorders>
              <w:right w:val="single" w:sz="4" w:space="0" w:color="auto"/>
            </w:tcBorders>
          </w:tcPr>
          <w:p w14:paraId="39D526CC" w14:textId="29FD9E66"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680/macr.12.00211","ISSN":"00249831","abstract":"This paper presents an experimental study of circular ultra-high- performance concrete-filled steel tube (UHPCFT) columns under monotonic axial compression. Some performance indices, termed concrete contribution ratio (CCR), strength enhancement index (SI) and ductility index (DI), are investigated in relation to the diameter-to-thickness ratio (D/t ) of the UHPCFT columns. The axial bearing capacities of the UHPCFT columns obtained from the test results are compared with Eurocode 4, American Concrete Institute, Australian Standards and Architectural Institute of Japan design codes. The test results show that increasing the steel tube thickness from 2.5 mm to 3.65 mm enhances the DI by 69%, but the SI only by 5%. Although the Eurocode 4 design code overestimates the axial bearing capacities of the UHPCFT columns, the American Concrete Institute, Australian Standards and Architectural Institute of Japan codes are conservative.","author":[{"dropping-particle":"","family":"Guler","given":"Soner","non-dropping-particle":"","parse-names":false,"suffix":""},{"dropping-particle":"","family":"Çopur","given":"Alperen C.","non-dropping-particle":"","parse-names":false,"suffix":""},{"dropping-particle":"","family":"Aydogan","given":"Metin","non-dropping-particle":"","parse-names":false,"suffix":""}],"container-title":"Magazine of Concrete Research","id":"ITEM-1","issue":"15","issued":{"date-parts":[["2013"]]},"page":"898-905","title":"Axial capacity and ductility of circular UHPC-filled steel tube columns","type":"article-journal","volume":"65"},"uris":["http://www.mendeley.com/documents/?uuid=a90f8b0e-6529-4154-bba8-35335ac132e8"]}],"mendeley":{"formattedCitation":"[16]","plainTextFormattedCitation":"[16]","previouslyFormattedCitation":"[16]"},"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6]</w:t>
            </w:r>
            <w:r>
              <w:rPr>
                <w:rStyle w:val="FootnoteReference"/>
                <w:rFonts w:asciiTheme="majorBidi" w:eastAsia="Times New Roman" w:hAnsiTheme="majorBidi" w:cstheme="majorBidi"/>
                <w:sz w:val="16"/>
                <w:szCs w:val="16"/>
              </w:rPr>
              <w:fldChar w:fldCharType="end"/>
            </w:r>
          </w:p>
        </w:tc>
      </w:tr>
      <w:tr w:rsidR="00296E40" w:rsidRPr="0069429B" w14:paraId="0023891F"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0BB7CBA6"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w:t>
            </w:r>
          </w:p>
        </w:tc>
        <w:tc>
          <w:tcPr>
            <w:tcW w:w="864" w:type="dxa"/>
            <w:noWrap/>
            <w:hideMark/>
          </w:tcPr>
          <w:p w14:paraId="250C693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8</w:t>
            </w:r>
          </w:p>
        </w:tc>
        <w:tc>
          <w:tcPr>
            <w:tcW w:w="864" w:type="dxa"/>
            <w:noWrap/>
            <w:hideMark/>
          </w:tcPr>
          <w:p w14:paraId="682C0DA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w:t>
            </w:r>
          </w:p>
        </w:tc>
        <w:tc>
          <w:tcPr>
            <w:tcW w:w="864" w:type="dxa"/>
            <w:noWrap/>
            <w:hideMark/>
          </w:tcPr>
          <w:p w14:paraId="7D14E13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39</w:t>
            </w:r>
          </w:p>
        </w:tc>
        <w:tc>
          <w:tcPr>
            <w:tcW w:w="864" w:type="dxa"/>
            <w:noWrap/>
            <w:hideMark/>
          </w:tcPr>
          <w:p w14:paraId="2510C62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9</w:t>
            </w:r>
          </w:p>
        </w:tc>
        <w:tc>
          <w:tcPr>
            <w:tcW w:w="661" w:type="dxa"/>
            <w:tcBorders>
              <w:right w:val="single" w:sz="4" w:space="0" w:color="auto"/>
            </w:tcBorders>
            <w:noWrap/>
            <w:hideMark/>
          </w:tcPr>
          <w:p w14:paraId="0F8DE763" w14:textId="6A1B261A"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4006/j.jzjgxb.1985.01.003","author":[{"dropping-particle":"","family":"Cai, S. H. and Gu","given":"W. L.","non-dropping-particle":"","parse-names":false,"suffix":""}],"container-title":"Journal of Building Structures","id":"ITEM-1","issued":{"date-parts":[["1985"]]},"page":"32-42","title":"Behavior and Ultimate Strength of Long Concrete-Filled Steel Tubular Columns","type":"article-journal","volume":"4"},"uris":["http://www.mendeley.com/documents/?uuid=c457976b-38ed-423f-99bf-8875835a85e3"]}],"mendeley":{"formattedCitation":"[17]","plainTextFormattedCitation":"[17]","previouslyFormattedCitation":"[1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7]</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51F27D0E"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6</w:t>
            </w:r>
          </w:p>
        </w:tc>
        <w:tc>
          <w:tcPr>
            <w:tcW w:w="864" w:type="dxa"/>
          </w:tcPr>
          <w:p w14:paraId="5EB475D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4</w:t>
            </w:r>
          </w:p>
        </w:tc>
        <w:tc>
          <w:tcPr>
            <w:tcW w:w="864" w:type="dxa"/>
          </w:tcPr>
          <w:p w14:paraId="4C19F80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5.9</w:t>
            </w:r>
          </w:p>
        </w:tc>
        <w:tc>
          <w:tcPr>
            <w:tcW w:w="864" w:type="dxa"/>
          </w:tcPr>
          <w:p w14:paraId="1B4CD121"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35-355</w:t>
            </w:r>
          </w:p>
        </w:tc>
        <w:tc>
          <w:tcPr>
            <w:tcW w:w="864" w:type="dxa"/>
          </w:tcPr>
          <w:p w14:paraId="6CFF956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6-107</w:t>
            </w:r>
          </w:p>
        </w:tc>
        <w:tc>
          <w:tcPr>
            <w:tcW w:w="661" w:type="dxa"/>
            <w:tcBorders>
              <w:right w:val="single" w:sz="4" w:space="0" w:color="auto"/>
            </w:tcBorders>
          </w:tcPr>
          <w:p w14:paraId="2412CBDC" w14:textId="4F9D2DD2"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6.04.004","ISSN":"02638231","abstract":"This paper presents 18 tests conducted on short, medium and long circular Concrete Filled Steel Tube (CFST) columns. To explore the impact of column parameters and confinement effect three L/D ratios, two D/t ratios, two steel qualities and three concrete classes were employed. Some specimens have properties within application limits of EC4 and AISC 360-10 whereas others have properties beyond the application limits. Since new, large and efficient structures require adoption of high strength materials, it is compulsory to push the limits of design specifications. It is shown that 56 MPa and 66 MPa concretes provide very smooth and ductile load-shortening curves which imply high deformation capacity of such concrete classes. Brittle nature of 107 MPa concrete is shown by very sharp transitions from pre-peak to post-peak region and sudden discharge of loading in load-shortening curves. Additionally, 239 experimental data were collected from literature to assess EC4 and AISC 360-10 predictions within application limits and beyond application limits. Instead of focusing on a narrow region of configurations, this paper examines the performance of prediction methods on short, medium and long CFST columns. EC4 predictions indicate much better agreement with the test results. However AISC 360-10 predictions are conservative for all combinations of parameters. The application limits of EC4 can be widened to cover solutions of columns with broader properties. Confinement effect should be handled elaborately in AISC 360-10 formulations. L/D and relative slenderness are key parameters and have direct impact on column behaviour. However D/t does not have direct impact on column behaviour.","author":[{"dropping-particle":"","family":"Ekmekyapar","given":"Talha","non-dropping-particle":"","parse-names":false,"suffix":""},{"dropping-particle":"","family":"Al-Eliwi","given":"Baraa J.M.","non-dropping-particle":"","parse-names":false,"suffix":""}],"container-title":"Thin-Walled Structures","id":"ITEM-1","issued":{"date-parts":[["2016"]]},"page":"220-230","publisher":"Elsevier","title":"Experimental behaviour of circular concrete filled steel tube columns and design specifications","type":"article-journal","volume":"105"},"uris":["http://www.mendeley.com/documents/?uuid=dfd67d13-907c-4f56-baf1-9129b562c38d"]}],"mendeley":{"formattedCitation":"[18]","plainTextFormattedCitation":"[18]","previouslyFormattedCitation":"[1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18]</w:t>
            </w:r>
            <w:r>
              <w:rPr>
                <w:rStyle w:val="FootnoteReference"/>
                <w:rFonts w:asciiTheme="majorBidi" w:eastAsia="Times New Roman" w:hAnsiTheme="majorBidi" w:cstheme="majorBidi"/>
                <w:sz w:val="16"/>
                <w:szCs w:val="16"/>
              </w:rPr>
              <w:fldChar w:fldCharType="end"/>
            </w:r>
          </w:p>
        </w:tc>
      </w:tr>
      <w:tr w:rsidR="00296E40" w:rsidRPr="0069429B" w14:paraId="4248580D"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E5027B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w:t>
            </w:r>
          </w:p>
        </w:tc>
        <w:tc>
          <w:tcPr>
            <w:tcW w:w="864" w:type="dxa"/>
            <w:noWrap/>
            <w:hideMark/>
          </w:tcPr>
          <w:p w14:paraId="140FFC23"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0-102</w:t>
            </w:r>
          </w:p>
        </w:tc>
        <w:tc>
          <w:tcPr>
            <w:tcW w:w="864" w:type="dxa"/>
            <w:noWrap/>
            <w:hideMark/>
          </w:tcPr>
          <w:p w14:paraId="4448813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5-5.7</w:t>
            </w:r>
          </w:p>
        </w:tc>
        <w:tc>
          <w:tcPr>
            <w:tcW w:w="864" w:type="dxa"/>
            <w:noWrap/>
            <w:hideMark/>
          </w:tcPr>
          <w:p w14:paraId="2C90EA4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4-320</w:t>
            </w:r>
          </w:p>
        </w:tc>
        <w:tc>
          <w:tcPr>
            <w:tcW w:w="864" w:type="dxa"/>
            <w:noWrap/>
            <w:hideMark/>
          </w:tcPr>
          <w:p w14:paraId="4E7959F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8-37</w:t>
            </w:r>
          </w:p>
        </w:tc>
        <w:tc>
          <w:tcPr>
            <w:tcW w:w="661" w:type="dxa"/>
            <w:tcBorders>
              <w:right w:val="single" w:sz="4" w:space="0" w:color="auto"/>
            </w:tcBorders>
            <w:noWrap/>
            <w:hideMark/>
          </w:tcPr>
          <w:p w14:paraId="207D82AC" w14:textId="1B85D53F"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Sakino, K., Tomii, M., and Watanabe","given":"K.","non-dropping-particle":"","parse-names":false,"suffix":""}],"container-title":"Proceedings 1st ASCCS International Conference on Steel-Concrete Composite Structures, Harbin, China","id":"ITEM-1","issued":{"date-parts":[["1985"]]},"page":"112-118","title":"Sustaining Load Capacity of Plain Concrete Stub Columns Confined by Circular Steel Tube","type":"paper-conference"},"uris":["http://www.mendeley.com/documents/?uuid=6f82f71c-f36e-4538-bed6-f5738ffa7034"]}],"mendeley":{"formattedCitation":"[19]","plainTextFormattedCitation":"[19]","previouslyFormattedCitation":"[19]"},"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9]</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0A0AB277"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2</w:t>
            </w:r>
          </w:p>
        </w:tc>
        <w:tc>
          <w:tcPr>
            <w:tcW w:w="864" w:type="dxa"/>
          </w:tcPr>
          <w:p w14:paraId="576D38A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65</w:t>
            </w:r>
          </w:p>
        </w:tc>
        <w:tc>
          <w:tcPr>
            <w:tcW w:w="864" w:type="dxa"/>
          </w:tcPr>
          <w:p w14:paraId="1422313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4</w:t>
            </w:r>
          </w:p>
        </w:tc>
        <w:tc>
          <w:tcPr>
            <w:tcW w:w="864" w:type="dxa"/>
          </w:tcPr>
          <w:p w14:paraId="7EC6AB5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88</w:t>
            </w:r>
          </w:p>
        </w:tc>
        <w:tc>
          <w:tcPr>
            <w:tcW w:w="864" w:type="dxa"/>
          </w:tcPr>
          <w:p w14:paraId="26A8612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4</w:t>
            </w:r>
          </w:p>
        </w:tc>
        <w:tc>
          <w:tcPr>
            <w:tcW w:w="661" w:type="dxa"/>
            <w:tcBorders>
              <w:right w:val="single" w:sz="4" w:space="0" w:color="auto"/>
            </w:tcBorders>
          </w:tcPr>
          <w:p w14:paraId="24A3FDB2" w14:textId="190CCDAB"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6.09.004","ISSN":"02638231","abstract":"This paper presents the experimental results of axial compression tests on concrete-filled bimetallic tubes (CFBT). The cross section of the bimetallic tube is composed of an outer layer made of stainless steel and an inner layer made of carbon steel. A total of 12 specimens with a circular cross section were tested under axial compression. The test parameters included the thickness of the stainless steel tube layer (tss=0–1.36 mm) and the compressive strength of the infilled concrete (fcu=21.1–42.8 MPa). Test results showed that, the two layers of the bimetallic tube worked well together, and the CFBT specimens exhibited ductile characteristics. The influence of the parameters on the failure mode, load versus deformation relationship, axial compressive strength, and strain development of the tested specimens were investigated. Finally, the feasibility of three existing design codes for predicting the axial compressive strength of CFBT under axial compression was evaluated.","author":[{"dropping-particle":"","family":"Ye","given":"Yong","non-dropping-particle":"","parse-names":false,"suffix":""},{"dropping-particle":"","family":"Han","given":"Lin Hai","non-dropping-particle":"","parse-names":false,"suffix":""},{"dropping-particle":"","family":"Sheehan","given":"Therese","non-dropping-particle":"","parse-names":false,"suffix":""},{"dropping-particle":"","family":"Guo","given":"Zi Xiong","non-dropping-particle":"","parse-names":false,"suffix":""}],"container-title":"Thin-Walled Structures","id":"ITEM-1","issued":{"date-parts":[["2016"]]},"page":"321-332","title":"Concrete-filled bimetallic tubes under axial compression: Experimental investigation","type":"article-journal","volume":"108"},"uris":["http://www.mendeley.com/documents/?uuid=9bfe54ad-f2f4-4313-8e49-0b236bb01084"]}],"mendeley":{"formattedCitation":"[20]","plainTextFormattedCitation":"[20]","previouslyFormattedCitation":"[2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0]</w:t>
            </w:r>
            <w:r>
              <w:rPr>
                <w:rStyle w:val="FootnoteReference"/>
                <w:rFonts w:asciiTheme="majorBidi" w:eastAsia="Times New Roman" w:hAnsiTheme="majorBidi" w:cstheme="majorBidi"/>
                <w:sz w:val="16"/>
                <w:szCs w:val="16"/>
              </w:rPr>
              <w:fldChar w:fldCharType="end"/>
            </w:r>
          </w:p>
        </w:tc>
      </w:tr>
      <w:tr w:rsidR="00296E40" w:rsidRPr="0069429B" w14:paraId="10D00A0F"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C66C20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hideMark/>
          </w:tcPr>
          <w:p w14:paraId="3D2DDE6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0</w:t>
            </w:r>
          </w:p>
        </w:tc>
        <w:tc>
          <w:tcPr>
            <w:tcW w:w="864" w:type="dxa"/>
            <w:noWrap/>
            <w:hideMark/>
          </w:tcPr>
          <w:p w14:paraId="23B921A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7</w:t>
            </w:r>
          </w:p>
        </w:tc>
        <w:tc>
          <w:tcPr>
            <w:tcW w:w="864" w:type="dxa"/>
            <w:noWrap/>
            <w:hideMark/>
          </w:tcPr>
          <w:p w14:paraId="104CEB8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5</w:t>
            </w:r>
          </w:p>
        </w:tc>
        <w:tc>
          <w:tcPr>
            <w:tcW w:w="864" w:type="dxa"/>
            <w:noWrap/>
            <w:hideMark/>
          </w:tcPr>
          <w:p w14:paraId="71F41DB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33</w:t>
            </w:r>
          </w:p>
        </w:tc>
        <w:tc>
          <w:tcPr>
            <w:tcW w:w="661" w:type="dxa"/>
            <w:tcBorders>
              <w:right w:val="single" w:sz="4" w:space="0" w:color="auto"/>
            </w:tcBorders>
            <w:noWrap/>
            <w:hideMark/>
          </w:tcPr>
          <w:p w14:paraId="3D24CB80" w14:textId="020851E3"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bstract":"In this experiment, a total of 18 specimens were tested to demonstrate the behavior and strength of the concrete infilled cold-formed steel columns subjected to axial loads. The variables considered in this investigation included the concrete strength, the shape and thickness of cold-formed steel, and the length width ratio (LID) of the specimen. Test results indicated that the axial capacity and the residual post-crushed strength of the infilled concrete are functions of the thickness of the cold-formed steel and the shape of the section. The circular cold-formed steel section provides better confinement on concrete prior and after the crush of the infilled concrete. Based on the test results an equation with confining coefficient C was proposed for calculating the axial capacity of the concrete infilled cold-formed steel column. Further study has to be carried out to evaluate the confining coefficients for rectangular sections with different aspects ratios.","author":[{"dropping-particle":"","family":"Lin","given":"C Y","non-dropping-particle":"","parse-names":false,"suffix":""}],"container-title":"International Speacialty Conference on Cold-Formed Steel Structures","id":"ITEM-1","issued":{"date-parts":[["1988"]]},"page":"443-457","title":"Axial capacity of concrete infilled cold-formed steel columns","type":"article-journal"},"uris":["http://www.mendeley.com/documents/?uuid=83a84fed-05a0-4d1a-85e1-d24c3c1dc38c"]}],"mendeley":{"formattedCitation":"[21]","plainTextFormattedCitation":"[21]","previouslyFormattedCitation":"[2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1]</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479FB50E"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3</w:t>
            </w:r>
          </w:p>
        </w:tc>
        <w:tc>
          <w:tcPr>
            <w:tcW w:w="864" w:type="dxa"/>
          </w:tcPr>
          <w:p w14:paraId="54F1C5D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58-559</w:t>
            </w:r>
          </w:p>
        </w:tc>
        <w:tc>
          <w:tcPr>
            <w:tcW w:w="864" w:type="dxa"/>
          </w:tcPr>
          <w:p w14:paraId="5A3F5DD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6.5</w:t>
            </w:r>
          </w:p>
        </w:tc>
        <w:tc>
          <w:tcPr>
            <w:tcW w:w="864" w:type="dxa"/>
          </w:tcPr>
          <w:p w14:paraId="4C00A6D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46</w:t>
            </w:r>
          </w:p>
        </w:tc>
        <w:tc>
          <w:tcPr>
            <w:tcW w:w="864" w:type="dxa"/>
          </w:tcPr>
          <w:p w14:paraId="500CC7B1"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w:t>
            </w:r>
          </w:p>
        </w:tc>
        <w:tc>
          <w:tcPr>
            <w:tcW w:w="661" w:type="dxa"/>
            <w:tcBorders>
              <w:right w:val="single" w:sz="4" w:space="0" w:color="auto"/>
            </w:tcBorders>
          </w:tcPr>
          <w:p w14:paraId="15559F61" w14:textId="4EF98FFB"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6.08.004","ISSN":"02638231","abstract":"Experimental and numerical investigations on three large diameter concrete-filled high strength steel tubular (CFHSST) stub columns under axial compression were performed. The three large size steel tubes had the same dimension in the test. The outer diameter was approximately 550 mm, the length was approximately 1000 mm, and the thickness was approximately 16 mm. The steel tubes were made of high strength steel Q550 and filled with C30 concrete. A 40,000 kN press machine was adopted to apply the required axial compression to the three specimens. It was found that the load-displacement curves of the three concrete-filled high strength circular steel tubular stub columns were notably close to each other, and the ultimate capacities were approximately 30,000 kN. Finite element analysis (FEA) was performed to analyze the stub columns, and the FEA results are consistent with the experimental results. The formulas from three types of design codes were used to calculate the column loading capacity, and the calculation results were compared with the experimental results. The results were close to the experimental results. The EC4 design code gives the most accurate estimations, with discrepancy less than 4% being observed.","author":[{"dropping-particle":"","family":"Zhu","given":"Lei","non-dropping-particle":"","parse-names":false,"suffix":""},{"dropping-particle":"","family":"Ma","given":"Limeng","non-dropping-particle":"","parse-names":false,"suffix":""},{"dropping-particle":"","family":"Bai","given":"Yu","non-dropping-particle":"","parse-names":false,"suffix":""},{"dropping-particle":"","family":"Li","given":"Shuwen","non-dropping-particle":"","parse-names":false,"suffix":""},{"dropping-particle":"","family":"Song","given":"Qiming","non-dropping-particle":"","parse-names":false,"suffix":""},{"dropping-particle":"","family":"Wei","given":"Yue","non-dropping-particle":"","parse-names":false,"suffix":""},{"dropping-particle":"","family":"Zhang","given":"Lianyou","non-dropping-particle":"","parse-names":false,"suffix":""},{"dropping-particle":"","family":"Zhang","given":"Zhiyi","non-dropping-particle":"","parse-names":false,"suffix":""},{"dropping-particle":"","family":"Sha","given":"Xiaochun","non-dropping-particle":"","parse-names":false,"suffix":""}],"container-title":"Thin-Walled Structures","id":"ITEM-1","issued":{"date-parts":[["2016"]]},"page":"12-19","publisher":"Elsevier","title":"Large diameter concrete-filled high strength steel tubular stub columns under compression","type":"article-journal","volume":"108"},"uris":["http://www.mendeley.com/documents/?uuid=0ca1d577-3bd5-4ddd-9c56-ef046b586f50"]}],"mendeley":{"formattedCitation":"[22]","plainTextFormattedCitation":"[22]","previouslyFormattedCitation":"[22]"},"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2]</w:t>
            </w:r>
            <w:r>
              <w:rPr>
                <w:rStyle w:val="FootnoteReference"/>
                <w:rFonts w:asciiTheme="majorBidi" w:eastAsia="Times New Roman" w:hAnsiTheme="majorBidi" w:cstheme="majorBidi"/>
                <w:sz w:val="16"/>
                <w:szCs w:val="16"/>
              </w:rPr>
              <w:fldChar w:fldCharType="end"/>
            </w:r>
          </w:p>
        </w:tc>
      </w:tr>
      <w:tr w:rsidR="00296E40" w:rsidRPr="0069429B" w14:paraId="22B5C088"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181E8F4F"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w:t>
            </w:r>
          </w:p>
        </w:tc>
        <w:tc>
          <w:tcPr>
            <w:tcW w:w="864" w:type="dxa"/>
            <w:noWrap/>
            <w:hideMark/>
          </w:tcPr>
          <w:p w14:paraId="676C837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9-1020</w:t>
            </w:r>
          </w:p>
        </w:tc>
        <w:tc>
          <w:tcPr>
            <w:tcW w:w="864" w:type="dxa"/>
            <w:noWrap/>
            <w:hideMark/>
          </w:tcPr>
          <w:p w14:paraId="48FC6E2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5.1-13.3</w:t>
            </w:r>
          </w:p>
        </w:tc>
        <w:tc>
          <w:tcPr>
            <w:tcW w:w="864" w:type="dxa"/>
            <w:noWrap/>
            <w:hideMark/>
          </w:tcPr>
          <w:p w14:paraId="171ACD0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91-392</w:t>
            </w:r>
          </w:p>
        </w:tc>
        <w:tc>
          <w:tcPr>
            <w:tcW w:w="864" w:type="dxa"/>
            <w:noWrap/>
            <w:hideMark/>
          </w:tcPr>
          <w:p w14:paraId="7A382682"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46</w:t>
            </w:r>
          </w:p>
        </w:tc>
        <w:tc>
          <w:tcPr>
            <w:tcW w:w="661" w:type="dxa"/>
            <w:tcBorders>
              <w:right w:val="single" w:sz="4" w:space="0" w:color="auto"/>
            </w:tcBorders>
            <w:noWrap/>
            <w:hideMark/>
          </w:tcPr>
          <w:p w14:paraId="572A466E" w14:textId="18D970C1"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Luksha, L. K. and Nesterovich","given":"A. P.","non-dropping-particle":"","parse-names":false,"suffix":""}],"container-title":"Proceedings of 3rd International Conference on Steel-Concrete Composite Structures, Fukuoka, Japan","id":"ITEM-1","issued":{"date-parts":[["1991"]]},"page":"67-71","title":"Strength of Tubular Concrete Cylinders under Combined Loading","type":"paper-conference"},"uris":["http://www.mendeley.com/documents/?uuid=8e278864-33ff-477e-9596-9f6dcf97cfff"]}],"mendeley":{"formattedCitation":"[23]","plainTextFormattedCitation":"[23]","previouslyFormattedCitation":"[2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0BDCD7E2"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36</w:t>
            </w:r>
          </w:p>
        </w:tc>
        <w:tc>
          <w:tcPr>
            <w:tcW w:w="864" w:type="dxa"/>
          </w:tcPr>
          <w:p w14:paraId="3252BE7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3-477</w:t>
            </w:r>
          </w:p>
        </w:tc>
        <w:tc>
          <w:tcPr>
            <w:tcW w:w="864" w:type="dxa"/>
          </w:tcPr>
          <w:p w14:paraId="2B627C8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11.4</w:t>
            </w:r>
          </w:p>
        </w:tc>
        <w:tc>
          <w:tcPr>
            <w:tcW w:w="864" w:type="dxa"/>
          </w:tcPr>
          <w:p w14:paraId="7C502CF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90-345</w:t>
            </w:r>
          </w:p>
        </w:tc>
        <w:tc>
          <w:tcPr>
            <w:tcW w:w="864" w:type="dxa"/>
          </w:tcPr>
          <w:p w14:paraId="2AD91AF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w:t>
            </w:r>
          </w:p>
        </w:tc>
        <w:tc>
          <w:tcPr>
            <w:tcW w:w="661" w:type="dxa"/>
            <w:tcBorders>
              <w:right w:val="single" w:sz="4" w:space="0" w:color="auto"/>
            </w:tcBorders>
          </w:tcPr>
          <w:p w14:paraId="65EBD0CA" w14:textId="0CF259A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7.09.010","ISSN":"02638231","abstract":"In this paper, thirty-six short columns with different diameters (150 mm ≤ d ≤ 460 mm) and steel ratios (4.0% ≤ α ≤ 10.0%) were tested to failure to investigate the size effect of circular concrete-filled steel tubular short columns subjected to axial compression. Size effects on the peak axial stress, peak axial strain, composite elastic modulus, and ductility coefficient were studied. The experimental results showed that the peak axial stress, peak axial strain and ductility coefficient of the specimens tended to decrease with the increase in the column diameter. The values of the composite elastic modulus remained almost constant when the diameter of the specimens increased, indicating that size effect on the composite elastic modulus was not obvious. Meanwhile, size effect on the peak axial stress was influenced by the steel ratio in the range of 4–10%. Furthermore, the size effect tended to decrease as the steel ratio increased. By comparing with the current codes, a reduction coefficient was introduced to consider the size effect of concrete core. Based on the reduction coefficient, the size effect of the concrete core inside the steel tube is found to be weaker compared with that of the unconfined concrete columns because of the confinement effect.","author":[{"dropping-particle":"","family":"Wang","given":"Yuyin","non-dropping-particle":"","parse-names":false,"suffix":""},{"dropping-particle":"","family":"Chen","given":"Peng","non-dropping-particle":"","parse-names":false,"suffix":""},{"dropping-particle":"","family":"Liu","given":"Changyong","non-dropping-particle":"","parse-names":false,"suffix":""},{"dropping-particle":"","family":"Zhang","given":"Ying","non-dropping-particle":"","parse-names":false,"suffix":""}],"container-title":"Thin-Walled Structures","id":"ITEM-1","issue":"September","issued":{"date-parts":[["2017"]]},"page":"397-407","publisher":"Elsevier Ltd","title":"Size effect of circular concrete-filled steel tubular short columns subjected to axial compression","type":"article-journal","volume":"120"},"uris":["http://www.mendeley.com/documents/?uuid=7b9dcf5e-65b9-4969-98d8-92bf04285db7"]}],"mendeley":{"formattedCitation":"[24]","plainTextFormattedCitation":"[24]","previouslyFormattedCitation":"[24]"},"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4]</w:t>
            </w:r>
            <w:r>
              <w:rPr>
                <w:rStyle w:val="FootnoteReference"/>
                <w:rFonts w:asciiTheme="majorBidi" w:eastAsia="Times New Roman" w:hAnsiTheme="majorBidi" w:cstheme="majorBidi"/>
                <w:sz w:val="16"/>
                <w:szCs w:val="16"/>
              </w:rPr>
              <w:fldChar w:fldCharType="end"/>
            </w:r>
          </w:p>
        </w:tc>
      </w:tr>
      <w:tr w:rsidR="00296E40" w:rsidRPr="0069429B" w14:paraId="798095C0"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31A7F181"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2</w:t>
            </w:r>
          </w:p>
        </w:tc>
        <w:tc>
          <w:tcPr>
            <w:tcW w:w="864" w:type="dxa"/>
            <w:noWrap/>
            <w:hideMark/>
          </w:tcPr>
          <w:p w14:paraId="12E8C26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74-179</w:t>
            </w:r>
          </w:p>
        </w:tc>
        <w:tc>
          <w:tcPr>
            <w:tcW w:w="864" w:type="dxa"/>
            <w:noWrap/>
            <w:hideMark/>
          </w:tcPr>
          <w:p w14:paraId="06758E8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9</w:t>
            </w:r>
          </w:p>
        </w:tc>
        <w:tc>
          <w:tcPr>
            <w:tcW w:w="864" w:type="dxa"/>
            <w:noWrap/>
            <w:hideMark/>
          </w:tcPr>
          <w:p w14:paraId="66EAA17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9-283</w:t>
            </w:r>
          </w:p>
        </w:tc>
        <w:tc>
          <w:tcPr>
            <w:tcW w:w="864" w:type="dxa"/>
            <w:noWrap/>
            <w:hideMark/>
          </w:tcPr>
          <w:p w14:paraId="5241682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2-46</w:t>
            </w:r>
          </w:p>
        </w:tc>
        <w:tc>
          <w:tcPr>
            <w:tcW w:w="661" w:type="dxa"/>
            <w:tcBorders>
              <w:right w:val="single" w:sz="4" w:space="0" w:color="auto"/>
            </w:tcBorders>
            <w:noWrap/>
            <w:hideMark/>
          </w:tcPr>
          <w:p w14:paraId="3245D87E" w14:textId="3013D6E0"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Sakino, K. and Hayashi","given":"H.","non-dropping-particle":"","parse-names":false,"suffix":""}],"container-title":"Proceedings of 3rd International Conference on Steel-Concrete Composite Structures, Fukuoka, Japan","id":"ITEM-1","issued":{"date-parts":[["1991"]]},"page":"25-30","title":"Behavior of Concrete Filled Steel Tubular Stub Columns under Concentric Loading","type":"paper-conference"},"uris":["http://www.mendeley.com/documents/?uuid=dc03c11c-9d3b-48f0-a81f-1395d4fc9e65"]}],"mendeley":{"formattedCitation":"[25]","plainTextFormattedCitation":"[25]","previouslyFormattedCitation":"[2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3C8F2D52"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11</w:t>
            </w:r>
          </w:p>
        </w:tc>
        <w:tc>
          <w:tcPr>
            <w:tcW w:w="864" w:type="dxa"/>
          </w:tcPr>
          <w:p w14:paraId="5BCA6A9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4-219</w:t>
            </w:r>
          </w:p>
        </w:tc>
        <w:tc>
          <w:tcPr>
            <w:tcW w:w="864" w:type="dxa"/>
          </w:tcPr>
          <w:p w14:paraId="7F673D5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10</w:t>
            </w:r>
          </w:p>
        </w:tc>
        <w:tc>
          <w:tcPr>
            <w:tcW w:w="864" w:type="dxa"/>
          </w:tcPr>
          <w:p w14:paraId="36A894A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00-428</w:t>
            </w:r>
          </w:p>
        </w:tc>
        <w:tc>
          <w:tcPr>
            <w:tcW w:w="864" w:type="dxa"/>
          </w:tcPr>
          <w:p w14:paraId="7C5AF1E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0-178</w:t>
            </w:r>
          </w:p>
        </w:tc>
        <w:tc>
          <w:tcPr>
            <w:tcW w:w="661" w:type="dxa"/>
            <w:tcBorders>
              <w:right w:val="single" w:sz="4" w:space="0" w:color="auto"/>
            </w:tcBorders>
          </w:tcPr>
          <w:p w14:paraId="47FE1536" w14:textId="4495415A"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engstruct.2017.01.037","ISSN":"18737323","abstract":"The use of high strength concrete and steel have significant advantages for composite members subject to significant compression as in the cases of high-rise buildings. Current design codes place limits on the strengths of steel and concrete due to limited test data and experience on the behaviour of composite members with the high strength materials. To extend their applications, a comprehensive experimental program has been carried out to investigate the behaviour of concrete filled steel tubes (CFSTs) with high- and ultra-high- strength materials at ambient temperature. This article presented some new findings on the axial performance of 56 short CFSTs. High tensile steel with yield strength up to 780 MPa and ultra-high strength concrete with compressive cylinder strength up to 190 MPa were used to prepare the CFST test specimens. The key issue is to clarify if the plastic cross-sectional resistance could be used at ultimate limit state as for CFSTs with the normal strength materials. To address this, experimental and analytical methods were adopted where the test results were compared with the predictions by various design codes world widely, and design recommendations were therefore proposed so that the prediction methods could be safely extended to the short CFSTs with the high- and ultra-high- strength materials.","author":[{"dropping-particle":"","family":"Xiong","given":"Ming Xiang","non-dropping-particle":"","parse-names":false,"suffix":""},{"dropping-particle":"","family":"Xiong","given":"De Xin","non-dropping-particle":"","parse-names":false,"suffix":""},{"dropping-particle":"","family":"Liew","given":"J. Y.Richard","non-dropping-particle":"","parse-names":false,"suffix":""}],"container-title":"Engineering Structures","id":"ITEM-1","issued":{"date-parts":[["2017"]]},"page":"494-510","publisher":"Elsevier Ltd","title":"Axial performance of short concrete filled steel tubes with high- and ultra-high- strength materials","type":"article-journal","volume":"136"},"uris":["http://www.mendeley.com/documents/?uuid=6e9475ad-5286-4083-aa11-f0555e3d9e0c"]}],"mendeley":{"formattedCitation":"[26]","plainTextFormattedCitation":"[26]","previouslyFormattedCitation":"[26]"},"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6]</w:t>
            </w:r>
            <w:r>
              <w:rPr>
                <w:rStyle w:val="FootnoteReference"/>
                <w:rFonts w:asciiTheme="majorBidi" w:eastAsia="Times New Roman" w:hAnsiTheme="majorBidi" w:cstheme="majorBidi"/>
                <w:sz w:val="16"/>
                <w:szCs w:val="16"/>
              </w:rPr>
              <w:fldChar w:fldCharType="end"/>
            </w:r>
          </w:p>
        </w:tc>
      </w:tr>
      <w:tr w:rsidR="00296E40" w:rsidRPr="0069429B" w14:paraId="69C59A1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54FDDE7C"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w:t>
            </w:r>
          </w:p>
        </w:tc>
        <w:tc>
          <w:tcPr>
            <w:tcW w:w="864" w:type="dxa"/>
            <w:noWrap/>
            <w:hideMark/>
          </w:tcPr>
          <w:p w14:paraId="2A4D1F1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24</w:t>
            </w:r>
          </w:p>
        </w:tc>
        <w:tc>
          <w:tcPr>
            <w:tcW w:w="864" w:type="dxa"/>
            <w:noWrap/>
            <w:hideMark/>
          </w:tcPr>
          <w:p w14:paraId="6BAE088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5.6</w:t>
            </w:r>
          </w:p>
        </w:tc>
        <w:tc>
          <w:tcPr>
            <w:tcW w:w="864" w:type="dxa"/>
            <w:noWrap/>
            <w:hideMark/>
          </w:tcPr>
          <w:p w14:paraId="0E8ACB3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44</w:t>
            </w:r>
          </w:p>
        </w:tc>
        <w:tc>
          <w:tcPr>
            <w:tcW w:w="864" w:type="dxa"/>
            <w:noWrap/>
            <w:hideMark/>
          </w:tcPr>
          <w:p w14:paraId="7DA397A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92</w:t>
            </w:r>
          </w:p>
        </w:tc>
        <w:tc>
          <w:tcPr>
            <w:tcW w:w="661" w:type="dxa"/>
            <w:tcBorders>
              <w:right w:val="single" w:sz="4" w:space="0" w:color="auto"/>
            </w:tcBorders>
            <w:noWrap/>
            <w:hideMark/>
          </w:tcPr>
          <w:p w14:paraId="07FEFB14" w14:textId="5469450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Bergmann","given":"R.","non-dropping-particle":"","parse-names":false,"suffix":""}],"container-title":"Tubular Structures VI, Proceedings of 6th International Symposium on Tubular Structures, Melbourne, Australia","id":"ITEM-1","issued":{"date-parts":[["1994"]]},"page":"373-380","title":"Load introduction in composite columns filled with high strength concrete","type":"paper-conference"},"uris":["http://www.mendeley.com/documents/?uuid=c86ec29e-8dc3-4e7a-a338-a2c77cf2be14"]}],"mendeley":{"formattedCitation":"[27]","plainTextFormattedCitation":"[27]","previouslyFormattedCitation":"[2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7]</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5BF2F452"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7</w:t>
            </w:r>
          </w:p>
        </w:tc>
        <w:tc>
          <w:tcPr>
            <w:tcW w:w="864" w:type="dxa"/>
          </w:tcPr>
          <w:p w14:paraId="1293E7A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0-168</w:t>
            </w:r>
          </w:p>
        </w:tc>
        <w:tc>
          <w:tcPr>
            <w:tcW w:w="864" w:type="dxa"/>
          </w:tcPr>
          <w:p w14:paraId="4F29A5F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3</w:t>
            </w:r>
          </w:p>
        </w:tc>
        <w:tc>
          <w:tcPr>
            <w:tcW w:w="864" w:type="dxa"/>
          </w:tcPr>
          <w:p w14:paraId="0BCFC69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18-446</w:t>
            </w:r>
          </w:p>
        </w:tc>
        <w:tc>
          <w:tcPr>
            <w:tcW w:w="864" w:type="dxa"/>
          </w:tcPr>
          <w:p w14:paraId="3D02B05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4-95</w:t>
            </w:r>
          </w:p>
        </w:tc>
        <w:tc>
          <w:tcPr>
            <w:tcW w:w="661" w:type="dxa"/>
            <w:tcBorders>
              <w:right w:val="single" w:sz="4" w:space="0" w:color="auto"/>
            </w:tcBorders>
          </w:tcPr>
          <w:p w14:paraId="2B334AB4" w14:textId="74F1F5E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jcsr.2018.04.005","ISSN":"0143974X","abstract":"In this paper, the results of an experimental investigation of 12 concrete-filled steel tubular (CFST) stub columns subjected to concentric loads are presented. In this program, different cross-sectional shapes are considered: circular, square and rectangular. In order to study the effect of the concrete infill strength in the ultimate capacity of the columns, two types of concrete infill are employed: normal and high strength concrete of grades C30 and C90 respectively. The specimens are classified into three different series so all the columns of a series have equivalent cross-sectional area to perform a proper comparison and draw consistent conclusions. During the tests, the response in terms of load versus column shortening is registered. In view of the experimental results, the dependency of the type of response and failure mode on the cross-sectional shape and type of infill of the columns is analysed. Besides, the influence of the concrete infill, the result of the composite action and the level of ductility are also studied. Finally, the experimental ultimate loads of the specimens are compared with the corresponding failure loads given by the codes. In this case, comparison showed that Eurocode 4 and the Chinese and Australian standards overestimate the failure load of the specimens, particularly for square and rectangular CFST columns. The American code tends to be more conservative in its predictions for circular columns, although it is still unsafe for those with square and rectangular steel tubes.","author":[{"dropping-particle":"","family":"Ibañez","given":"Carmen","non-dropping-particle":"","parse-names":false,"suffix":""},{"dropping-particle":"","family":"Hernández-Figueirido","given":"David","non-dropping-particle":"","parse-names":false,"suffix":""},{"dropping-particle":"","family":"Piquer","given":"Ana","non-dropping-particle":"","parse-names":false,"suffix":""}],"container-title":"Journal of Constructional Steel Research","id":"ITEM-1","issued":{"date-parts":[["2018"]]},"page":"247-256","publisher":"Elsevier Ltd","title":"Shape effect on axially loaded high strength CFST stub columns","type":"article-journal","volume":"147"},"uris":["http://www.mendeley.com/documents/?uuid=ee73edb5-ca44-439b-ba14-8443f7067964"]}],"mendeley":{"formattedCitation":"[28]","plainTextFormattedCitation":"[28]","previouslyFormattedCitation":"[2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8]</w:t>
            </w:r>
            <w:r>
              <w:rPr>
                <w:rStyle w:val="FootnoteReference"/>
                <w:rFonts w:asciiTheme="majorBidi" w:eastAsia="Times New Roman" w:hAnsiTheme="majorBidi" w:cstheme="majorBidi"/>
                <w:sz w:val="16"/>
                <w:szCs w:val="16"/>
              </w:rPr>
              <w:fldChar w:fldCharType="end"/>
            </w:r>
          </w:p>
        </w:tc>
      </w:tr>
      <w:tr w:rsidR="00296E40" w:rsidRPr="0069429B" w14:paraId="35CCBFD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5CB5D8EC"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hideMark/>
          </w:tcPr>
          <w:p w14:paraId="474FAAC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2</w:t>
            </w:r>
          </w:p>
        </w:tc>
        <w:tc>
          <w:tcPr>
            <w:tcW w:w="864" w:type="dxa"/>
            <w:noWrap/>
            <w:hideMark/>
          </w:tcPr>
          <w:p w14:paraId="5657745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7</w:t>
            </w:r>
          </w:p>
        </w:tc>
        <w:tc>
          <w:tcPr>
            <w:tcW w:w="864" w:type="dxa"/>
            <w:noWrap/>
            <w:hideMark/>
          </w:tcPr>
          <w:p w14:paraId="7417754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0</w:t>
            </w:r>
          </w:p>
        </w:tc>
        <w:tc>
          <w:tcPr>
            <w:tcW w:w="864" w:type="dxa"/>
            <w:noWrap/>
            <w:hideMark/>
          </w:tcPr>
          <w:p w14:paraId="42FB747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3</w:t>
            </w:r>
          </w:p>
        </w:tc>
        <w:tc>
          <w:tcPr>
            <w:tcW w:w="661" w:type="dxa"/>
            <w:tcBorders>
              <w:right w:val="single" w:sz="4" w:space="0" w:color="auto"/>
            </w:tcBorders>
            <w:noWrap/>
            <w:hideMark/>
          </w:tcPr>
          <w:p w14:paraId="43B0F318" w14:textId="1670139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139/l94-024","ISSN":"0315-1468","abstract":"The results of an investigation into the behaviour of thin-walled steel tubes filled with high strength concrete are presented. The main emphasis is placed on the level of ductility that can be achieved, considering the fact that neither high strength concrete nor thin steel tubes are individually able to absorb significant amounts of energy under cyclic loading. Results of 26 tests on specimens with a diameter of 152?mm and a wall thickness of 1.7?mm, filled with concrete of characteristic compressive strength ranging between 73 and 92?MPa, are reported. Load combinations on the specimens range from pure axial compression, through various combinations of axial load and bending, to pure bending. Three specimens were subjected to cyclic loading. Test results are compared with design models that are used in current code specifications. Key words: steel tubes, concrete, composite, beam-column, beam, column, experimental.","author":[{"dropping-particle":"","family":"Prion","given":"Helmut G L","non-dropping-particle":"","parse-names":false,"suffix":""},{"dropping-particle":"","family":"Boehme","given":"Jens","non-dropping-particle":"","parse-names":false,"suffix":""}],"container-title":"Canadian Journal of Civil Engineering","id":"ITEM-1","issue":"2","issued":{"date-parts":[["1994","4","1"]]},"note":"doi: 10.1139/l94-024","page":"207-218","publisher":"NRC Research Press","title":"Beam-column behaviour of steel tubes filled with high strength concrete","type":"article-journal","volume":"21"},"uris":["http://www.mendeley.com/documents/?uuid=e75ef810-0f4d-406f-b0eb-a59ea4b3abcd"]}],"mendeley":{"formattedCitation":"[29]","plainTextFormattedCitation":"[29]","previouslyFormattedCitation":"[29]"},"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9]</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66ABA14"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20</w:t>
            </w:r>
          </w:p>
        </w:tc>
        <w:tc>
          <w:tcPr>
            <w:tcW w:w="864" w:type="dxa"/>
          </w:tcPr>
          <w:p w14:paraId="777193B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40</w:t>
            </w:r>
          </w:p>
        </w:tc>
        <w:tc>
          <w:tcPr>
            <w:tcW w:w="864" w:type="dxa"/>
          </w:tcPr>
          <w:p w14:paraId="5B3CB67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4-16.7</w:t>
            </w:r>
          </w:p>
        </w:tc>
        <w:tc>
          <w:tcPr>
            <w:tcW w:w="864" w:type="dxa"/>
          </w:tcPr>
          <w:p w14:paraId="4330A4C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9-1153</w:t>
            </w:r>
          </w:p>
        </w:tc>
        <w:tc>
          <w:tcPr>
            <w:tcW w:w="864" w:type="dxa"/>
          </w:tcPr>
          <w:p w14:paraId="3C2D82C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3-125</w:t>
            </w:r>
          </w:p>
        </w:tc>
        <w:tc>
          <w:tcPr>
            <w:tcW w:w="661" w:type="dxa"/>
            <w:tcBorders>
              <w:right w:val="single" w:sz="4" w:space="0" w:color="auto"/>
            </w:tcBorders>
          </w:tcPr>
          <w:p w14:paraId="38FF50D5" w14:textId="77ED0AC5"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61/(asce)st.1943-541x.0002474","ISSN":"0733-9445","abstract":"This paper investigates the behavior of high-strength circular concrete-filled steel tube (CFST) short columns. An experimental database consisting of 87 tests conducted on high-strength circular CFST short columns was compiled, and gaps in the existing research were identified. A total of 20 tests were then conducted to address the gaps in the database. The test parameters were the diameter-to-thickness ratio of the steel tubes D/t, the yield stress of steel Fy, and the compressive strength of concrete fc′. The tests indicated that the strength of high-strength circular CFST short columns increases with increasing Fy and fc′, but decreases with increasing D/t. All tested high-strength circular CFST short columns had acceptable ductility. Four of the specimens did not have any strength degradation, while the other 16 specimens retained at least 70% of their strength at strains of 5%. Results from the tests conducted in this research were combined with those from the compiled database; the combined results were used to evaluate the applicability of current design equations for estimating the cross-sectional strength of high-strength circular CFST columns. The evaluations indicated that the Japanese code provides the most accurate estimation.","author":[{"dropping-particle":"","family":"Wei","given":"Jiangang","non-dropping-particle":"","parse-names":false,"suffix":""},{"dropping-particle":"","family":"Luo","given":"Xia","non-dropping-particle":"","parse-names":false,"suffix":""},{"dropping-particle":"","family":"Lai","given":"Zhichao","non-dropping-particle":"","parse-names":false,"suffix":""},{"dropping-particle":"","family":"Varma","given":"Amit H.","non-dropping-particle":"","parse-names":false,"suffix":""}],"container-title":"Journal of Structural Engineering","id":"ITEM-1","issue":"1","issued":{"date-parts":[["2020"]]},"title":"Experimental Behavior and Design of High-Strength Circular Concrete-Filled Steel Tube Short Columns","type":"article-journal","volume":"146"},"uris":["http://www.mendeley.com/documents/?uuid=04be92b5-a805-490d-b41b-572de78a6fe2"]}],"mendeley":{"formattedCitation":"[30]","plainTextFormattedCitation":"[30]","previouslyFormattedCitation":"[3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0]</w:t>
            </w:r>
            <w:r>
              <w:rPr>
                <w:rStyle w:val="FootnoteReference"/>
                <w:rFonts w:asciiTheme="majorBidi" w:eastAsia="Times New Roman" w:hAnsiTheme="majorBidi" w:cstheme="majorBidi"/>
                <w:sz w:val="16"/>
                <w:szCs w:val="16"/>
              </w:rPr>
              <w:fldChar w:fldCharType="end"/>
            </w:r>
          </w:p>
        </w:tc>
      </w:tr>
      <w:tr w:rsidR="00296E40" w:rsidRPr="0069429B" w14:paraId="6AD695A1"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0AE95BE1"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w:t>
            </w:r>
          </w:p>
        </w:tc>
        <w:tc>
          <w:tcPr>
            <w:tcW w:w="864" w:type="dxa"/>
            <w:noWrap/>
            <w:hideMark/>
          </w:tcPr>
          <w:p w14:paraId="35766B0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11-133</w:t>
            </w:r>
          </w:p>
        </w:tc>
        <w:tc>
          <w:tcPr>
            <w:tcW w:w="864" w:type="dxa"/>
            <w:noWrap/>
            <w:hideMark/>
          </w:tcPr>
          <w:p w14:paraId="1AF3DBE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5</w:t>
            </w:r>
          </w:p>
        </w:tc>
        <w:tc>
          <w:tcPr>
            <w:tcW w:w="864" w:type="dxa"/>
            <w:noWrap/>
            <w:hideMark/>
          </w:tcPr>
          <w:p w14:paraId="1848254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24-355</w:t>
            </w:r>
          </w:p>
        </w:tc>
        <w:tc>
          <w:tcPr>
            <w:tcW w:w="864" w:type="dxa"/>
            <w:noWrap/>
            <w:hideMark/>
          </w:tcPr>
          <w:p w14:paraId="22C9FD8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67</w:t>
            </w:r>
          </w:p>
        </w:tc>
        <w:tc>
          <w:tcPr>
            <w:tcW w:w="661" w:type="dxa"/>
            <w:tcBorders>
              <w:right w:val="single" w:sz="4" w:space="0" w:color="auto"/>
            </w:tcBorders>
            <w:noWrap/>
            <w:hideMark/>
          </w:tcPr>
          <w:p w14:paraId="3A0F6EB2" w14:textId="52EF7569"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Han","given":"L. H.","non-dropping-particle":"","parse-names":false,"suffix":""}],"container-title":"Industrial Construction","id":"ITEM-1","issue":"11","issued":{"date-parts":[["1997"]]},"page":"39-44","title":"Theoretical analysis and experimental researchs for the behaviors of high strength concrete filled steel tubes subjected to axial compression","type":"article-journal","volume":"27"},"uris":["http://www.mendeley.com/documents/?uuid=4be48517-8cf2-4ddd-8f9f-143d88354e2a"]}],"mendeley":{"formattedCitation":"[31]","plainTextFormattedCitation":"[31]","previouslyFormattedCitation":"[3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1]</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D166FE9"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9</w:t>
            </w:r>
          </w:p>
        </w:tc>
        <w:tc>
          <w:tcPr>
            <w:tcW w:w="864" w:type="dxa"/>
          </w:tcPr>
          <w:p w14:paraId="60D04843"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8-115</w:t>
            </w:r>
          </w:p>
        </w:tc>
        <w:tc>
          <w:tcPr>
            <w:tcW w:w="864" w:type="dxa"/>
          </w:tcPr>
          <w:p w14:paraId="31710DA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1-8</w:t>
            </w:r>
          </w:p>
        </w:tc>
        <w:tc>
          <w:tcPr>
            <w:tcW w:w="864" w:type="dxa"/>
          </w:tcPr>
          <w:p w14:paraId="59268FC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2-304</w:t>
            </w:r>
          </w:p>
        </w:tc>
        <w:tc>
          <w:tcPr>
            <w:tcW w:w="864" w:type="dxa"/>
          </w:tcPr>
          <w:p w14:paraId="376758C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9-131</w:t>
            </w:r>
          </w:p>
        </w:tc>
        <w:tc>
          <w:tcPr>
            <w:tcW w:w="661" w:type="dxa"/>
            <w:tcBorders>
              <w:right w:val="single" w:sz="4" w:space="0" w:color="auto"/>
            </w:tcBorders>
          </w:tcPr>
          <w:p w14:paraId="12C6AC8F" w14:textId="42497D5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8.06.016","ISSN":"02638231","abstract":"Steel tube filled with ultra-high performance concrete (UHPCFST) is an innovative and efficient structural form. To promote its application, a comprehensive experimental program was conducted to investigate the structural behavior of UHPCFST columns subjected to axial compression. The key issue is to clarify the differences in mechanical behavior between UHPCFSTs and CFSTs, and to evaluate whether the current design guidelines related to CFSTs are applicable to UHPCFSTs. To address this, the compression characteristics of UHPCFSTs were analyzed, including failure mode, load versus deformation relationship, axial compressive strength and strain development. The test results showed that the steel tube and UHPC worked well together, but the enhancement effect of the steel tube on the core UHPC strength was not as significant as that of ordinary concrete. Moreover, an experimental database of UHPCFSTs including this study was established, and the experimental results were compared with the predictions by various design codes. Based on the regression analysis of the database results, a simplified model for predicting the ultimate strength of UHPCFSTs was developed. It was concluded that the proposed model could accurately predict the axial compressive strength of UHPCFSTs with circular and square cross-sections, and was also applicable to UHPCFSTs with high-strength steel (HSS).","author":[{"dropping-particle":"","family":"Chen","given":"Shiming","non-dropping-particle":"","parse-names":false,"suffix":""},{"dropping-particle":"","family":"Zhang","given":"Rui","non-dropping-particle":"","parse-names":false,"suffix":""},{"dropping-particle":"","family":"Jia","given":"Liang Jiu","non-dropping-particle":"","parse-names":false,"suffix":""},{"dropping-particle":"","family":"Wang","given":"Jun Yan","non-dropping-particle":"","parse-names":false,"suffix":""},{"dropping-particle":"","family":"Gu","given":"Ping","non-dropping-particle":"","parse-names":false,"suffix":""}],"container-title":"Thin-Walled Structures","id":"ITEM-1","issue":"June","issued":{"date-parts":[["2018"]]},"page":"550-563","publisher":"Elsevier Ltd","title":"Structural behavior of UHPC filled steel tube columns under axial loading","type":"article-journal","volume":"130"},"uris":["http://www.mendeley.com/documents/?uuid=6ef7e598-b1e4-415e-bb6b-1e52f44f32c5"]}],"mendeley":{"formattedCitation":"[32]","plainTextFormattedCitation":"[32]","previouslyFormattedCitation":"[32]"},"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2]</w:t>
            </w:r>
            <w:r>
              <w:rPr>
                <w:rStyle w:val="FootnoteReference"/>
                <w:rFonts w:asciiTheme="majorBidi" w:eastAsia="Times New Roman" w:hAnsiTheme="majorBidi" w:cstheme="majorBidi"/>
                <w:sz w:val="16"/>
                <w:szCs w:val="16"/>
              </w:rPr>
              <w:fldChar w:fldCharType="end"/>
            </w:r>
          </w:p>
        </w:tc>
      </w:tr>
      <w:tr w:rsidR="00296E40" w:rsidRPr="0069429B" w14:paraId="12138DF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45373DB8"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6</w:t>
            </w:r>
          </w:p>
        </w:tc>
        <w:tc>
          <w:tcPr>
            <w:tcW w:w="864" w:type="dxa"/>
            <w:noWrap/>
            <w:hideMark/>
          </w:tcPr>
          <w:p w14:paraId="73479BF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90</w:t>
            </w:r>
          </w:p>
        </w:tc>
        <w:tc>
          <w:tcPr>
            <w:tcW w:w="864" w:type="dxa"/>
            <w:noWrap/>
            <w:hideMark/>
          </w:tcPr>
          <w:p w14:paraId="1D37A16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1</w:t>
            </w:r>
          </w:p>
        </w:tc>
        <w:tc>
          <w:tcPr>
            <w:tcW w:w="864" w:type="dxa"/>
            <w:noWrap/>
            <w:hideMark/>
          </w:tcPr>
          <w:p w14:paraId="7A37053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03</w:t>
            </w:r>
          </w:p>
        </w:tc>
        <w:tc>
          <w:tcPr>
            <w:tcW w:w="864" w:type="dxa"/>
            <w:noWrap/>
            <w:hideMark/>
          </w:tcPr>
          <w:p w14:paraId="2BD0F0C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95-110</w:t>
            </w:r>
          </w:p>
        </w:tc>
        <w:tc>
          <w:tcPr>
            <w:tcW w:w="661" w:type="dxa"/>
            <w:tcBorders>
              <w:right w:val="single" w:sz="4" w:space="0" w:color="auto"/>
            </w:tcBorders>
            <w:noWrap/>
            <w:hideMark/>
          </w:tcPr>
          <w:p w14:paraId="09B26A80" w14:textId="1333242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bstract":"Concrete filled tubes are likely to be economical with the use of very high strength concretes and thin-walled steel tubes. The strength of the steel tube is affected by local buckling effects which may also influence the confinement to the concrete infill. Very high strength concretes exhibit rapid unloading in the post-ultimate region. The strength of the composite column is not a simple superposition of strengths of the individual steel and concrete components. This paper describes the initial tests of an experimental program to determine the effects of local buckling on concrete filled tubes. Tubes with a diameter to wall thickness ratio of 165 were filled with 120 MPa (17.4 ksi) concrete and tested mainly in axial compression. Measurements of geometric properties including imperfections, material properties of the concrete and steel including residual stresses, and the strain and axial shortening behaviour of the tubes under load are presented. The test equipment and procedures developed for the program are described. The use of an effective area approach to account for local buckling of the tube wall is considered and compared with the test results. The significance of local buckling and concrete confinement is discussed.","author":[{"dropping-particle":"","family":"O'Shea","given":"Martin D.","non-dropping-particle":"","parse-names":false,"suffix":""},{"dropping-particle":"","family":"Bridge","given":"Russell Q.","non-dropping-particle":"","parse-names":false,"suffix":""}],"container-title":"International Specialty Conference on Cold-Formed Steel Structures: Recent Research and Developments in Cold-Formed Steel Design and Construction","id":"ITEM-1","issued":{"date-parts":[["1994"]]},"page":"399-419","title":"Tests of thin-walled concrete-filled steel tubes","type":"article-journal"},"uris":["http://www.mendeley.com/documents/?uuid=49cd7c1b-8d26-4d50-8a10-b57014ab8869"]}],"mendeley":{"formattedCitation":"[33]","plainTextFormattedCitation":"[33]","previouslyFormattedCitation":"[3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CAC604F"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40</w:t>
            </w:r>
          </w:p>
        </w:tc>
        <w:tc>
          <w:tcPr>
            <w:tcW w:w="864" w:type="dxa"/>
          </w:tcPr>
          <w:p w14:paraId="1BF765D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89-169</w:t>
            </w:r>
          </w:p>
        </w:tc>
        <w:tc>
          <w:tcPr>
            <w:tcW w:w="864" w:type="dxa"/>
          </w:tcPr>
          <w:p w14:paraId="7D0A598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1-12.1</w:t>
            </w:r>
          </w:p>
        </w:tc>
        <w:tc>
          <w:tcPr>
            <w:tcW w:w="864" w:type="dxa"/>
          </w:tcPr>
          <w:p w14:paraId="1119258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36-460</w:t>
            </w:r>
          </w:p>
        </w:tc>
        <w:tc>
          <w:tcPr>
            <w:tcW w:w="864" w:type="dxa"/>
          </w:tcPr>
          <w:p w14:paraId="0CC24AC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79</w:t>
            </w:r>
          </w:p>
        </w:tc>
        <w:tc>
          <w:tcPr>
            <w:tcW w:w="661" w:type="dxa"/>
            <w:tcBorders>
              <w:right w:val="single" w:sz="4" w:space="0" w:color="auto"/>
            </w:tcBorders>
          </w:tcPr>
          <w:p w14:paraId="14BC2CE8" w14:textId="7C0935F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istruc.2020.08.044","ISSN":"23520124","abstract":"One effective method of reducing the cement content and carbon footprint so as to produce eco-concrete is to add limestone fines to replace an equal volume of cementitious paste. This method is herein applied to the concrete infill of concrete filled steel tubes (CFSTs). To study the properties of the eco-concrete so produced and the effects of using such eco-concrete on the axial performance of CFSTs, circular steel tubes infilled with such eco-concrete or conventional concrete had been tested under axial compression. The steel tubes were of grade S355 and had diameters ranging from 88.9 to 168.3 mm, whereas the concrete infills had water/cement ratio of 0.35–0.55, and limestone fines content by concrete volume of 8%. The results revealed that at same water/cement ratio, the eco-concrete generally had higher compressive strength and the CFSTs infilled with the eco-concrete had better axial performance. However, at same concrete strength level, the CFSTs infilled with the eco-concrete had similar axial performance. Lastly, the test results were compared with predictions by the existing design equations in various codes and it was found that the existing design equations may also be applied to CFSTs infilled with such eco-concrete.","author":[{"dropping-particle":"","family":"Cai","given":"Yancheng","non-dropping-particle":"","parse-names":false,"suffix":""},{"dropping-particle":"","family":"Kwan","given":"Albert K.H.","non-dropping-particle":"","parse-names":false,"suffix":""},{"dropping-particle":"","family":"Li","given":"Leo G.","non-dropping-particle":"","parse-names":false,"suffix":""}],"container-title":"Structures","id":"ITEM-1","issue":"June","issued":{"date-parts":[["2020"]]},"page":"69-79","publisher":"Elsevier","title":"Circular concrete filled steel tubes made of eco-concrete with limestone fines added as cementitious paste replacement","type":"article-journal","volume":"28"},"uris":["http://www.mendeley.com/documents/?uuid=5465696f-dec4-4f65-be49-2350ff50d701"]}],"mendeley":{"formattedCitation":"[34]","plainTextFormattedCitation":"[34]","previouslyFormattedCitation":"[34]"},"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4]</w:t>
            </w:r>
            <w:r>
              <w:rPr>
                <w:rStyle w:val="FootnoteReference"/>
                <w:rFonts w:asciiTheme="majorBidi" w:eastAsia="Times New Roman" w:hAnsiTheme="majorBidi" w:cstheme="majorBidi"/>
                <w:sz w:val="16"/>
                <w:szCs w:val="16"/>
              </w:rPr>
              <w:fldChar w:fldCharType="end"/>
            </w:r>
          </w:p>
        </w:tc>
      </w:tr>
      <w:tr w:rsidR="00296E40" w:rsidRPr="0069429B" w14:paraId="349630A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133ABDE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3</w:t>
            </w:r>
          </w:p>
        </w:tc>
        <w:tc>
          <w:tcPr>
            <w:tcW w:w="864" w:type="dxa"/>
            <w:noWrap/>
            <w:hideMark/>
          </w:tcPr>
          <w:p w14:paraId="4F936FE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8-133</w:t>
            </w:r>
          </w:p>
        </w:tc>
        <w:tc>
          <w:tcPr>
            <w:tcW w:w="864" w:type="dxa"/>
            <w:noWrap/>
            <w:hideMark/>
          </w:tcPr>
          <w:p w14:paraId="6639B55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4.7</w:t>
            </w:r>
          </w:p>
        </w:tc>
        <w:tc>
          <w:tcPr>
            <w:tcW w:w="864" w:type="dxa"/>
            <w:noWrap/>
            <w:hideMark/>
          </w:tcPr>
          <w:p w14:paraId="4EEF513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2-358</w:t>
            </w:r>
          </w:p>
        </w:tc>
        <w:tc>
          <w:tcPr>
            <w:tcW w:w="864" w:type="dxa"/>
            <w:noWrap/>
            <w:hideMark/>
          </w:tcPr>
          <w:p w14:paraId="4E0C10D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7-85</w:t>
            </w:r>
          </w:p>
        </w:tc>
        <w:tc>
          <w:tcPr>
            <w:tcW w:w="661" w:type="dxa"/>
            <w:tcBorders>
              <w:right w:val="single" w:sz="4" w:space="0" w:color="auto"/>
            </w:tcBorders>
            <w:noWrap/>
            <w:hideMark/>
          </w:tcPr>
          <w:p w14:paraId="3FEFAC40" w14:textId="0969E55E"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Tan","given":"K F","non-dropping-particle":"","parse-names":false,"suffix":""},{"dropping-particle":"","family":"Pu","given":"X C","non-dropping-particle":"","parse-names":false,"suffix":""},{"dropping-particle":"","family":"Cai","given":"S H","non-dropping-particle":"","parse-names":false,"suffix":""}],"container-title":"Journal of Building Structures","id":"ITEM-1","issue":"1","issued":{"date-parts":[["1999"]]},"page":"10-15","title":"Study on the mechanical properties of steel extra-high strength concrete encased in steel tubes","type":"article-journal","volume":"20"},"uris":["http://www.mendeley.com/documents/?uuid=a3719c3d-3c34-4699-b0e5-0d9c6068c338"]}],"mendeley":{"formattedCitation":"[35]","plainTextFormattedCitation":"[35]","previouslyFormattedCitation":"[3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68AFF567"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36</w:t>
            </w:r>
          </w:p>
        </w:tc>
        <w:tc>
          <w:tcPr>
            <w:tcW w:w="864" w:type="dxa"/>
          </w:tcPr>
          <w:p w14:paraId="41666EA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3-477</w:t>
            </w:r>
          </w:p>
        </w:tc>
        <w:tc>
          <w:tcPr>
            <w:tcW w:w="864" w:type="dxa"/>
          </w:tcPr>
          <w:p w14:paraId="11B098C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11.4</w:t>
            </w:r>
          </w:p>
        </w:tc>
        <w:tc>
          <w:tcPr>
            <w:tcW w:w="864" w:type="dxa"/>
          </w:tcPr>
          <w:p w14:paraId="3EE29B8F"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90-345</w:t>
            </w:r>
          </w:p>
        </w:tc>
        <w:tc>
          <w:tcPr>
            <w:tcW w:w="864" w:type="dxa"/>
          </w:tcPr>
          <w:p w14:paraId="1676817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w:t>
            </w:r>
          </w:p>
        </w:tc>
        <w:tc>
          <w:tcPr>
            <w:tcW w:w="661" w:type="dxa"/>
            <w:tcBorders>
              <w:right w:val="single" w:sz="4" w:space="0" w:color="auto"/>
            </w:tcBorders>
          </w:tcPr>
          <w:p w14:paraId="5B5059E9" w14:textId="395375D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tws.2017.09.010","ISSN":"02638231","abstract":"In this paper, thirty-six short columns with different diameters (150 mm ≤ d ≤ 460 mm) and steel ratios (4.0% ≤ α ≤ 10.0%) were tested to failure to investigate the size effect of circular concrete-filled steel tubular short columns subjected to axial compression. Size effects on the peak axial stress, peak axial strain, composite elastic modulus, and ductility coefficient were studied. The experimental results showed that the peak axial stress, peak axial strain and ductility coefficient of the specimens tended to decrease with the increase in the column diameter. The values of the composite elastic modulus remained almost constant when the diameter of the specimens increased, indicating that size effect on the composite elastic modulus was not obvious. Meanwhile, size effect on the peak axial stress was influenced by the steel ratio in the range of 4–10%. Furthermore, the size effect tended to decrease as the steel ratio increased. By comparing with the current codes, a reduction coefficient was introduced to consider the size effect of concrete core. Based on the reduction coefficient, the size effect of the concrete core inside the steel tube is found to be weaker compared with that of the unconfined concrete columns because of the confinement effect.","author":[{"dropping-particle":"","family":"Wang","given":"Yuyin","non-dropping-particle":"","parse-names":false,"suffix":""},{"dropping-particle":"","family":"Chen","given":"Peng","non-dropping-particle":"","parse-names":false,"suffix":""},{"dropping-particle":"","family":"Liu","given":"Changyong","non-dropping-particle":"","parse-names":false,"suffix":""},{"dropping-particle":"","family":"Zhang","given":"Ying","non-dropping-particle":"","parse-names":false,"suffix":""}],"container-title":"Thin-Walled Structures","id":"ITEM-1","issue":"September","issued":{"date-parts":[["2017"]]},"page":"397-407","publisher":"Elsevier Ltd","title":"Size effect of circular concrete-filled steel tubular short columns subjected to axial compression","type":"article-journal","volume":"120"},"uris":["http://www.mendeley.com/documents/?uuid=7b9dcf5e-65b9-4969-98d8-92bf04285db7"]}],"mendeley":{"formattedCitation":"[24]","plainTextFormattedCitation":"[24]","previouslyFormattedCitation":"[24]"},"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4]</w:t>
            </w:r>
            <w:r>
              <w:rPr>
                <w:rStyle w:val="FootnoteReference"/>
                <w:rFonts w:asciiTheme="majorBidi" w:eastAsia="Times New Roman" w:hAnsiTheme="majorBidi" w:cstheme="majorBidi"/>
                <w:sz w:val="16"/>
                <w:szCs w:val="16"/>
              </w:rPr>
              <w:fldChar w:fldCharType="end"/>
            </w:r>
          </w:p>
        </w:tc>
      </w:tr>
      <w:tr w:rsidR="00296E40" w:rsidRPr="0069429B" w14:paraId="0322F24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00D4B3C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w:t>
            </w:r>
          </w:p>
        </w:tc>
        <w:tc>
          <w:tcPr>
            <w:tcW w:w="864" w:type="dxa"/>
            <w:noWrap/>
            <w:hideMark/>
          </w:tcPr>
          <w:p w14:paraId="7B00EB7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5-190</w:t>
            </w:r>
          </w:p>
        </w:tc>
        <w:tc>
          <w:tcPr>
            <w:tcW w:w="864" w:type="dxa"/>
            <w:noWrap/>
            <w:hideMark/>
          </w:tcPr>
          <w:p w14:paraId="6D5569A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9-2.8</w:t>
            </w:r>
          </w:p>
        </w:tc>
        <w:tc>
          <w:tcPr>
            <w:tcW w:w="864" w:type="dxa"/>
            <w:noWrap/>
            <w:hideMark/>
          </w:tcPr>
          <w:p w14:paraId="00C4019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86-363</w:t>
            </w:r>
          </w:p>
        </w:tc>
        <w:tc>
          <w:tcPr>
            <w:tcW w:w="864" w:type="dxa"/>
            <w:noWrap/>
            <w:hideMark/>
          </w:tcPr>
          <w:p w14:paraId="7A7CEAE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1-108</w:t>
            </w:r>
          </w:p>
        </w:tc>
        <w:tc>
          <w:tcPr>
            <w:tcW w:w="661" w:type="dxa"/>
            <w:tcBorders>
              <w:right w:val="single" w:sz="4" w:space="0" w:color="auto"/>
            </w:tcBorders>
            <w:noWrap/>
            <w:hideMark/>
          </w:tcPr>
          <w:p w14:paraId="254D3202" w14:textId="72838B3C"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61/(ASCE)0733-9445(2000)126:11(1295)","author":[{"dropping-particle":"","family":"D.","given":"O'Shea Martin","non-dropping-particle":"","parse-names":false,"suffix":""},{"dropping-particle":"","family":"Q.","given":"Bridge Russell","non-dropping-particle":"","parse-names":false,"suffix":""}],"container-title":"Journal of Structural Engineering","id":"ITEM-1","issue":"11","issued":{"date-parts":[["2000","11","1"]]},"note":"doi: 10.1061/(ASCE)0733-9445(2000)126:11(1295)","page":"1295-1303","publisher":"American Society of Civil Engineers","title":"Design of Circular Thin-Walled Concrete Filled Steel Tubes","type":"article-journal","volume":"126"},"uris":["http://www.mendeley.com/documents/?uuid=bb82f91a-44e2-49c9-8f79-f20c0d1fd990"]}],"mendeley":{"formattedCitation":"[36]","plainTextFormattedCitation":"[36]","previouslyFormattedCitation":"[36]"},"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6]</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D8446AD"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12</w:t>
            </w:r>
          </w:p>
        </w:tc>
        <w:tc>
          <w:tcPr>
            <w:tcW w:w="864" w:type="dxa"/>
          </w:tcPr>
          <w:p w14:paraId="76982D6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97-302</w:t>
            </w:r>
          </w:p>
        </w:tc>
        <w:tc>
          <w:tcPr>
            <w:tcW w:w="864" w:type="dxa"/>
          </w:tcPr>
          <w:p w14:paraId="4713422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5-11.9</w:t>
            </w:r>
          </w:p>
        </w:tc>
        <w:tc>
          <w:tcPr>
            <w:tcW w:w="864" w:type="dxa"/>
          </w:tcPr>
          <w:p w14:paraId="48DDBBB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48-472</w:t>
            </w:r>
          </w:p>
        </w:tc>
        <w:tc>
          <w:tcPr>
            <w:tcW w:w="864" w:type="dxa"/>
          </w:tcPr>
          <w:p w14:paraId="7D783F3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79</w:t>
            </w:r>
          </w:p>
        </w:tc>
        <w:tc>
          <w:tcPr>
            <w:tcW w:w="661" w:type="dxa"/>
            <w:tcBorders>
              <w:right w:val="single" w:sz="4" w:space="0" w:color="auto"/>
            </w:tcBorders>
          </w:tcPr>
          <w:p w14:paraId="091EF17D" w14:textId="3146512E"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3130/aijs.60.183","ISBN":"6539392028","ISSN":"1340-4202","author":[{"dropping-particle":"","family":"KATO","given":"Ben","non-dropping-particle":"","parse-names":false,"suffix":""}],"container-title":"Journal of Structural and Construction Engineering (Transactions of AIJ)","id":"ITEM-1","issue":"468","issued":{"date-parts":[["1995"]]},"page":"183-191","title":"COMPRESSIVE STRENGTH AND DEFORMATION CAPACITY OF CONCRETE-FILLED TUBULAR STUB-COLUMNS : Strength and Rotation Capactity of Concrete-filled Tubular Columns, Part 1","type":"article-journal","volume":"60"},"uris":["http://www.mendeley.com/documents/?uuid=c9e376ab-b6a1-4b19-9700-7df12e83eaf5"]}],"mendeley":{"formattedCitation":"[37]","plainTextFormattedCitation":"[37]","previouslyFormattedCitation":"[3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7]</w:t>
            </w:r>
            <w:r>
              <w:rPr>
                <w:rStyle w:val="FootnoteReference"/>
                <w:rFonts w:asciiTheme="majorBidi" w:eastAsia="Times New Roman" w:hAnsiTheme="majorBidi" w:cstheme="majorBidi"/>
                <w:sz w:val="16"/>
                <w:szCs w:val="16"/>
              </w:rPr>
              <w:fldChar w:fldCharType="end"/>
            </w:r>
          </w:p>
        </w:tc>
      </w:tr>
      <w:tr w:rsidR="00296E40" w:rsidRPr="0069429B" w14:paraId="5B9715ED"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EB615B0"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3</w:t>
            </w:r>
          </w:p>
        </w:tc>
        <w:tc>
          <w:tcPr>
            <w:tcW w:w="864" w:type="dxa"/>
            <w:noWrap/>
            <w:hideMark/>
          </w:tcPr>
          <w:p w14:paraId="5A6AF71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1-319</w:t>
            </w:r>
          </w:p>
        </w:tc>
        <w:tc>
          <w:tcPr>
            <w:tcW w:w="864" w:type="dxa"/>
            <w:noWrap/>
            <w:hideMark/>
          </w:tcPr>
          <w:p w14:paraId="54967C1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10.4</w:t>
            </w:r>
          </w:p>
        </w:tc>
        <w:tc>
          <w:tcPr>
            <w:tcW w:w="864" w:type="dxa"/>
            <w:noWrap/>
            <w:hideMark/>
          </w:tcPr>
          <w:p w14:paraId="2C23111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31-452</w:t>
            </w:r>
          </w:p>
        </w:tc>
        <w:tc>
          <w:tcPr>
            <w:tcW w:w="864" w:type="dxa"/>
            <w:noWrap/>
            <w:hideMark/>
          </w:tcPr>
          <w:p w14:paraId="5853629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53</w:t>
            </w:r>
          </w:p>
        </w:tc>
        <w:tc>
          <w:tcPr>
            <w:tcW w:w="661" w:type="dxa"/>
            <w:tcBorders>
              <w:right w:val="single" w:sz="4" w:space="0" w:color="auto"/>
            </w:tcBorders>
            <w:noWrap/>
            <w:hideMark/>
          </w:tcPr>
          <w:p w14:paraId="11F92BE5" w14:textId="7D3E556E"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61/40616(281)76","ISBN":"0784406162","abstract":"The purpose of this research is to clarify the scale effect on the uni-axial compressive behavior of concrete-filled steel tube (CFT) short columns. Three different sizes of CFT short column specimens were tested. Other experimental parameters were the shape of the cross section, the strength of filled concrete and loading methods. Scale effects on the compressive strength of square CFT columns were observed, while those of circular CFT columns were not clearly observed.","author":[{"dropping-particle":"","family":"Yamamoto","given":"Takamasa","non-dropping-particle":"","parse-names":false,"suffix":""},{"dropping-particle":"","family":"Kawaguchi","given":"Jun","non-dropping-particle":"","parse-names":false,"suffix":""},{"dropping-particle":"","family":"Morino","given":"Shosuke","non-dropping-particle":"","parse-names":false,"suffix":""}],"container-title":"Proceedings of the Conference: Composite Construction in Steel and Concrete IV","id":"ITEM-1","issued":{"date-parts":[["2000"]]},"page":"879-890","title":"Experimental study of scale effects on the compressive behavior of short concrete-filled steel tube columns","type":"article-journal"},"uris":["http://www.mendeley.com/documents/?uuid=80ce5684-8a6f-4e4e-a61b-9c16ca3b439b"]}],"mendeley":{"formattedCitation":"[38]","plainTextFormattedCitation":"[38]","previouslyFormattedCitation":"[3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8]</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F15B427"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7C4CA7">
              <w:rPr>
                <w:rFonts w:asciiTheme="majorBidi" w:eastAsia="Times New Roman" w:hAnsiTheme="majorBidi" w:cstheme="majorBidi"/>
                <w:b/>
                <w:bCs/>
                <w:kern w:val="0"/>
                <w:sz w:val="16"/>
                <w:szCs w:val="16"/>
                <w14:ligatures w14:val="none"/>
              </w:rPr>
              <w:t>36</w:t>
            </w:r>
          </w:p>
        </w:tc>
        <w:tc>
          <w:tcPr>
            <w:tcW w:w="864" w:type="dxa"/>
          </w:tcPr>
          <w:p w14:paraId="1EAD0C5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29-133</w:t>
            </w:r>
          </w:p>
        </w:tc>
        <w:tc>
          <w:tcPr>
            <w:tcW w:w="864" w:type="dxa"/>
          </w:tcPr>
          <w:p w14:paraId="6FBF4D1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w:t>
            </w:r>
          </w:p>
        </w:tc>
        <w:tc>
          <w:tcPr>
            <w:tcW w:w="864" w:type="dxa"/>
          </w:tcPr>
          <w:p w14:paraId="18FCF28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06</w:t>
            </w:r>
          </w:p>
        </w:tc>
        <w:tc>
          <w:tcPr>
            <w:tcW w:w="864" w:type="dxa"/>
          </w:tcPr>
          <w:p w14:paraId="3AF1CF7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6-67</w:t>
            </w:r>
          </w:p>
        </w:tc>
        <w:tc>
          <w:tcPr>
            <w:tcW w:w="661" w:type="dxa"/>
            <w:tcBorders>
              <w:right w:val="single" w:sz="4" w:space="0" w:color="auto"/>
            </w:tcBorders>
          </w:tcPr>
          <w:p w14:paraId="69B18DBA" w14:textId="4EDD2E7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conbuildmat.2015.07.114","ISSN":"09500618","abstract":"This paper presents an experimental work for short steel tube columns filled with plain concrete and steel fiber reinforced concrete under axial load. The study aimed to explore the effect of steel fiber on the behavior of concrete-filled steel tube (CFST) columns with different concrete strengths and thicknesses of steel tube. Thirty-six specimens were tested with steel fiber volume percentages of 0%, 0.6%, 0.9% and 1.2%, thicknesses of steel tube of 3, 4 and 5 mm and concrete strengths from 50 to 70 MPa. The failure modes, ultimate loads and axial load-axial shortening relationships are presented. Experimental results show that steel fiber fails to change the failure mode of CFST columns, but delays the local buckling of steel tube through bridging the plastic cracks near the sliding plane and improving the shear-frictional resistance of concrete. This beneficial effect from steel fibers also leads to significant improvement of the ductility and the energy dissipation capacity of CFST columns. Compared with thicker steel tube, adding steel fibers to concrete is a more effective and economical method in enhancing the ductility of CFST columns. The results also indicate that the presence of steel fibers has no obvious effect on the ultimate load of CFST columns. Design formulas for the load capacity and ductility of CFST columns are proposed, and the predictions agree well with the experimental results from this study and the literature.","author":[{"dropping-particle":"","family":"Lu","given":"Yiyan","non-dropping-particle":"","parse-names":false,"suffix":""},{"dropping-particle":"","family":"Li","given":"Na","non-dropping-particle":"","parse-names":false,"suffix":""},{"dropping-particle":"","family":"Li","given":"Shan","non-dropping-particle":"","parse-names":false,"suffix":""},{"dropping-particle":"","family":"Liang","given":"Hongjun","non-dropping-particle":"","parse-names":false,"suffix":""}],"container-title":"Construction and Building Materials","id":"ITEM-1","issued":{"date-parts":[["2015"]]},"page":"74-85","title":"Behavior of steel fiber reinforced concrete-filled steel tube columns under axial compression","type":"article-journal","volume":"95"},"uris":["http://www.mendeley.com/documents/?uuid=ed3cc47d-c6bb-4742-b3b1-394a822baf1b"]}],"mendeley":{"formattedCitation":"[39]","plainTextFormattedCitation":"[39]","previouslyFormattedCitation":"[39]"},"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9]</w:t>
            </w:r>
            <w:r>
              <w:rPr>
                <w:rStyle w:val="FootnoteReference"/>
                <w:rFonts w:asciiTheme="majorBidi" w:eastAsia="Times New Roman" w:hAnsiTheme="majorBidi" w:cstheme="majorBidi"/>
                <w:sz w:val="16"/>
                <w:szCs w:val="16"/>
              </w:rPr>
              <w:fldChar w:fldCharType="end"/>
            </w:r>
          </w:p>
        </w:tc>
      </w:tr>
      <w:tr w:rsidR="00296E40" w:rsidRPr="0069429B" w14:paraId="5804E5D3"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209DDE63" w14:textId="29916894" w:rsidR="00B34ACA" w:rsidRPr="0069429B" w:rsidRDefault="00B34ACA" w:rsidP="00B34ACA">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tcPr>
          <w:p w14:paraId="63692EC4" w14:textId="4A65CC15"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20</w:t>
            </w:r>
          </w:p>
        </w:tc>
        <w:tc>
          <w:tcPr>
            <w:tcW w:w="864" w:type="dxa"/>
            <w:noWrap/>
          </w:tcPr>
          <w:p w14:paraId="5533F4E3" w14:textId="3E53250F"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w:t>
            </w:r>
          </w:p>
        </w:tc>
        <w:tc>
          <w:tcPr>
            <w:tcW w:w="864" w:type="dxa"/>
            <w:noWrap/>
          </w:tcPr>
          <w:p w14:paraId="45468095" w14:textId="16C18BB7"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40</w:t>
            </w:r>
          </w:p>
        </w:tc>
        <w:tc>
          <w:tcPr>
            <w:tcW w:w="864" w:type="dxa"/>
            <w:noWrap/>
          </w:tcPr>
          <w:p w14:paraId="3CBF9EFC" w14:textId="1A19A81A"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29</w:t>
            </w:r>
          </w:p>
        </w:tc>
        <w:tc>
          <w:tcPr>
            <w:tcW w:w="661" w:type="dxa"/>
            <w:tcBorders>
              <w:right w:val="single" w:sz="4" w:space="0" w:color="auto"/>
            </w:tcBorders>
            <w:noWrap/>
          </w:tcPr>
          <w:p w14:paraId="1E42EEA2" w14:textId="25FFB45C" w:rsidR="00B34ACA" w:rsidRDefault="00B34ACA"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S0143-974X(03)00102-0","ISSN":"0143974X","abstract":"The use of hollow structural steel (HSS) columns filled with concrete has become widespread in the past few decades. However, these members are susceptible to the effects of pre-load on the steel tubes during construction. Nineteen concrete-filled HSS columns with the steel tubes subjected to pre-load have been tested. An attempt to predict the load-deformation behaviour of concrete-filled HSS columns with the steel tubes subjected to pre-load is proposed in this paper. A comparison of the results calculated using this model shows good agreement with the test results. The theoretical model, and the influence of the pre-load ratio, slenderness ratio, steel ratio, as well as the strength of the materials are discussed. Finally, formulas for the calculation of the ultimate strength of concrete-filled steel tubular columns with the steel tubes subjected to pre-load are developed; such formulas should be suitable for incorporation into building codes. © 2003 Elsevier Ltd. All rights reserved.","author":[{"dropping-particle":"","family":"Han","given":"Lin Hai","non-dropping-particle":"","parse-names":false,"suffix":""},{"dropping-particle":"","family":"Yao","given":"Guo Huang","non-dropping-particle":"","parse-names":false,"suffix":""}],"container-title":"Journal of Constructional Steel Research","id":"ITEM-1","issue":"12","issued":{"date-parts":[["2003"]]},"page":"1455-1475","title":"Behaviour of concrete-filled hollow structural steel (HSS) columns with pre-load on the steel tubes","type":"article-journal","volume":"59"},"uris":["http://www.mendeley.com/documents/?uuid=91306b79-6a1d-447f-8561-0803df9054c7"]}],"mendeley":{"formattedCitation":"[40]","plainTextFormattedCitation":"[40]","previouslyFormattedCitation":"[4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40]</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08C98277" w14:textId="745D7CA1" w:rsidR="00B34ACA" w:rsidRPr="007C4CA7"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14:ligatures w14:val="none"/>
              </w:rPr>
            </w:pPr>
            <w:r w:rsidRPr="007C4CA7">
              <w:rPr>
                <w:rFonts w:asciiTheme="majorBidi" w:eastAsia="Times New Roman" w:hAnsiTheme="majorBidi" w:cstheme="majorBidi"/>
                <w:b/>
                <w:bCs/>
                <w:kern w:val="0"/>
                <w:sz w:val="16"/>
                <w:szCs w:val="16"/>
                <w14:ligatures w14:val="none"/>
              </w:rPr>
              <w:t>26</w:t>
            </w:r>
          </w:p>
        </w:tc>
        <w:tc>
          <w:tcPr>
            <w:tcW w:w="864" w:type="dxa"/>
          </w:tcPr>
          <w:p w14:paraId="359EB8E4" w14:textId="41830FB2"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60-250</w:t>
            </w:r>
          </w:p>
        </w:tc>
        <w:tc>
          <w:tcPr>
            <w:tcW w:w="864" w:type="dxa"/>
          </w:tcPr>
          <w:p w14:paraId="2527DC5F" w14:textId="5BFDE605"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9-2</w:t>
            </w:r>
          </w:p>
        </w:tc>
        <w:tc>
          <w:tcPr>
            <w:tcW w:w="864" w:type="dxa"/>
          </w:tcPr>
          <w:p w14:paraId="053DDE50" w14:textId="366E3D29"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82-404</w:t>
            </w:r>
          </w:p>
        </w:tc>
        <w:tc>
          <w:tcPr>
            <w:tcW w:w="864" w:type="dxa"/>
          </w:tcPr>
          <w:p w14:paraId="31866693" w14:textId="3E2D2496" w:rsidR="00B34ACA" w:rsidRPr="0069429B"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6-80</w:t>
            </w:r>
          </w:p>
        </w:tc>
        <w:tc>
          <w:tcPr>
            <w:tcW w:w="661" w:type="dxa"/>
            <w:tcBorders>
              <w:right w:val="single" w:sz="4" w:space="0" w:color="auto"/>
            </w:tcBorders>
          </w:tcPr>
          <w:p w14:paraId="0C19E222" w14:textId="3A1EE290" w:rsidR="00B34ACA" w:rsidRDefault="00B34ACA"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DOI":"10.1016/j.jcsr.2005.01.004","ISSN":"0143974X","abstract":"The behaviour of self-consolidating concrete (SCC) filled hollow structural steel (HSS) stub columns subjected to an axial load was investigated experimentally. A total of 50 specimens were tested. The main parameters varied in the tests are: (1) sectional types: circular and square; (2) steel yielding strength: from 282 to 404 MPa; and (3) tube diameter or width to wall thickness ratio (D / t or B / t): from 30 to 134. A mechanics model is developed in this paper for concrete-filled HSS stub columns. A unified theory is described whereby a confinement factor (ξ) is introduced to describe the composite action of the steel tube and the filled concrete. The predicted load versus deformation relationship was in good agreement with test results. The theoretical model was used to investigate the influence of important parameters that determine the ultimate strength of the composite columns. The parametric and experimental studies provide information for the development of formulae for the calculation of the ultimate strength and the axial load versus axial strain curves of the composite columns. Comparisons are made with predicted stub column strengths using the existing codes, such as ACI-1999, AISC-LRFD-1999, AIJ-1997, BS5400-1979 and EC4-1994. © 2005 Elsevier Ltd. All rights reserved.","author":[{"dropping-particle":"","family":"Han","given":"Lin Hai","non-dropping-particle":"","parse-names":false,"suffix":""},{"dropping-particle":"","family":"Yao","given":"Guo Huang","non-dropping-particle":"","parse-names":false,"suffix":""},{"dropping-particle":"","family":"Zhao","given":"Xiao Ling","non-dropping-particle":"","parse-names":false,"suffix":""}],"container-title":"Journal of Constructional Steel Research","id":"ITEM-1","issue":"9","issued":{"date-parts":[["2005"]]},"page":"1241-1269","title":"Tests and calculations for hollow structural steel (HSS) stub columns filled with self-consolidating concrete (SCC)","type":"article-journal","volume":"61"},"uris":["http://www.mendeley.com/documents/?uuid=dca3d56e-a0de-43f7-968f-9c6fdccf42fa"]}],"mendeley":{"formattedCitation":"[41]","plainTextFormattedCitation":"[41]","previouslyFormattedCitation":"[4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41]</w:t>
            </w:r>
            <w:r>
              <w:rPr>
                <w:rStyle w:val="FootnoteReference"/>
                <w:rFonts w:asciiTheme="majorBidi" w:eastAsia="Times New Roman" w:hAnsiTheme="majorBidi" w:cstheme="majorBidi"/>
                <w:sz w:val="16"/>
                <w:szCs w:val="16"/>
              </w:rPr>
              <w:fldChar w:fldCharType="end"/>
            </w:r>
          </w:p>
        </w:tc>
      </w:tr>
      <w:tr w:rsidR="00296E40" w:rsidRPr="0069429B" w14:paraId="6CA98DB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4EF1C7B0" w14:textId="2DA6B2E6" w:rsidR="00B34ACA" w:rsidRPr="0069429B" w:rsidRDefault="00B34ACA" w:rsidP="00B34ACA">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tcPr>
          <w:p w14:paraId="2C868454" w14:textId="6F29F71F" w:rsidR="00B34ACA" w:rsidRPr="0069429B"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8</w:t>
            </w:r>
          </w:p>
        </w:tc>
        <w:tc>
          <w:tcPr>
            <w:tcW w:w="864" w:type="dxa"/>
            <w:noWrap/>
          </w:tcPr>
          <w:p w14:paraId="3F8F58BE" w14:textId="37FA4ABC" w:rsidR="00B34ACA" w:rsidRPr="0069429B"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2.1</w:t>
            </w:r>
          </w:p>
        </w:tc>
        <w:tc>
          <w:tcPr>
            <w:tcW w:w="864" w:type="dxa"/>
            <w:noWrap/>
          </w:tcPr>
          <w:p w14:paraId="794C3CC6" w14:textId="1811EC7C" w:rsidR="00B34ACA" w:rsidRPr="0069429B"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86-308</w:t>
            </w:r>
          </w:p>
        </w:tc>
        <w:tc>
          <w:tcPr>
            <w:tcW w:w="864" w:type="dxa"/>
            <w:noWrap/>
          </w:tcPr>
          <w:p w14:paraId="7CC46A44" w14:textId="02AA10E4" w:rsidR="00B34ACA" w:rsidRPr="0069429B"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9</w:t>
            </w:r>
          </w:p>
        </w:tc>
        <w:tc>
          <w:tcPr>
            <w:tcW w:w="661" w:type="dxa"/>
            <w:tcBorders>
              <w:right w:val="single" w:sz="4" w:space="0" w:color="auto"/>
            </w:tcBorders>
            <w:noWrap/>
          </w:tcPr>
          <w:p w14:paraId="162DBA1A" w14:textId="00F5A431" w:rsidR="00B34ACA" w:rsidRDefault="00B34ACA" w:rsidP="00B34ACA">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sidR="00581B55">
              <w:rPr>
                <w:rFonts w:asciiTheme="majorBidi" w:eastAsia="Times New Roman" w:hAnsiTheme="majorBidi" w:cstheme="majorBidi"/>
                <w:sz w:val="16"/>
                <w:szCs w:val="16"/>
              </w:rPr>
              <w:instrText>ADDIN CSL_CITATION {"citationItems":[{"id":"ITEM-1","itemData":{"author":[{"dropping-particle":"","family":"Uenaka, K., Hayami, M., Kitoh, H., and Sonoda","given":"K.","non-dropping-particle":"","parse-names":false,"suffix":""}],"container-title":"ASSCCA’03 International Conference Advances in Structures (ASCCS-7), Sydney, Australia","id":"ITEM-1","issued":{"date-parts":[["2003"]]},"page":"877–882","title":"Experimental Study on Concrete Filled Double Tubular Steel Columns under Axial Loading","type":"paper-conference"},"uris":["http://www.mendeley.com/documents/?uuid=9aabd2dd-493e-40e5-8c2d-aed5d0f8c74e"]}],"mendeley":{"formattedCitation":"[42]","plainTextFormattedCitation":"[42]","previouslyFormattedCitation":"[42]"},"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42]</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349339C" w14:textId="75559220"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4</w:t>
            </w:r>
          </w:p>
        </w:tc>
        <w:tc>
          <w:tcPr>
            <w:tcW w:w="864" w:type="dxa"/>
          </w:tcPr>
          <w:p w14:paraId="5A4DE267" w14:textId="6ED3CBA2"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76</w:t>
            </w:r>
          </w:p>
        </w:tc>
        <w:tc>
          <w:tcPr>
            <w:tcW w:w="864" w:type="dxa"/>
          </w:tcPr>
          <w:p w14:paraId="78F377A2" w14:textId="4E38095A"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3</w:t>
            </w:r>
          </w:p>
        </w:tc>
        <w:tc>
          <w:tcPr>
            <w:tcW w:w="864" w:type="dxa"/>
          </w:tcPr>
          <w:p w14:paraId="2F418979" w14:textId="56CB9324"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25</w:t>
            </w:r>
          </w:p>
        </w:tc>
        <w:tc>
          <w:tcPr>
            <w:tcW w:w="864" w:type="dxa"/>
          </w:tcPr>
          <w:p w14:paraId="0043B81C" w14:textId="5AD8B6ED"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w:t>
            </w:r>
          </w:p>
        </w:tc>
        <w:tc>
          <w:tcPr>
            <w:tcW w:w="661" w:type="dxa"/>
            <w:tcBorders>
              <w:right w:val="single" w:sz="4" w:space="0" w:color="auto"/>
            </w:tcBorders>
          </w:tcPr>
          <w:p w14:paraId="40FAB2C9" w14:textId="70F81ADD" w:rsidR="00B34ACA" w:rsidRPr="007C4CA7" w:rsidRDefault="00581B55" w:rsidP="00B34ACA">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9101/IJATEE.2021.875190","ISSN":"23947454","abstract":"Strength as well as behaviour of 16 circular concrete filled steel tube (CFST) sections submitted to axial compressive load was presented in this paper. Specimens having length to diameter (L/D) ratios of 3, 4, 5 and 6 with diameter to thickness (D/t) ratios of 38 as well as 25.33 with same outer diameter of 76 mm and two different wall thickness of 2 mm and 3 mm were considered to study the influence of column parameters and effect of confinement (Ꝣ). The ultimate capacities of CFST columns were compared with Eurocode-4, Australian Standards (AS 5100), American Code (AISC 360-10) and Chinese code (DBJ13-51) predictions. Results showed that axial compressive loads of specimens with more wall thickness were found to be greater than lesser wall thickness specimens. The parameters that affect the column behaviour directly are relative slenderness ratio (λ) and L/D. Eurocode-4 results found to be conservative, Australian code and American Code underestimated while Chinese code overestimated the section capacity. Further, a finite element model of CFST specimens was developed with ABAQUS to check the accuracy of test results, buckling patterns and displacement curves.","author":[{"dropping-particle":"","family":"Shah","given":"Shaik Madeena Imam","non-dropping-particle":"","parse-names":false,"suffix":""},{"dropping-particle":"","family":"Ganesh","given":"G. Mohan","non-dropping-particle":"","parse-names":false,"suffix":""}],"container-title":"International Journal of Advanced Technology and Engineering Exploration","id":"ITEM-1","issue":"93","issued":{"date-parts":[["2022"]]},"page":"1209-1221","title":"Experimental and numerical study on the effect of parameters in axial capacity of CFST columns with various L/D ratios","type":"article-journal","volume":"9"},"uris":["http://www.mendeley.com/documents/?uuid=cfed21aa-8001-4006-89c0-510467fa77c8"]}],"mendeley":{"formattedCitation":"[43]","plainTextFormattedCitation":"[43]","previouslyFormattedCitation":"[43]"},"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3]</w:t>
            </w:r>
            <w:r>
              <w:rPr>
                <w:rFonts w:asciiTheme="majorBidi" w:eastAsia="Times New Roman" w:hAnsiTheme="majorBidi" w:cstheme="majorBidi"/>
                <w:sz w:val="16"/>
                <w:szCs w:val="16"/>
                <w:highlight w:val="yellow"/>
              </w:rPr>
              <w:fldChar w:fldCharType="end"/>
            </w:r>
          </w:p>
        </w:tc>
      </w:tr>
      <w:tr w:rsidR="00296E40" w:rsidRPr="0069429B" w14:paraId="1A62EC92"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3FAF1673" w14:textId="05B84C30" w:rsidR="00B34ACA" w:rsidRPr="007C4CA7" w:rsidRDefault="00B34ACA" w:rsidP="00B34ACA">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3AFD199C" w14:textId="23FCF9CE" w:rsidR="00B34ACA" w:rsidRPr="007C4CA7"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4</w:t>
            </w:r>
          </w:p>
        </w:tc>
        <w:tc>
          <w:tcPr>
            <w:tcW w:w="864" w:type="dxa"/>
            <w:noWrap/>
          </w:tcPr>
          <w:p w14:paraId="1ACC5BBA" w14:textId="384945AB" w:rsidR="00B34ACA" w:rsidRPr="007C4CA7"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8</w:t>
            </w:r>
          </w:p>
        </w:tc>
        <w:tc>
          <w:tcPr>
            <w:tcW w:w="864" w:type="dxa"/>
            <w:noWrap/>
          </w:tcPr>
          <w:p w14:paraId="2CE7B12F" w14:textId="3909C5E3" w:rsidR="00B34ACA" w:rsidRPr="007C4CA7"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68-370</w:t>
            </w:r>
          </w:p>
        </w:tc>
        <w:tc>
          <w:tcPr>
            <w:tcW w:w="864" w:type="dxa"/>
            <w:noWrap/>
          </w:tcPr>
          <w:p w14:paraId="4F851DE8" w14:textId="2416BEC1" w:rsidR="00B34ACA" w:rsidRPr="007C4CA7"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79-82</w:t>
            </w:r>
          </w:p>
        </w:tc>
        <w:tc>
          <w:tcPr>
            <w:tcW w:w="661" w:type="dxa"/>
            <w:tcBorders>
              <w:right w:val="single" w:sz="4" w:space="0" w:color="auto"/>
            </w:tcBorders>
            <w:noWrap/>
          </w:tcPr>
          <w:p w14:paraId="40D93236" w14:textId="64771DE3" w:rsidR="00B34ACA" w:rsidRPr="007C4CA7" w:rsidRDefault="00581B55"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6052/j.issn.1000-4750.2021.05.0354","ISSN":"10004750","abstract":"In this study, 14 stub columns filled with ultra-high-performance concrete containing coarse aggregate (CA-UHPC) were prepared to study the axial compressive behaviors, in which the effects of steel fiber content, coarse aggregate substitution rate, and steel tube thickness were considered. The failure pattern, load-deformation curve, load-strain curve and bearing capacity of the specimens were investigated. The results show that: when the hoop coefficient falls within the range from 0.217 to 0.833, the specimens fail in a shear failure mode; while the coefficient range is from 0.883 to 1.43, the failure of specimens is mainly dominated by the drum damage. Moreover, in the case of the same steel pipe thickness, the incorporation of coarse aggregate can effectively improve the bearing capacity of the specimens. Based on the current concrete-filled steel tube specifications, a modified formula suitable for calculating the axial compression bearing capacity of CA-UHPCFST stub columns is put forward, which can be used as a reference for pertinent engineering design.","author":[{"dropping-particle":"","family":"Zeng","given":"Yan Qin","non-dropping-particle":"","parse-names":false,"suffix":""},{"dropping-particle":"","family":"Xu","given":"Li Hua","non-dropping-particle":"","parse-names":false,"suffix":""},{"dropping-particle":"","family":"Wu","given":"Fang Hong","non-dropping-particle":"","parse-names":false,"suffix":""},{"dropping-particle":"","family":"Yu","given":"Min","non-dropping-particle":"","parse-names":false,"suffix":""},{"dropping-particle":"","family":"Chi","given":"Yin","non-dropping-particle":"","parse-names":false,"suffix":""}],"container-title":"Gongcheng Lixue/Engineering Mechanics","id":"ITEM-1","issue":"10","issued":{"date-parts":[["2022"]]},"page":"68-78","title":"Study on Axial Compression Behavior of Ca-Uhpc Filled Steel Tube Stub Columns","type":"article-journal","volume":"39"},"uris":["http://www.mendeley.com/documents/?uuid=da430feb-024d-469a-be22-48796597fa00"]}],"mendeley":{"formattedCitation":"[44]","plainTextFormattedCitation":"[44]","previouslyFormattedCitation":"[44]"},"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4]</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67680ECB" w14:textId="4E368F50" w:rsidR="00B34ACA" w:rsidRPr="007C4CA7" w:rsidRDefault="00D662A6"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3</w:t>
            </w:r>
          </w:p>
        </w:tc>
        <w:tc>
          <w:tcPr>
            <w:tcW w:w="864" w:type="dxa"/>
          </w:tcPr>
          <w:p w14:paraId="1E0C5F09" w14:textId="100ED3FC" w:rsidR="00B34ACA" w:rsidRPr="007C4CA7" w:rsidRDefault="00D662A6"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80</w:t>
            </w:r>
          </w:p>
        </w:tc>
        <w:tc>
          <w:tcPr>
            <w:tcW w:w="864" w:type="dxa"/>
          </w:tcPr>
          <w:p w14:paraId="5BA69537" w14:textId="23E7358D" w:rsidR="00B34ACA" w:rsidRPr="007C4CA7" w:rsidRDefault="00D662A6"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8</w:t>
            </w:r>
          </w:p>
        </w:tc>
        <w:tc>
          <w:tcPr>
            <w:tcW w:w="864" w:type="dxa"/>
          </w:tcPr>
          <w:p w14:paraId="20B73A9F" w14:textId="2BB1E176" w:rsidR="00B34ACA" w:rsidRPr="007C4CA7" w:rsidRDefault="00D662A6"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95</w:t>
            </w:r>
          </w:p>
        </w:tc>
        <w:tc>
          <w:tcPr>
            <w:tcW w:w="864" w:type="dxa"/>
          </w:tcPr>
          <w:p w14:paraId="30509EDC" w14:textId="7B39E3ED" w:rsidR="00B34ACA" w:rsidRPr="007C4CA7" w:rsidRDefault="00D662A6" w:rsidP="00B34AC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8-117</w:t>
            </w:r>
          </w:p>
        </w:tc>
        <w:tc>
          <w:tcPr>
            <w:tcW w:w="661" w:type="dxa"/>
            <w:tcBorders>
              <w:right w:val="single" w:sz="4" w:space="0" w:color="auto"/>
            </w:tcBorders>
          </w:tcPr>
          <w:p w14:paraId="1FEB2123" w14:textId="5F4F3C8C" w:rsidR="00B34ACA" w:rsidRPr="007C4CA7" w:rsidRDefault="00581B55"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jcsr.2022.107656","ISSN":"0143974X","abstract":"Increasing the load-bearing capacity of columns without increasing their dimensions has become an essential issue for engineers. Concrete-filled steel tube (CFST) column is one of the common techniques used in different constructions. This study aims to assess the influence of steel fibers (SF) on the uniaxial performance of CFST columns to improve their behavior. 27 specimens are produced and tested under a uniaxial compressive load. Specimens are made with three cross-section shapes: circular, rectangular, and octagonal. Also, steel fibers are added at the three-volume percentages of 0%, 1%, and 2%. Low, normal, and high-strength concrete is used to manufacture concrete columns to consider the influence of compressive strength. The bearing capacity, load-axial shortening curves, and axial-hoop strain performance of columns are measured. Also, the obtained outcomes are compared with the requirements of current design codes and previous models. Based on the obtained results, new models are developed to predict the uniaxial bearing capacity of CFST columns with different concrete core compressive strengths, cross-section shapes, and SF contents. The results indicated that adding SF led to changing the softening behavior of the column to the hardening behavior due to raising the axial compressive strength of the concrete core. Nonetheless, this impact is more significant in CFST columns with octagonal and square cross-section shapes. Additionally, the proposed formulas in this study, with high accuracy, could be employed to predict the uniaxial bearing capacity of CFST columns with different concrete core compressive strengths, cross-section shapes, and SF contents.","author":[{"dropping-particle":"","family":"Karimi Pour","given":"Arash","non-dropping-particle":"","parse-names":false,"suffix":""},{"dropping-particle":"","family":"Shirkhani","given":"Amir","non-dropping-particle":"","parse-names":false,"suffix":""},{"dropping-particle":"","family":"Safaeian Hamzehkolaei","given":"Naser","non-dropping-particle":"","parse-names":false,"suffix":""},{"dropping-particle":"","family":"Zhuge","given":"Yan","non-dropping-particle":"","parse-names":false,"suffix":""},{"dropping-particle":"","family":"Noroozinejad Farsangi","given":"Ehsan","non-dropping-particle":"","parse-names":false,"suffix":""}],"container-title":"Journal of Constructional Steel Research","id":"ITEM-1","issue":"October 2022","issued":{"date-parts":[["2023"]]},"page":"107656","publisher":"Elsevier Ltd","title":"Performance evaluation of composite concrete-filled steel tube columns by steel fibers and different cross-section shapes: Experimental and numerical investigations","type":"article-journal","volume":"200"},"uris":["http://www.mendeley.com/documents/?uuid=f00b6908-e496-4ade-b59a-0aaebbadf2ef"]}],"mendeley":{"formattedCitation":"[45]","plainTextFormattedCitation":"[45]","previouslyFormattedCitation":"[45]"},"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5]</w:t>
            </w:r>
            <w:r>
              <w:rPr>
                <w:rFonts w:asciiTheme="majorBidi" w:eastAsia="Times New Roman" w:hAnsiTheme="majorBidi" w:cstheme="majorBidi"/>
                <w:sz w:val="16"/>
                <w:szCs w:val="16"/>
                <w:highlight w:val="yellow"/>
              </w:rPr>
              <w:fldChar w:fldCharType="end"/>
            </w:r>
          </w:p>
        </w:tc>
      </w:tr>
      <w:tr w:rsidR="00296E40" w:rsidRPr="0069429B" w14:paraId="65198CA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27ACF0C8" w14:textId="17A0C36A" w:rsidR="00B34ACA" w:rsidRPr="007C4CA7" w:rsidRDefault="00B34ACA" w:rsidP="00B34ACA">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w:t>
            </w:r>
          </w:p>
        </w:tc>
        <w:tc>
          <w:tcPr>
            <w:tcW w:w="864" w:type="dxa"/>
            <w:noWrap/>
          </w:tcPr>
          <w:p w14:paraId="309DDE15" w14:textId="1353551F"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76-100</w:t>
            </w:r>
          </w:p>
        </w:tc>
        <w:tc>
          <w:tcPr>
            <w:tcW w:w="864" w:type="dxa"/>
            <w:noWrap/>
          </w:tcPr>
          <w:p w14:paraId="335D92A9" w14:textId="7DFB980D"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3</w:t>
            </w:r>
          </w:p>
        </w:tc>
        <w:tc>
          <w:tcPr>
            <w:tcW w:w="864" w:type="dxa"/>
            <w:noWrap/>
          </w:tcPr>
          <w:p w14:paraId="27D03EBA" w14:textId="179C8F7A"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5</w:t>
            </w:r>
          </w:p>
        </w:tc>
        <w:tc>
          <w:tcPr>
            <w:tcW w:w="864" w:type="dxa"/>
            <w:noWrap/>
          </w:tcPr>
          <w:p w14:paraId="7B033D88" w14:textId="60364DE2" w:rsidR="00B34ACA" w:rsidRPr="007C4CA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w:t>
            </w:r>
          </w:p>
        </w:tc>
        <w:tc>
          <w:tcPr>
            <w:tcW w:w="661" w:type="dxa"/>
            <w:tcBorders>
              <w:right w:val="single" w:sz="4" w:space="0" w:color="auto"/>
            </w:tcBorders>
            <w:noWrap/>
          </w:tcPr>
          <w:p w14:paraId="465C940D" w14:textId="1FFC5C35" w:rsidR="00B34ACA" w:rsidRPr="007C4CA7" w:rsidRDefault="00581B55"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6703/IJASE.202206_19(2).005","ISSN":"17277841","abstract":"Twenty-four circular Concrete Filled Steel Tube (CFST) columns divided in to three series based on their cross-sectional dimensions were subjected to uni-axial compression and their behaviour is studied. This paper aims to develop the volume of experimental database as there is shortage in data that can assess the guidance from the codes and enhances their accuracy in determining the ultimate capacities and the behaviour of CFST specimens subjected to uni axial compression. This study consists of CFST specimens having outer diameter of 76 mm, 89 mm and 100 mm with same wall thickness of 3 mm having four Length to Diameter (L/D) ratios of 3, 4, 5 and 6. Impact of D/t on the parameters like confinement (ξ), strength index (SI), relative slenderness ratio (λ), percentage contribution of steel and concrete and ductility index (DI) were studied. Further, the axial compressive load values were compared with the predicted design values of codes, namely, Eurocode – 4 (EC4), American code (AISC 360-10), Australian code (AS5100), Chinese code (DBJ13-51) and American Concrete Institute (ACI-318). A design equation is proposed to calculate the ultimate axial load and the predicted results are near to the test results. To check the accuracy of the proposed equation, experimental results of 63 CFST circular columns from the literatures were compared with proposed equation and found the results to be conservative. At last, finite element analysis using ABAQUS was done to study the behaviour of column buckling, axial load and displacement curves. Results showed good agreement with experimental test results.","author":[{"dropping-particle":"","family":"Shah","given":"Shaik Madeena Imam","non-dropping-particle":"","parse-names":false,"suffix":""},{"dropping-particle":"","family":"Ganesh","given":"G. Mohan","non-dropping-particle":"","parse-names":false,"suffix":""}],"container-title":"International Journal of Applied Science and Engineering","id":"ITEM-1","issue":"2","issued":{"date-parts":[["2022"]]},"title":"Impact of diameter to thickness (D/t) on axial capacity of circular CFST columns: Experimental, parametric and numerical analysis","type":"article-journal","volume":"19"},"uris":["http://www.mendeley.com/documents/?uuid=1ca08dc9-0edd-478b-a462-6638f9c9c0c7"]}],"mendeley":{"formattedCitation":"[46]","plainTextFormattedCitation":"[46]","previouslyFormattedCitation":"[46]"},"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6]</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68A8841F" w14:textId="1E24C1F6" w:rsidR="00B34ACA" w:rsidRPr="007C4CA7" w:rsidRDefault="00D662A6"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23E18B74" w14:textId="6AA7C59D" w:rsidR="00B34ACA" w:rsidRPr="007C4CA7" w:rsidRDefault="00D662A6"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40-180</w:t>
            </w:r>
          </w:p>
        </w:tc>
        <w:tc>
          <w:tcPr>
            <w:tcW w:w="864" w:type="dxa"/>
          </w:tcPr>
          <w:p w14:paraId="1EAFB417" w14:textId="41550608" w:rsidR="00B34ACA" w:rsidRPr="007C4CA7" w:rsidRDefault="00D662A6"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w:t>
            </w:r>
          </w:p>
        </w:tc>
        <w:tc>
          <w:tcPr>
            <w:tcW w:w="864" w:type="dxa"/>
          </w:tcPr>
          <w:p w14:paraId="559C8CC1" w14:textId="2DF6F27C" w:rsidR="00B34ACA" w:rsidRPr="007C4CA7" w:rsidRDefault="00D662A6"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95-321</w:t>
            </w:r>
          </w:p>
        </w:tc>
        <w:tc>
          <w:tcPr>
            <w:tcW w:w="864" w:type="dxa"/>
          </w:tcPr>
          <w:p w14:paraId="71D09D01" w14:textId="6D94E6A1" w:rsidR="00B34ACA" w:rsidRPr="007C4CA7" w:rsidRDefault="00D662A6" w:rsidP="00B34AC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7</w:t>
            </w:r>
          </w:p>
        </w:tc>
        <w:tc>
          <w:tcPr>
            <w:tcW w:w="661" w:type="dxa"/>
            <w:tcBorders>
              <w:right w:val="single" w:sz="4" w:space="0" w:color="auto"/>
            </w:tcBorders>
          </w:tcPr>
          <w:p w14:paraId="6B2427D8" w14:textId="74D6F319" w:rsidR="00B34ACA" w:rsidRPr="007C4CA7" w:rsidRDefault="00581B55" w:rsidP="00B34ACA">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40030-023-00770-5","ISBN":"0123456789","ISSN":"22502157","abstract":"This study proposed a newly built-up CFST column reinforced by diagonal props called a diagonal prop CFST column. Experiments were performed to investigate the response of the proposed column section subjected to axial compression. The CFST column behavior was presented using typical curves of load-deformation, load–strain, and load-carrying capacity. Further, the parametric analysis was performed to explore how changing the prop’s geometry and materials can affect its ultimate strength. The diagonal props inside the CFST columns controlled the steel tube from buckling throughout the height of the columns, which also made the concrete inside the tube more flexible. Under axial compression, it was found that a prop bar with a diameter of 8–16 mm makes the proposed CFST columns more conservative compared to the CFST columns without props. Also, an equation was developed to estimate the CFST column's ultimate strength under axial loading. The experimental results and the proposed equation were observed to be in good agreement with each other.","author":[{"dropping-particle":"","family":"Singh","given":"Harpreet","non-dropping-particle":"","parse-names":false,"suffix":""},{"dropping-particle":"","family":"Tiwary","given":"Aditya Kumar","non-dropping-particle":"","parse-names":false,"suffix":""}],"container-title":"Journal of The Institution of Engineers (India): Series A","id":"ITEM-1","issued":{"date-parts":[["2023"]]},"publisher":"Springer India","title":"Influence of Diagonal Prop Bar on the Behavior of Stiffened Concrete-Filled Steel Tube Columns","type":"article-journal"},"uris":["http://www.mendeley.com/documents/?uuid=8df16f4e-2012-4494-aa16-9405aa739db5"]}],"mendeley":{"formattedCitation":"[47]","plainTextFormattedCitation":"[47]","previouslyFormattedCitation":"[47]"},"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7]</w:t>
            </w:r>
            <w:r>
              <w:rPr>
                <w:rFonts w:asciiTheme="majorBidi" w:eastAsia="Times New Roman" w:hAnsiTheme="majorBidi" w:cstheme="majorBidi"/>
                <w:sz w:val="16"/>
                <w:szCs w:val="16"/>
                <w:highlight w:val="yellow"/>
              </w:rPr>
              <w:fldChar w:fldCharType="end"/>
            </w:r>
          </w:p>
        </w:tc>
      </w:tr>
      <w:tr w:rsidR="00296E40" w:rsidRPr="0069429B" w14:paraId="5ED44B6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2036580F" w14:textId="46323691"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w:t>
            </w:r>
          </w:p>
        </w:tc>
        <w:tc>
          <w:tcPr>
            <w:tcW w:w="864" w:type="dxa"/>
            <w:noWrap/>
          </w:tcPr>
          <w:p w14:paraId="5FDD0C6B" w14:textId="352D7754"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80</w:t>
            </w:r>
          </w:p>
        </w:tc>
        <w:tc>
          <w:tcPr>
            <w:tcW w:w="864" w:type="dxa"/>
            <w:noWrap/>
          </w:tcPr>
          <w:p w14:paraId="3E323DF6" w14:textId="2C478F42"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287FDF16" w14:textId="5CAA3057"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0</w:t>
            </w:r>
          </w:p>
        </w:tc>
        <w:tc>
          <w:tcPr>
            <w:tcW w:w="864" w:type="dxa"/>
            <w:noWrap/>
          </w:tcPr>
          <w:p w14:paraId="4C9E04DD" w14:textId="029A6A57"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5</w:t>
            </w:r>
          </w:p>
        </w:tc>
        <w:tc>
          <w:tcPr>
            <w:tcW w:w="661" w:type="dxa"/>
            <w:tcBorders>
              <w:right w:val="single" w:sz="4" w:space="0" w:color="auto"/>
            </w:tcBorders>
            <w:noWrap/>
          </w:tcPr>
          <w:p w14:paraId="652D8320" w14:textId="604A590A" w:rsidR="00D662A6" w:rsidRPr="007C4CA7" w:rsidRDefault="00581B55"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3969/j.cnki.cn31-1893.2022.08.006","ISSN":"16719379","abstract":"Using the replacement ratio of recycled coarse aggregate as the primary parameter, an experiment is performed on 6 circular steel tubular stub columns filled with geopolymer recycled concrete and 2 reference specimens filled with conventional concrete under axial compressive stress. On the basis of the test findings, the failure modes, load-deformation relationship curves, load bearing capacity, and ductility of the specimens are analysed. The test results indicate that there is no noticeable difference in the failure mode of composite columns filled with geopolymer recycled concrete or regular concrete. However, the descending stage of the load-deformation curve of the specimen with geopolymer recycled aggregate concrete is relatively more gradual than that of the specimen with natural aggregate. As the replacement ratio rises, the ultimate bearing capacity of the specimen declines, but its ductility tends to increase. The ultimate strengths of concrete-filled steel tubes predicted by current codes are compared with the measured ultimate strengths, and the findings indicate that the code predictions are often conservative.","author":[{"dropping-particle":"","family":"Chen","given":"Yufeng","non-dropping-particle":"","parse-names":false,"suffix":""},{"dropping-particle":"","family":"Lin","given":"Zhenyuan","non-dropping-particle":"","parse-names":false,"suffix":""},{"dropping-particle":"","family":"Liao","given":"Feiyu","non-dropping-particle":"","parse-names":false,"suffix":""},{"dropping-particle":"","family":"Lin","given":"Zhiping","non-dropping-particle":"","parse-names":false,"suffix":""},{"dropping-particle":"","family":"Zhang","given":"Weijie","non-dropping-particle":"","parse-names":false,"suffix":""},{"dropping-particle":"","family":"Chen","given":"Zhigang","non-dropping-particle":"","parse-names":false,"suffix":""}],"container-title":"Progress in Steel Building Structures","id":"ITEM-1","issue":"8","issued":{"date-parts":[["2022"]]},"page":"61-69","title":"Experimental Research on Axial Compression Performance of Circular Steel Tubular Stub Columns Filled with Geopolymer Recycled Concrete","type":"article-journal","volume":"24"},"uris":["http://www.mendeley.com/documents/?uuid=4d920fca-3778-452a-80c1-8cc8201a9491"]}],"mendeley":{"formattedCitation":"[48]","plainTextFormattedCitation":"[48]","previouslyFormattedCitation":"[48]"},"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8]</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1E0C5199" w14:textId="0B1AC133"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8</w:t>
            </w:r>
          </w:p>
        </w:tc>
        <w:tc>
          <w:tcPr>
            <w:tcW w:w="864" w:type="dxa"/>
          </w:tcPr>
          <w:p w14:paraId="59A30E6E" w14:textId="32129877"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75-1100</w:t>
            </w:r>
          </w:p>
        </w:tc>
        <w:tc>
          <w:tcPr>
            <w:tcW w:w="864" w:type="dxa"/>
          </w:tcPr>
          <w:p w14:paraId="5F6D8679" w14:textId="43BECD84"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14-16.48</w:t>
            </w:r>
          </w:p>
        </w:tc>
        <w:tc>
          <w:tcPr>
            <w:tcW w:w="864" w:type="dxa"/>
          </w:tcPr>
          <w:p w14:paraId="07CCBB1C" w14:textId="721CAF79"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60-281</w:t>
            </w:r>
          </w:p>
        </w:tc>
        <w:tc>
          <w:tcPr>
            <w:tcW w:w="864" w:type="dxa"/>
          </w:tcPr>
          <w:p w14:paraId="5432CAE8" w14:textId="12D9A3DE"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6</w:t>
            </w:r>
          </w:p>
        </w:tc>
        <w:tc>
          <w:tcPr>
            <w:tcW w:w="661" w:type="dxa"/>
            <w:tcBorders>
              <w:right w:val="single" w:sz="4" w:space="0" w:color="auto"/>
            </w:tcBorders>
          </w:tcPr>
          <w:p w14:paraId="3B9F06CA" w14:textId="6A3F0758" w:rsidR="00D662A6" w:rsidRPr="007C4CA7" w:rsidRDefault="00581B55" w:rsidP="00D662A6">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sidR="00296E40">
              <w:rPr>
                <w:rFonts w:asciiTheme="majorBidi" w:eastAsia="Times New Roman" w:hAnsiTheme="majorBidi" w:cstheme="majorBidi"/>
                <w:sz w:val="16"/>
                <w:szCs w:val="16"/>
                <w:highlight w:val="yellow"/>
              </w:rPr>
              <w:instrText>ADDIN CSL_CITATION {"citationItems":[{"id":"ITEM-1","itemData":{"DOI":"10.1016/j.engstruct.2022.115247","ISSN":"18737323","abstract":"In this study, eight circular concrete-filled steel tubular (CFST) short columns with diameters (D) of 275–1100 mm and the column diameter-to-steel tube thickness ratios (D/t) of 55 and 69 were tested under axial compression. The bearing capacities of the steel tube and confined concrete were analyzed separately to illustrate the size effect of each component of the composite column. The experimental results show that all test specimens suffered a shear failure. The peak stress, peak strain, ductility index, and strength index decrease with the increasing D, while the composite elastic modules maintain to be relatively constant with the various specimen dimensions. Under the peak load, the vertical stress in the steel tube increases, while the hoop stress decreases with the increasing D. Compared with the specimens with a small D/t ratio, the vertical stress in the steel tube with a larger D/t ratio is lower, while the hoop stress is higher. The confined concrete strength can be divided into the unconfined concrete strength and the increased concrete strength due to lateral confinement, and the reduction of the latter is the main cause of the size effect of the CFST columns. The current design codes such as EC4, AISC, AIJ, and GB50936 overestimate the peak bearing capacity of circular CFST short columns with large diameters, compared to the experimental results. Therefore, a model considering the size effect was established to evaluate the axial bearing capacity of circular CFST short columns.","author":[{"dropping-particle":"","family":"Liu","given":"Jiepeng","non-dropping-particle":"","parse-names":false,"suffix":""},{"dropping-particle":"","family":"Gao","given":"Pan","non-dropping-particle":"","parse-names":false,"suffix":""},{"dropping-particle":"","family":"Lin","given":"Xuchuan","non-dropping-particle":"","parse-names":false,"suffix":""},{"dropping-particle":"","family":"Wang","given":"Xuanding","non-dropping-particle":"","parse-names":false,"suffix":""},{"dropping-particle":"","family":"Zhou","given":"Xuhong","non-dropping-particle":"","parse-names":false,"suffix":""},{"dropping-particle":"","family":"Chen","given":"Y. Frank","non-dropping-particle":"","parse-names":false,"suffix":""}],"container-title":"Engineering Structures","id":"ITEM-1","issue":"PA","issued":{"date-parts":[["2023"]]},"page":"115247","publisher":"Elsevier Ltd","title":"Experimental assessment on the size effects of circular concrete-filled steel tubular columns under axial compression","type":"article-journal","volume":"275"},"uris":["http://www.mendeley.com/documents/?uuid=3fb74137-daaf-4a0c-b88c-adb23bdab7ee"]}],"mendeley":{"formattedCitation":"[49]","plainTextFormattedCitation":"[49]","previouslyFormattedCitation":"[49]"},"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49]</w:t>
            </w:r>
            <w:r>
              <w:rPr>
                <w:rFonts w:asciiTheme="majorBidi" w:eastAsia="Times New Roman" w:hAnsiTheme="majorBidi" w:cstheme="majorBidi"/>
                <w:sz w:val="16"/>
                <w:szCs w:val="16"/>
                <w:highlight w:val="yellow"/>
              </w:rPr>
              <w:fldChar w:fldCharType="end"/>
            </w:r>
          </w:p>
        </w:tc>
      </w:tr>
      <w:tr w:rsidR="00296E40" w:rsidRPr="0069429B" w14:paraId="02453677" w14:textId="77777777" w:rsidTr="00D662A6">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115E587C" w14:textId="1012F8DB"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6B755640" w14:textId="67FF8F64"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40</w:t>
            </w:r>
          </w:p>
        </w:tc>
        <w:tc>
          <w:tcPr>
            <w:tcW w:w="864" w:type="dxa"/>
            <w:noWrap/>
          </w:tcPr>
          <w:p w14:paraId="0F7AC0DA" w14:textId="2C876EE6"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5</w:t>
            </w:r>
          </w:p>
        </w:tc>
        <w:tc>
          <w:tcPr>
            <w:tcW w:w="864" w:type="dxa"/>
            <w:noWrap/>
          </w:tcPr>
          <w:p w14:paraId="73451860" w14:textId="411C6ED2"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571-649</w:t>
            </w:r>
          </w:p>
        </w:tc>
        <w:tc>
          <w:tcPr>
            <w:tcW w:w="864" w:type="dxa"/>
            <w:noWrap/>
          </w:tcPr>
          <w:p w14:paraId="3CC50905" w14:textId="23ECFAAB"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9.82</w:t>
            </w:r>
          </w:p>
        </w:tc>
        <w:tc>
          <w:tcPr>
            <w:tcW w:w="661" w:type="dxa"/>
            <w:tcBorders>
              <w:right w:val="single" w:sz="4" w:space="0" w:color="auto"/>
            </w:tcBorders>
            <w:noWrap/>
          </w:tcPr>
          <w:p w14:paraId="6DF7DF41" w14:textId="06728C7C" w:rsidR="00D662A6" w:rsidRPr="007C4CA7" w:rsidRDefault="00581B55"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sidR="00296E40">
              <w:rPr>
                <w:rFonts w:asciiTheme="majorBidi" w:eastAsia="Times New Roman" w:hAnsiTheme="majorBidi" w:cstheme="majorBidi"/>
                <w:sz w:val="16"/>
                <w:szCs w:val="16"/>
                <w:highlight w:val="yellow"/>
              </w:rPr>
              <w:instrText>ADDIN CSL_CITATION {"citationItems":[{"id":"ITEM-1","itemData":{"DOI":"10.1016/j.istruc.2022.09.038","ISSN":"23520124","abstract":"In this paper, a new type of concrete-filled thin-walled high-strength steel tube (CTHST) columns with inner spiral stirrup is proposed. This new type of columns provides dual constraints to the concrete core by both outer steel tube and inner spiral stirrup. To explore the structural performance of this new type of composite members, a pilot study into stub columns under axial compression was carried out. A total of 16 axially compressed specimens, 8 in circular section and 8 in square section, were tested with the various volumetric stirrup ratio (ρ, from 0 to 2.4 %) and yield strength of steel tube (fyt, 571.2 MPa and 648.9 MPa). The experimental results show that, the inner spiral stirrup has little impact on the overall failure pattern of each component of the specimens, but controls the horizontal angle of the failure plane, and the capacity, composite elastic modulus and ductility coefficient of the specimens increase as ρ and fyt increase. In addition, a nonlinear finite element (FE) model was established, and the representative mechanism of axially compressed CTHST stub columns with inner spiral stirrup under different ρ was further studied by the verified FE model. Finally, a calculation method to predict the capacity of the new composite members was developed, which considers the strength improvement of stirrup confined concrete. This method provided an accurate prediction of the capacity of axially compressed CTHST stub columns with inner spiral stirrup.","author":[{"dropping-particle":"","family":"Yang","given":"You Fu","non-dropping-particle":"","parse-names":false,"suffix":""},{"dropping-particle":"","family":"Zhang","given":"Yu Qin","non-dropping-particle":"","parse-names":false,"suffix":""},{"dropping-particle":"","family":"Fu","given":"Feng","non-dropping-particle":"","parse-names":false,"suffix":""}],"container-title":"Structures","id":"ITEM-1","issue":"September","issued":{"date-parts":[["2022"]]},"page":"372-389","publisher":"Elsevier Ltd","title":"Behaviour of axially compressed CTHST stub columns with inner spiral stirrup","type":"article-journal","volume":"45"},"uris":["http://www.mendeley.com/documents/?uuid=33e39383-5c9c-4d20-bcc6-834b974dcf2b"]}],"mendeley":{"formattedCitation":"[50]","plainTextFormattedCitation":"[50]","previouslyFormattedCitation":"[50]"},"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581B55">
              <w:rPr>
                <w:rFonts w:asciiTheme="majorBidi" w:eastAsia="Times New Roman" w:hAnsiTheme="majorBidi" w:cstheme="majorBidi"/>
                <w:noProof/>
                <w:sz w:val="16"/>
                <w:szCs w:val="16"/>
                <w:highlight w:val="yellow"/>
              </w:rPr>
              <w:t>[50]</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593CA3AB" w14:textId="1C72814B"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1</w:t>
            </w:r>
          </w:p>
        </w:tc>
        <w:tc>
          <w:tcPr>
            <w:tcW w:w="864" w:type="dxa"/>
          </w:tcPr>
          <w:p w14:paraId="065FB60F" w14:textId="4C0B4A1C"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27</w:t>
            </w:r>
          </w:p>
        </w:tc>
        <w:tc>
          <w:tcPr>
            <w:tcW w:w="864" w:type="dxa"/>
          </w:tcPr>
          <w:p w14:paraId="20D8163F" w14:textId="6827047D"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w:t>
            </w:r>
          </w:p>
        </w:tc>
        <w:tc>
          <w:tcPr>
            <w:tcW w:w="864" w:type="dxa"/>
          </w:tcPr>
          <w:p w14:paraId="1CDA3C97" w14:textId="1A07CA23"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89</w:t>
            </w:r>
          </w:p>
        </w:tc>
        <w:tc>
          <w:tcPr>
            <w:tcW w:w="864" w:type="dxa"/>
          </w:tcPr>
          <w:p w14:paraId="7B532E31" w14:textId="5B262CC8"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5</w:t>
            </w:r>
          </w:p>
        </w:tc>
        <w:tc>
          <w:tcPr>
            <w:tcW w:w="661" w:type="dxa"/>
            <w:tcBorders>
              <w:right w:val="single" w:sz="4" w:space="0" w:color="auto"/>
            </w:tcBorders>
          </w:tcPr>
          <w:p w14:paraId="411FF6A0" w14:textId="53B1D0C7"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13296-022-00692-1","ISBN":"0123456789","ISSN":"20936311","abstract":"Rubber concrete has been proposed to address the environmental challenges caused by waste tires and the shortage of natural aggregates worldwide; however, its strength and elastic modulus reduction hinder its wide application in structure members. This study proposes filling corrugated steel tubes with rubber concrete (RuCFCST) and using the non-uniform confinement provided by corrugated steel tubes (CSTs) to compensate for the loss in strength and elastic modulus of rubber concrete. We conducted monotonic axial compression tests on 12 tubular specimens to evaluate the effects of the steel tube type, loading mode, diameter-to-thickness ratio, and rubber concrete strength on the axial shortening behavior and strength. The test results confirmed the effectiveness of CST confinement in strengthening the axial behavior of rubber concrete and CST had a higher confinement efficiency than plain straight steel tubes. The strength and ductility indices of the specimens increased by 10% and 30%, respectively; however, the strength of the concrete core decreased by 38.4% owing to the incorporation of rubber particles. These results suggest that such columns can be used in infrastructure, such as in seismic bridge piers, mine roadway supports, and underground structural columns, where load-bearing capacity and ductility are required. The current specifications lack consistency in predicting the axial strength of RuCFCST columns and the results of our proposed modified formulas were in good agreement with the experimental data, and the formulas predicted the axial strength of piers well.","author":[{"dropping-particle":"","family":"Liu","given":"Baodong","non-dropping-particle":"","parse-names":false,"suffix":""},{"dropping-particle":"","family":"Zhang","given":"Linlin","non-dropping-particle":"","parse-names":false,"suffix":""},{"dropping-particle":"","family":"Feng","given":"Mingyang","non-dropping-particle":"","parse-names":false,"suffix":""},{"dropping-particle":"","family":"Sun","given":"Haibo","non-dropping-particle":"","parse-names":false,"suffix":""},{"dropping-particle":"","family":"Chai","given":"Yankai","non-dropping-particle":"","parse-names":false,"suffix":""}],"container-title":"International Journal of Steel Structures","id":"ITEM-1","issue":"1","issued":{"date-parts":[["2023"]]},"page":"247-262","publisher":"Korean Society of Steel Construction","title":"Experimental Study of Rubber-Concrete-Filled CST Composite Column Under Axial Compression","type":"article-journal","volume":"23"},"uris":["http://www.mendeley.com/documents/?uuid=6586bb4d-03bb-443a-b959-70be09532813"]}],"mendeley":{"formattedCitation":"[51]","plainTextFormattedCitation":"[51]","previouslyFormattedCitation":"[51]"},"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1]</w:t>
            </w:r>
            <w:r>
              <w:rPr>
                <w:rFonts w:asciiTheme="majorBidi" w:eastAsia="Times New Roman" w:hAnsiTheme="majorBidi" w:cstheme="majorBidi"/>
                <w:sz w:val="16"/>
                <w:szCs w:val="16"/>
                <w:highlight w:val="yellow"/>
              </w:rPr>
              <w:fldChar w:fldCharType="end"/>
            </w:r>
          </w:p>
        </w:tc>
      </w:tr>
      <w:tr w:rsidR="00296E40" w:rsidRPr="0069429B" w14:paraId="2454955F" w14:textId="77777777" w:rsidTr="00D662A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34471AA5" w14:textId="298C74FE"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w:t>
            </w:r>
            <w:r w:rsidRPr="007C4CA7">
              <w:rPr>
                <w:rFonts w:asciiTheme="majorBidi" w:eastAsia="Times New Roman" w:hAnsiTheme="majorBidi" w:cstheme="majorBidi"/>
                <w:kern w:val="0"/>
                <w:sz w:val="16"/>
                <w:szCs w:val="16"/>
                <w:highlight w:val="yellow"/>
                <w14:ligatures w14:val="none"/>
              </w:rPr>
              <w:t>1</w:t>
            </w:r>
          </w:p>
        </w:tc>
        <w:tc>
          <w:tcPr>
            <w:tcW w:w="864" w:type="dxa"/>
            <w:noWrap/>
          </w:tcPr>
          <w:p w14:paraId="26D5F440" w14:textId="6BC5E9F8"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19-376</w:t>
            </w:r>
          </w:p>
        </w:tc>
        <w:tc>
          <w:tcPr>
            <w:tcW w:w="864" w:type="dxa"/>
            <w:noWrap/>
          </w:tcPr>
          <w:p w14:paraId="79081097" w14:textId="22ADC615"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28-7.06</w:t>
            </w:r>
          </w:p>
        </w:tc>
        <w:tc>
          <w:tcPr>
            <w:tcW w:w="864" w:type="dxa"/>
            <w:noWrap/>
          </w:tcPr>
          <w:p w14:paraId="45716CC9" w14:textId="7F94D82F"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5-429</w:t>
            </w:r>
          </w:p>
        </w:tc>
        <w:tc>
          <w:tcPr>
            <w:tcW w:w="864" w:type="dxa"/>
            <w:noWrap/>
          </w:tcPr>
          <w:p w14:paraId="2B6745A5" w14:textId="0C368AFF"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5-73</w:t>
            </w:r>
          </w:p>
        </w:tc>
        <w:tc>
          <w:tcPr>
            <w:tcW w:w="661" w:type="dxa"/>
            <w:tcBorders>
              <w:right w:val="single" w:sz="4" w:space="0" w:color="auto"/>
            </w:tcBorders>
            <w:noWrap/>
          </w:tcPr>
          <w:p w14:paraId="33E790A0" w14:textId="785333F3" w:rsidR="00D662A6" w:rsidRPr="007C4CA7" w:rsidRDefault="00581B55"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sidR="00296E40">
              <w:rPr>
                <w:rFonts w:asciiTheme="majorBidi" w:eastAsia="Times New Roman" w:hAnsiTheme="majorBidi" w:cstheme="majorBidi"/>
                <w:sz w:val="16"/>
                <w:szCs w:val="16"/>
                <w:highlight w:val="yellow"/>
              </w:rPr>
              <w:instrText>ADDIN CSL_CITATION {"citationItems":[{"id":"ITEM-1","itemData":{"DOI":"10.3390/ma15228275","ISSN":"19961944","abstract":"Composite action between the components of the concrete-filled steel tube (CFT) is complex and it is difficult to accurately obtain the experimental relationship between the steel tube and the core concrete of CFT columns. The triaxially stressed core concrete has been studied by hydrostatic test in past research, while little research has been focused on the mechanical behavior of steel tube of CFT columns. It is difficult to obtain the experimental constitutive relationship of the steel tube of CFT columns to reflect the real-time influence of biaxial stress state and local buckling of steel plate on the steel tube. To clarify the mechanical behavior of the steel tube of CFT columns, this paper proposed an elastoplastic analytical method considering biaxial stress state and local buckling of steel tube to obtain the stress–strain curve of the steel tube. This method applied the Hook’s law and the plasticity theory to interpret the information conveyed by the measured vertical and hoop strain histories of the steel tube. To verify its effectiveness, 11 circular concrete-filled steel tube stub columns were fabricated and tested under axial compression. Superposition results of the axial load–strain of steel tube and core concrete were compared against the experimental curves. The widely used Sakino–Sun model of the confined concrete was adopted to calculate the axial load–strain curve of the core concrete. Satisfactory agreements between the calculated and experimental results confirmed the rationality of the proposed method in tracing the constitutive relation of the biaxially stressed steel tube even after the occurrence of the local buckling. The obtained stress–strain relationship is critical for establishment of mathematical constitutive model and finite element model of steel tube.","author":[{"dropping-particle":"","family":"Zhao","given":"Hua","non-dropping-particle":"","parse-names":false,"suffix":""},{"dropping-particle":"","family":"Han","given":"Rui","non-dropping-particle":"","parse-names":false,"suffix":""},{"dropping-particle":"","family":"Yuan","given":"Weiguang","non-dropping-particle":"","parse-names":false,"suffix":""},{"dropping-particle":"","family":"Zhao","given":"Shichun","non-dropping-particle":"","parse-names":false,"suffix":""},{"dropping-particle":"","family":"Sun","given":"Yuping","non-dropping-particle":"","parse-names":false,"suffix":""}],"container-title":"Materials","id":"ITEM-1","issue":"22","issued":{"date-parts":[["2022"]]},"title":"Elastoplastic Analysis of Circular Steel Tube of CFT Stub Columns under Axial Compression","type":"article-journal","volume":"15"},"uris":["http://www.mendeley.com/documents/?uuid=85d54800-fbf5-4a7f-a224-9cf3442653bb"]}],"mendeley":{"formattedCitation":"[52]","plainTextFormattedCitation":"[52]","previouslyFormattedCitation":"[52]"},"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00296E40" w:rsidRPr="00296E40">
              <w:rPr>
                <w:rFonts w:asciiTheme="majorBidi" w:eastAsia="Times New Roman" w:hAnsiTheme="majorBidi" w:cstheme="majorBidi"/>
                <w:noProof/>
                <w:sz w:val="16"/>
                <w:szCs w:val="16"/>
                <w:highlight w:val="yellow"/>
              </w:rPr>
              <w:t>[52]</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55A4211E" w14:textId="6FD6E3D3"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1</w:t>
            </w:r>
          </w:p>
        </w:tc>
        <w:tc>
          <w:tcPr>
            <w:tcW w:w="864" w:type="dxa"/>
          </w:tcPr>
          <w:p w14:paraId="14975152" w14:textId="3BE413F7"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2</w:t>
            </w:r>
          </w:p>
        </w:tc>
        <w:tc>
          <w:tcPr>
            <w:tcW w:w="864" w:type="dxa"/>
          </w:tcPr>
          <w:p w14:paraId="0C176CF7" w14:textId="37DEBB6E"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w:t>
            </w:r>
          </w:p>
        </w:tc>
        <w:tc>
          <w:tcPr>
            <w:tcW w:w="864" w:type="dxa"/>
          </w:tcPr>
          <w:p w14:paraId="79BBFFB7" w14:textId="37E253E4"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92</w:t>
            </w:r>
          </w:p>
        </w:tc>
        <w:tc>
          <w:tcPr>
            <w:tcW w:w="864" w:type="dxa"/>
          </w:tcPr>
          <w:p w14:paraId="3C4E1454" w14:textId="6C176FB0"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9</w:t>
            </w:r>
          </w:p>
        </w:tc>
        <w:tc>
          <w:tcPr>
            <w:tcW w:w="661" w:type="dxa"/>
            <w:tcBorders>
              <w:right w:val="single" w:sz="4" w:space="0" w:color="auto"/>
            </w:tcBorders>
          </w:tcPr>
          <w:p w14:paraId="1A6EB64E" w14:textId="1C66293A"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41062-022-01025-1","ISBN":"0123456789","ISSN":"23644184","abstract":"The use of hollow steel tubes (HST) as structural members is gaining in popularity due to their excellent properties regarding loading in compression, torsion and bending in all directions. Also, concrete-filled steel tubes (CFST) as compression members is widely used in construction industries due to the enhanced structural properties and economic advantages it provides. Compared to reinforced cement concrete (RCC) columns, CFST delivers the economies of an RCC column, resulting in significant economies in the overall structure of a building project. This paper presents a comparison study through an experimental and a finite element (FE) study of HST, CFST and RCC stub columns, for which there are currently little research data, which are the focus of the present study. A total of six specimens was tested under uniform axial compression, and the test observations are fully reported. The ultimate loads, load–displacement curves and failure modes from the tests were used for the validation of finite element (FE) models developed through FE software package Abaqus. Parametric finite element analyses were then performed. The results showed that filling the HST columns with concrete infill increases the strength capacity of the CFST columns by 2 times for slender sections and 2.9 and 2.4 times for stocky sections of square and circular sections, respectively. It was also observed that the strength capacity of the HST columns is about 0.45 times of RCC columns for slender sections and 1.35 times of RCC columns for stocky sections. And the strength capacity of the CFST columns is about on an average 1.3 times of RCC columns for slender sections of steel tubes and 2.8 times of RCC columns for stocky sections of steel tubes.","author":[{"dropping-particle":"","family":"Patton","given":"M. Longshithung","non-dropping-particle":"","parse-names":false,"suffix":""},{"dropping-particle":"","family":"Warsi","given":"Syed Bustan Fatima","non-dropping-particle":"","parse-names":false,"suffix":""},{"dropping-particle":"","family":"Adak","given":"Dibyendu","non-dropping-particle":"","parse-names":false,"suffix":""}],"container-title":"Innovative Infrastructure Solutions","id":"ITEM-1","issue":"2","issued":{"date-parts":[["2023"]]},"page":"1-13","publisher":"Springer International Publishing","title":"Experimental and numerical study on the structural behaviour of HST, RCC and CFST stub columns under pure axial compression","type":"article-journal","volume":"8"},"uris":["http://www.mendeley.com/documents/?uuid=6db3e937-3bd5-4cef-87f1-e20efe24fdfa"]}],"mendeley":{"formattedCitation":"[53]","plainTextFormattedCitation":"[53]","previouslyFormattedCitation":"[53]"},"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3]</w:t>
            </w:r>
            <w:r>
              <w:rPr>
                <w:rFonts w:asciiTheme="majorBidi" w:eastAsia="Times New Roman" w:hAnsiTheme="majorBidi" w:cstheme="majorBidi"/>
                <w:sz w:val="16"/>
                <w:szCs w:val="16"/>
                <w:highlight w:val="yellow"/>
              </w:rPr>
              <w:fldChar w:fldCharType="end"/>
            </w:r>
          </w:p>
        </w:tc>
      </w:tr>
      <w:tr w:rsidR="00296E40" w:rsidRPr="0069429B" w14:paraId="23E047C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5BF3187B" w14:textId="64C4C7E8"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5</w:t>
            </w:r>
          </w:p>
        </w:tc>
        <w:tc>
          <w:tcPr>
            <w:tcW w:w="864" w:type="dxa"/>
            <w:noWrap/>
          </w:tcPr>
          <w:p w14:paraId="17FEFEA7" w14:textId="76449AE4"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41-262</w:t>
            </w:r>
          </w:p>
        </w:tc>
        <w:tc>
          <w:tcPr>
            <w:tcW w:w="864" w:type="dxa"/>
            <w:noWrap/>
          </w:tcPr>
          <w:p w14:paraId="2C7C0996" w14:textId="1975C7B8"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11-3.04</w:t>
            </w:r>
          </w:p>
        </w:tc>
        <w:tc>
          <w:tcPr>
            <w:tcW w:w="864" w:type="dxa"/>
            <w:noWrap/>
          </w:tcPr>
          <w:p w14:paraId="2D888CD2" w14:textId="7A0BFC77"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91-734</w:t>
            </w:r>
          </w:p>
        </w:tc>
        <w:tc>
          <w:tcPr>
            <w:tcW w:w="864" w:type="dxa"/>
            <w:noWrap/>
          </w:tcPr>
          <w:p w14:paraId="6A8F1925" w14:textId="458D2992"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9</w:t>
            </w:r>
          </w:p>
        </w:tc>
        <w:tc>
          <w:tcPr>
            <w:tcW w:w="661" w:type="dxa"/>
            <w:tcBorders>
              <w:right w:val="single" w:sz="4" w:space="0" w:color="auto"/>
            </w:tcBorders>
            <w:noWrap/>
          </w:tcPr>
          <w:p w14:paraId="0EC49DE0" w14:textId="1CDDF90D" w:rsidR="00D662A6" w:rsidRPr="007C4CA7" w:rsidRDefault="00581B55"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sidR="00296E40">
              <w:rPr>
                <w:rFonts w:asciiTheme="majorBidi" w:eastAsia="Times New Roman" w:hAnsiTheme="majorBidi" w:cstheme="majorBidi"/>
                <w:sz w:val="16"/>
                <w:szCs w:val="16"/>
                <w:highlight w:val="yellow"/>
              </w:rPr>
              <w:instrText>ADDIN CSL_CITATION {"citationItems":[{"id":"ITEM-1","itemData":{"DOI":"10.3390/buildings12111953","abstract":"The thin-wall high-strength (HS) steel tube can provide strong confinement ability for core concrete due to its high yield strength, so it can achieve the purpose of confining concrete lateral deformation. In order to make full use of the mechanical properties of HS steel tube and concrete, it is necessary to study the axial compressive properties of the concrete-filled HS steel tube (CFHST) with a large diameter-to-thickness ratio (D/t). In this study, the axial compressive capacity of 15 CFHST columns with a large diameter-to-thickness ratio was tested. Then, a series of finite element (FE) models were developed to study the interaction mechanism between steel tube and concrete, the load–strain curves of typical specimens, and the effect of the key parameters. Finally, a new design proposal for CFHST compressive capacity is proposed and compared with EC4, GB50936-2014, and AIJ-97 prediction results. The results showed that the CFHST has good compressive capacity and can effectively confine the lateral deformation of core concrete; the contact pressure appears a stable stage because with a steel tube is difficult to effectively restrain the lateral deformation after steel tube yielding and partial failure of concrete; the existing design code is conservative in predicting the axial compression capacity of the CFHST with large D/t ratio.","author":[{"dropping-particle":"","family":"Zhang","given":"Zaiyu","non-dropping-particle":"","parse-names":false,"suffix":""},{"dropping-particle":"","family":"Wang","given":"Jiaqi","non-dropping-particle":"","parse-names":false,"suffix":""},{"dropping-particle":"","family":"Sun","given":"Qing","non-dropping-particle":"","parse-names":false,"suffix":""},{"dropping-particle":"","family":"Tian","given":"Penggang","non-dropping-particle":"","parse-names":false,"suffix":""},{"dropping-particle":"","family":"Wang","given":"Jiantao","non-dropping-particle":"","parse-names":false,"suffix":""},{"dropping-particle":"","family":"Wu","given":"Yanru","non-dropping-particle":"","parse-names":false,"suffix":""},{"dropping-particle":"","family":"Li","given":"Yuwei","non-dropping-particle":"","parse-names":false,"suffix":""}],"container-title":"Buildings","id":"ITEM-1","issue":"11","issued":{"date-parts":[["2022"]]},"page":"1953","title":"Experimental and Numerical Study of the Behavior of Concrete-Filled High-Strength Steel Tube Columns with Large D/t Ratio under Axial Compression","type":"article-journal","volume":"12"},"uris":["http://www.mendeley.com/documents/?uuid=6528e7f5-603f-4996-b9ba-70734666b4f0"]}],"mendeley":{"formattedCitation":"[54]","plainTextFormattedCitation":"[54]","previouslyFormattedCitation":"[54]"},"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00296E40" w:rsidRPr="00296E40">
              <w:rPr>
                <w:rFonts w:asciiTheme="majorBidi" w:eastAsia="Times New Roman" w:hAnsiTheme="majorBidi" w:cstheme="majorBidi"/>
                <w:noProof/>
                <w:sz w:val="16"/>
                <w:szCs w:val="16"/>
                <w:highlight w:val="yellow"/>
              </w:rPr>
              <w:t>[54]</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27E95066" w14:textId="21EEFDBB"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3</w:t>
            </w:r>
          </w:p>
        </w:tc>
        <w:tc>
          <w:tcPr>
            <w:tcW w:w="864" w:type="dxa"/>
          </w:tcPr>
          <w:p w14:paraId="3CBE3178" w14:textId="392F4AE3"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89-169</w:t>
            </w:r>
          </w:p>
        </w:tc>
        <w:tc>
          <w:tcPr>
            <w:tcW w:w="864" w:type="dxa"/>
          </w:tcPr>
          <w:p w14:paraId="677CAF51" w14:textId="378ABBDD"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98-7.96</w:t>
            </w:r>
          </w:p>
        </w:tc>
        <w:tc>
          <w:tcPr>
            <w:tcW w:w="864" w:type="dxa"/>
          </w:tcPr>
          <w:p w14:paraId="355EB7C1" w14:textId="498BF138"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30-411</w:t>
            </w:r>
          </w:p>
        </w:tc>
        <w:tc>
          <w:tcPr>
            <w:tcW w:w="864" w:type="dxa"/>
          </w:tcPr>
          <w:p w14:paraId="0DBC2E39" w14:textId="4973BC50"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3</w:t>
            </w:r>
          </w:p>
        </w:tc>
        <w:tc>
          <w:tcPr>
            <w:tcW w:w="661" w:type="dxa"/>
            <w:tcBorders>
              <w:right w:val="single" w:sz="4" w:space="0" w:color="auto"/>
            </w:tcBorders>
          </w:tcPr>
          <w:p w14:paraId="074602A6" w14:textId="08C13932"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tws.2023.110562","ISSN":"02638231","abstract":"Using steel slag, a waste by-product in the steel industry to replace natural aggregates to produce concrete can offer a sustainable solution in mitigating the environmental problems due to huge depletion of natural aggregates and disposal of abundant slag. Extensive research studies revealed that steel slag concrete has superior strength and stiffness but may also cause unsoundness to concrete. To solve the problem, steel slag concrete-filled-steel-tube (SSCFST) column was proposed, in which the concrete's expansion would activate larger confining stress, and thereby enhancing the overall behaviour of the column. A total of 18 traditional concrete-filled-steel-tube (CFST) and SSCFST column specimens with and without external confinement were prepared and tested under uni-axial compression. The major testing parameters were the steel tube diameter to thickness ratio, steel slag coarse/fine aggregate replacement ratio and spacing of external confinement. Results revealed that by replacing 50% natural coarse aggregate with steel slag coarse aggregate or 50% natural fine aggregate with steel slag fine aggregate, the compressive strength of steel slag concrete increased but the flowability decreased. Besides, SSCFST columns showed superior mechanical behaviour than traditional CFST columns. With external confinement, the strength and stiffness were further improved. Lastly, a load–strain model developed previously by the authors was adopted to predict the mechanical behaviour of traditional CFST and SSCFST columns. Good agreement has been obtained between predicted and experimental results for traditional CFST column while for SSCFST columns, the model under-estimated the axial load and over-estimated the absolute hoop strain at a given axial strain attributed to the change in the packing structure and possible expansion of steel slag concrete.","author":[{"dropping-particle":"","family":"Lai","given":"M. H.","non-dropping-particle":"","parse-names":false,"suffix":""},{"dropping-particle":"","family":"Lin","given":"Y. H.","non-dropping-particle":"","parse-names":false,"suffix":""},{"dropping-particle":"","family":"Jin","given":"Y. Y.","non-dropping-particle":"","parse-names":false,"suffix":""},{"dropping-particle":"","family":"Fei","given":"Q.","non-dropping-particle":"","parse-names":false,"suffix":""},{"dropping-particle":"","family":"Wang","given":"Z. C.","non-dropping-particle":"","parse-names":false,"suffix":""},{"dropping-particle":"","family":"Ho","given":"J. C.M.","non-dropping-particle":"","parse-names":false,"suffix":""}],"container-title":"Thin-Walled Structures","id":"ITEM-1","issue":"September 2022","issued":{"date-parts":[["2023"]]},"title":"Uni-axial behaviour of steel slag concrete-filled-steel-tube columns with external confinement","type":"article-journal","volume":"185"},"uris":["http://www.mendeley.com/documents/?uuid=a3ba06a7-7f0a-4700-b103-cadec3c04a08"]}],"mendeley":{"formattedCitation":"[55]","plainTextFormattedCitation":"[55]","previouslyFormattedCitation":"[55]"},"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5]</w:t>
            </w:r>
            <w:r>
              <w:rPr>
                <w:rFonts w:asciiTheme="majorBidi" w:eastAsia="Times New Roman" w:hAnsiTheme="majorBidi" w:cstheme="majorBidi"/>
                <w:sz w:val="16"/>
                <w:szCs w:val="16"/>
                <w:highlight w:val="yellow"/>
              </w:rPr>
              <w:fldChar w:fldCharType="end"/>
            </w:r>
          </w:p>
        </w:tc>
      </w:tr>
      <w:tr w:rsidR="00296E40" w:rsidRPr="0069429B" w14:paraId="079E37FA"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601A60FF" w14:textId="529100C9"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w:t>
            </w:r>
          </w:p>
        </w:tc>
        <w:tc>
          <w:tcPr>
            <w:tcW w:w="864" w:type="dxa"/>
            <w:noWrap/>
          </w:tcPr>
          <w:p w14:paraId="6F080D2C" w14:textId="24F0E50F"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40</w:t>
            </w:r>
          </w:p>
        </w:tc>
        <w:tc>
          <w:tcPr>
            <w:tcW w:w="864" w:type="dxa"/>
            <w:noWrap/>
          </w:tcPr>
          <w:p w14:paraId="22EE3876" w14:textId="48904185"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27F8DADD" w14:textId="2C25D753"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10</w:t>
            </w:r>
          </w:p>
        </w:tc>
        <w:tc>
          <w:tcPr>
            <w:tcW w:w="864" w:type="dxa"/>
            <w:noWrap/>
          </w:tcPr>
          <w:p w14:paraId="10F11B84" w14:textId="330E7F76"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7</w:t>
            </w:r>
          </w:p>
        </w:tc>
        <w:tc>
          <w:tcPr>
            <w:tcW w:w="661" w:type="dxa"/>
            <w:tcBorders>
              <w:right w:val="single" w:sz="4" w:space="0" w:color="auto"/>
            </w:tcBorders>
            <w:noWrap/>
          </w:tcPr>
          <w:p w14:paraId="0CB95885" w14:textId="18335A1D"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tws.2023.111174","ISSN":"02638231","abstract":"Concrete-filled steel tube (CFST) is vulnerable to corrosion in service, especially local corrosion. Nevertheless, limited work has been conducted on the behaviors and strengthening methods of locally corroded CFSTs. This paper presents experimental and numerical investigations into the behavior of locally corroded CFST stub columns and locally corroded CFST stub columns strengthened by carbon fiber reinforced polymer (CFRP). Tests were conducted on thirteen specimens with local corrosion of steel tubes simulated by means of artificial notches, and the notch length and number of CFRP layers were chosen as test parameters. The test results revealed that the performance of the specimens strengthened by CFRP was significantly improved, compared with that of the unstrengthened specimens. The maximum compression resistance increment of the CFRP-strengthened specimens was up to 58.8%. Subsequently, finite element (FE) models were developed and verified by the experimental results. Based on the FE models, parametric analyzes were conducted to investigate the axial behavior of locally corroded circular CFST stub columns strengthened by CFRP. The parametric analysis results indicated that CFRP can compensate for the loss of confinement effect of steel tube caused by local corrosion. In addition, when the hoop force provided by CFRP is equal to that provided by the yield stress of steel tube, the compression resistance of locally corroded CFST stub columns strengthened by CFRP is even slightly higher than that of CFST stub columns without corrosion.","author":[{"dropping-particle":"","family":"Huang","given":"Haijia","non-dropping-particle":"","parse-names":false,"suffix":""},{"dropping-particle":"","family":"Guo","given":"Lanhui","non-dropping-particle":"","parse-names":false,"suffix":""},{"dropping-particle":"","family":"Zhao","given":"Ou","non-dropping-particle":"","parse-names":false,"suffix":""},{"dropping-particle":"","family":"Gao","given":"Shan","non-dropping-particle":"","parse-names":false,"suffix":""}],"container-title":"Thin-Walled Structures","id":"ITEM-1","issue":"April","issued":{"date-parts":[["2023"]]},"page":"111174","publisher":"Elsevier Ltd","title":"Experimental and numerical investigation into locally corroded circular concrete-filled steel tubular stub columns strengthened by CFRP","type":"article-journal","volume":"192"},"uris":["http://www.mendeley.com/documents/?uuid=173fe3e0-82f4-4411-a2f4-bc289da33781"]}],"mendeley":{"formattedCitation":"[56]","plainTextFormattedCitation":"[56]","previouslyFormattedCitation":"[56]"},"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6]</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3D859752" w14:textId="479AB43F"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3</w:t>
            </w:r>
          </w:p>
        </w:tc>
        <w:tc>
          <w:tcPr>
            <w:tcW w:w="864" w:type="dxa"/>
          </w:tcPr>
          <w:p w14:paraId="490AF6AF" w14:textId="45691EB0"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33</w:t>
            </w:r>
          </w:p>
        </w:tc>
        <w:tc>
          <w:tcPr>
            <w:tcW w:w="864" w:type="dxa"/>
          </w:tcPr>
          <w:p w14:paraId="44A685DE" w14:textId="03CC3805"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75</w:t>
            </w:r>
          </w:p>
        </w:tc>
        <w:tc>
          <w:tcPr>
            <w:tcW w:w="864" w:type="dxa"/>
          </w:tcPr>
          <w:p w14:paraId="436A7DE0" w14:textId="6D5C622B"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38</w:t>
            </w:r>
          </w:p>
        </w:tc>
        <w:tc>
          <w:tcPr>
            <w:tcW w:w="864" w:type="dxa"/>
          </w:tcPr>
          <w:p w14:paraId="676BC740" w14:textId="025E80FE"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w:t>
            </w:r>
          </w:p>
        </w:tc>
        <w:tc>
          <w:tcPr>
            <w:tcW w:w="661" w:type="dxa"/>
            <w:tcBorders>
              <w:right w:val="single" w:sz="4" w:space="0" w:color="auto"/>
            </w:tcBorders>
          </w:tcPr>
          <w:p w14:paraId="2CC7CA07" w14:textId="0A2A7C5B"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3390/pr11040975","ISSN":"22279717","abstract":"Waste glass (WG), as a nonbiodegradable material, poses a threat to environmental protection. The reuse of WG as a raw material to replace cement or aggregate in concrete production is gaining attention for recycling purposes. However, the optimal proportion of WG in concrete mixtures and its particle size distribution are hard to determine. Large glass particles are prone to leading to the undesirable alkali–silica reaction (ASR) in concrete. Therefore, in this study, cement and aggregate in concrete mixtures are partially replaced by combinations of glass powder (&lt;30 μm) and glass beads (0.2–1.7 mm), respectively. Glass concretes (GCs) containing waste glass at various replacement ratios (0, 10, 15, 20, and 30%) are prepared, and their flowability and compressive strength are evaluated and compared. Finally, steel tubes filled by ordinary concrete (OCFSTs) and steel tubes filled by glass concrete (GCFSTs) are fabricated and tested in axial compression. The test results show that the slump and slump flow increase when the replacement ratio is lower than 20%, and the maximum slump value (250 mm) is achieved for concrete with the use of 20% waste glass. With regard to compressive strength, as the glass replacement percentage is increased, the compressive strength of GC continues to reduce. The maximum decrease of compressive strength (merely 70% of compressive strength for original concrete) is observed in GC mixed with 20% glass, which might be attributed to the smooth surface of glass, consequently weakening the interfacial bond strength between the glass and matrix. In terms of the bearing capacity of GCFSTs, the axial compressive strength of GCFSTs decreases as more GC is used. However, no obvious reduction is observed compared to OCFSTs (less than 10% for GCFSTs containing 30% GP). Moreover, GCFSTs show greater (no less than 25% more) deformational ability at peak strength over OCFST columns, demonstrating that GC is a promising alternative for normal concrete. Finally, the feasibility of existing design codes (AISC, EC4, and GB50936-2014) to assess the bearing capacity of GCFSTs is evaluated by comparing the test and calculated results. The current codes, in general, give a conservative prediction and EC4 provides the closest value (predicted to experimental peak load ratio is 0.9).","author":[{"dropping-particle":"","family":"Diao","given":"Yan","non-dropping-particle":"","parse-names":false,"suffix":""},{"dropping-particle":"","family":"Chen","given":"Long","non-dropping-particle":"","parse-names":false,"suffix":""},{"dropping-particle":"","family":"Huang","given":"Yitao","non-dropping-particle":"","parse-names":false,"suffix":""}],"container-title":"Processes","id":"ITEM-1","issue":"4","issued":{"date-parts":[["2023"]]},"title":"Experimental Study on Mechanical Properties of Concrete Containing Waste Glass and Its Application on Concrete-Filled Steel Tubular Columns","type":"article-journal","volume":"11"},"uris":["http://www.mendeley.com/documents/?uuid=b3672212-39af-48d7-a201-ac8ca37ea607"]}],"mendeley":{"formattedCitation":"[57]","plainTextFormattedCitation":"[57]","previouslyFormattedCitation":"[57]"},"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7]</w:t>
            </w:r>
            <w:r>
              <w:rPr>
                <w:rFonts w:asciiTheme="majorBidi" w:eastAsia="Times New Roman" w:hAnsiTheme="majorBidi" w:cstheme="majorBidi"/>
                <w:sz w:val="16"/>
                <w:szCs w:val="16"/>
                <w:highlight w:val="yellow"/>
              </w:rPr>
              <w:fldChar w:fldCharType="end"/>
            </w:r>
          </w:p>
        </w:tc>
      </w:tr>
      <w:tr w:rsidR="00296E40" w:rsidRPr="0069429B" w14:paraId="5AAD5556"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745C5714" w14:textId="42CEEA5A"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w:t>
            </w:r>
          </w:p>
        </w:tc>
        <w:tc>
          <w:tcPr>
            <w:tcW w:w="864" w:type="dxa"/>
            <w:noWrap/>
          </w:tcPr>
          <w:p w14:paraId="15858C89" w14:textId="76BCE69D"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08</w:t>
            </w:r>
          </w:p>
        </w:tc>
        <w:tc>
          <w:tcPr>
            <w:tcW w:w="864" w:type="dxa"/>
            <w:noWrap/>
          </w:tcPr>
          <w:p w14:paraId="3F6D1765" w14:textId="2F9ADCF5"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10</w:t>
            </w:r>
          </w:p>
        </w:tc>
        <w:tc>
          <w:tcPr>
            <w:tcW w:w="864" w:type="dxa"/>
            <w:noWrap/>
          </w:tcPr>
          <w:p w14:paraId="57275D4C" w14:textId="1C501220"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4-385</w:t>
            </w:r>
          </w:p>
        </w:tc>
        <w:tc>
          <w:tcPr>
            <w:tcW w:w="864" w:type="dxa"/>
            <w:noWrap/>
          </w:tcPr>
          <w:p w14:paraId="1C33241F" w14:textId="5B25812C"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01-117</w:t>
            </w:r>
          </w:p>
        </w:tc>
        <w:tc>
          <w:tcPr>
            <w:tcW w:w="661" w:type="dxa"/>
            <w:tcBorders>
              <w:right w:val="single" w:sz="4" w:space="0" w:color="auto"/>
            </w:tcBorders>
            <w:noWrap/>
          </w:tcPr>
          <w:p w14:paraId="70FD883C" w14:textId="056BA700"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istruc.2023.105333","ISSN":"23520124","abstract":"Ultra-high performance concrete (UHPC) has many advantages such as high strength, good plasticity and toughness, and excellent durability. However, it is more likely to experience explosive spalling at high temperatures than ordinary concrete due to its low porosity. The ultra-high performance concrete-filled steel tubes (UHPCFSTs), where steel tubes are placed outside of UHPC to reduce its high-temperature spalling, could be an effective structural type to make full use of the advantages of both steel and UHPC. Most of the existing fire protection design codes for concrete-filled steel tube structures are based on ordinary concrete, and the performance and failure mechanisms of UHPCFSTs under high temperatures are still unclear. On this basis, an experimental study on the axial compressive performance of UHPC filled circular steel tube stub columns at constant elevated temperatures was carried out. The effects of temperature, steel tube thickness and coarse aggregate content on the compressive properties and failure modes of UHPCFST members were analysed. The results have shown that the UHPCFST mainly suffered from the overall pier coarse type and drum type failure modes. The failure characteristics were highly influenced by temperature magnitude, and 400℃ was the critical temperature where the structural performance change significantly beyond this point. The constraint effect of the steel tube on UHPC increased with the increase of thickness of steel tube, but it would be weakened with the increase of temperature or the coarse aggregate content. Finally, based on the average temperature method, a formula for calculating the ultimate load bearing capacity and equivalent stress–strain relationship of an UHPCTST stub column under a constant high temperature was proposed.","author":[{"dropping-particle":"","family":"Xue","given":"Congcong","non-dropping-particle":"","parse-names":false,"suffix":""},{"dropping-particle":"","family":"Yu","given":"Min","non-dropping-particle":"","parse-names":false,"suffix":""},{"dropping-particle":"","family":"Wu","given":"Mingyang","non-dropping-particle":"","parse-names":false,"suffix":""},{"dropping-particle":"","family":"Cheng","given":"Shanshan","non-dropping-particle":"","parse-names":false,"suffix":""}],"container-title":"Structures","id":"ITEM-1","issue":"July","issued":{"date-parts":[["2023"]]},"page":"105333","publisher":"Elsevier Ltd","title":"Axial compressive behaviour of ultra-high performance concrete filled steel tube stub columns at elevated temperatures","type":"article-journal","volume":"57"},"uris":["http://www.mendeley.com/documents/?uuid=06597d93-2cfa-499f-852d-ede2c4dbe4eb"]}],"mendeley":{"formattedCitation":"[58]","plainTextFormattedCitation":"[58]","previouslyFormattedCitation":"[58]"},"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8]</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496050DF" w14:textId="20C391DF"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0F0B4438" w14:textId="61C29FBC"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0.3</w:t>
            </w:r>
          </w:p>
        </w:tc>
        <w:tc>
          <w:tcPr>
            <w:tcW w:w="864" w:type="dxa"/>
          </w:tcPr>
          <w:p w14:paraId="3E44DD94" w14:textId="3F8E1AD4"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5</w:t>
            </w:r>
          </w:p>
        </w:tc>
        <w:tc>
          <w:tcPr>
            <w:tcW w:w="864" w:type="dxa"/>
          </w:tcPr>
          <w:p w14:paraId="72F54A4F" w14:textId="2DDC8388"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25</w:t>
            </w:r>
          </w:p>
        </w:tc>
        <w:tc>
          <w:tcPr>
            <w:tcW w:w="864" w:type="dxa"/>
          </w:tcPr>
          <w:p w14:paraId="4730A6D8" w14:textId="6FFE357B"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7</w:t>
            </w:r>
          </w:p>
        </w:tc>
        <w:tc>
          <w:tcPr>
            <w:tcW w:w="661" w:type="dxa"/>
            <w:tcBorders>
              <w:right w:val="single" w:sz="4" w:space="0" w:color="auto"/>
            </w:tcBorders>
          </w:tcPr>
          <w:p w14:paraId="307D86E9" w14:textId="2AD63550"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tws.2023.110679","ISSN":"02638231","abstract":"This study includes experimental and analytical sections, which discuss the structural response of concrete-filled steel tubes (CFST). In the experimental section, the authors investigate the CFST columns with different proportions of recycled redwood timber chips embedded inside the concrete. An analytical investigation was also carried out in this paper, which puts together equations proposed by four design codes of Eurocode-4, AISC-LRFD, the Chinese code of DL/T, and ACI to predict the axial capacity. The idea of embedment of timber inside aggregates was inspired due to the significant compression strength of timber compared to concrete. In addition, environmental and sustainability concerns advocate substituting conventional aggregates with recycled natural material. In this study, 18 stub columns (in two groups with different steel tubes) were tested under pure axial compression with various compositions of the aggregates. The failure, capacity, weight, and energy absorption of the specimens were studied to evaluate the effect of the weight reduction as a result of timber embedment into the concrete. The results showed that embedding waste timber inside concrete is promising in upcycling wood residue into a commercially viable product. An equation is developed in this paper that takes into account the effect of confinement based on the assumptions that have been made in the literature. 100 test samples were extracted from the literature with a relatively wide range of geometry and material features, and then the capacity of these columns was calculated by the four standards and the proposed equation in this study. The results of the comparisons were analysed and it was found that the proposed equation predicts the capacity accurately.","author":[{"dropping-particle":"","family":"Ghanbari-Ghazijahani","given":"Tohid","non-dropping-particle":"","parse-names":false,"suffix":""},{"dropping-particle":"","family":"Azandariani","given":"Mojtaba Gorji","non-dropping-particle":"","parse-names":false,"suffix":""},{"dropping-particle":"","family":"Vimonsatit","given":"Vanissorn","non-dropping-particle":"","parse-names":false,"suffix":""},{"dropping-particle":"","family":"Sulong","given":"N. H.Ramli","non-dropping-particle":"","parse-names":false,"suffix":""}],"container-title":"Thin-Walled Structures","id":"ITEM-1","issue":"March","issued":{"date-parts":[["2023"]]},"page":"110679","publisher":"Elsevier Ltd.","title":"Experiments and design of concrete-filled steel tubes with timber chips under axial compression","type":"article-journal","volume":"186"},"uris":["http://www.mendeley.com/documents/?uuid=3d1b257d-fbd2-48fa-88b7-0b1cf31a0981"]}],"mendeley":{"formattedCitation":"[59]","plainTextFormattedCitation":"[59]","previouslyFormattedCitation":"[59]"},"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59]</w:t>
            </w:r>
            <w:r>
              <w:rPr>
                <w:rFonts w:asciiTheme="majorBidi" w:eastAsia="Times New Roman" w:hAnsiTheme="majorBidi" w:cstheme="majorBidi"/>
                <w:sz w:val="16"/>
                <w:szCs w:val="16"/>
                <w:highlight w:val="yellow"/>
              </w:rPr>
              <w:fldChar w:fldCharType="end"/>
            </w:r>
          </w:p>
        </w:tc>
      </w:tr>
      <w:tr w:rsidR="00296E40" w:rsidRPr="0069429B" w14:paraId="1578F108"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46AFA307" w14:textId="230B40EB"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w:t>
            </w:r>
          </w:p>
        </w:tc>
        <w:tc>
          <w:tcPr>
            <w:tcW w:w="864" w:type="dxa"/>
            <w:noWrap/>
          </w:tcPr>
          <w:p w14:paraId="5B0E14C4" w14:textId="0D14F1AE"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59</w:t>
            </w:r>
          </w:p>
        </w:tc>
        <w:tc>
          <w:tcPr>
            <w:tcW w:w="864" w:type="dxa"/>
            <w:noWrap/>
          </w:tcPr>
          <w:p w14:paraId="463F7925" w14:textId="77884645"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0C176765" w14:textId="0E62B485"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67</w:t>
            </w:r>
          </w:p>
        </w:tc>
        <w:tc>
          <w:tcPr>
            <w:tcW w:w="864" w:type="dxa"/>
            <w:noWrap/>
          </w:tcPr>
          <w:p w14:paraId="78E65731" w14:textId="424F6570"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w:t>
            </w:r>
          </w:p>
        </w:tc>
        <w:tc>
          <w:tcPr>
            <w:tcW w:w="661" w:type="dxa"/>
            <w:tcBorders>
              <w:right w:val="single" w:sz="4" w:space="0" w:color="auto"/>
            </w:tcBorders>
            <w:noWrap/>
          </w:tcPr>
          <w:p w14:paraId="37ABFA46" w14:textId="13776E61"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186/s40069-022-00556-2","ISSN":"22341315","abstract":"Concrete-filled steel tube (CFST) columns are widely used in civil engineering because of their excellent bearing capacity; however, the reinforcement of CFST columns lacks effective measures. To strengthen CFST columns quickly and effectively, two methods, namely, winding FRP (fiber reinforced polymer) or steel strips, were explored in this work. Two unconfined CFST columns, eight FRP-strengthened CFST columns and four welded steel strip-strengthened CFST columns were manufactured and tested. The failure modes and axial load–strain curves of all specimens under compression load were concluded and compared. The effects of the primary parameters, such as FRP layers (1, 2, 3 and 4 layers) and steel strip thickness (3.0 and 6.0 mm), on the bearing capacity and deformation capacity were also investigated. The ultimate load of CFST columns increased from 28.72 to 64.16% after being confined by FRP with one to four layers. The ultimate load of the welded steel strip-strengthened CFST column with 3.0 mm steel strips and 6.0 mm steel strips increased by 28.46% and 49.82%, respectively, compared with the unconfined CFST column. Thus, the increase in FRP layers and steel strip thickness can markedly improve the compressive behavior of the FRP/welded steel strip-strengthened CFST columns. The cost performance of the two different reinforcement methods also showed that the cost of the welded steel strip-strengthened CFST column is nearly 40% of that of the FRP-strengthened CFST column when the same strengthening effect was obtained, which indicated that the welded steel strip-strengthened CFST column is more cost-efficient than CFST columns confined by FRP. Finally, six existing models for the ultimate load of FRP-strengthened CFST columns were presented and evaluated. From the evaluation results, the Zhang et al.’s model, Lu et al.’s model and Hu et al.’s model for FRP-strengthened CFST columns were shown to provide the best applicability and accuracy. Based on the Mander et al.’s model, a model for the ultimate load of welded steel strip-strengthened CFST columns was proposed and evaluated. The proposed model can accurately predict the ultimate load of welded steel strip-strengthened CFST columns.","author":[{"dropping-particle":"","family":"Zhang","given":"Shichang","non-dropping-particle":"","parse-names":false,"suffix":""},{"dropping-particle":"","family":"Miao","given":"Kunting","non-dropping-particle":"","parse-names":false,"suffix":""},{"dropping-particle":"","family":"Wei","given":"Yang","non-dropping-particle":"","parse-names":false,"suffix":""},{"dropping-particle":"","family":"Xu","given":"Xiaoming","non-dropping-particle":"","parse-names":false,"suffix":""},{"dropping-particle":"","family":"Luo","given":"Bin","non-dropping-particle":"","parse-names":false,"suffix":""},{"dropping-particle":"","family":"Shi","given":"Weizhou","non-dropping-particle":"","parse-names":false,"suffix":""}],"container-title":"International Journal of Concrete Structures and Materials","id":"ITEM-1","issue":"1","issued":{"date-parts":[["2023"]]},"page":"1-22","publisher":"Springer Nature Singapore","title":"Experimental and Theoretical Study of Concrete-Filled Steel Tube Columns Strengthened by FRP/Steel Strips Under Axial Compression","type":"article-journal","volume":"17"},"uris":["http://www.mendeley.com/documents/?uuid=09ec4919-a8a6-4b07-a284-c0d388a3184c"]}],"mendeley":{"formattedCitation":"[60]","plainTextFormattedCitation":"[60]","previouslyFormattedCitation":"[60]"},"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0]</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5BAD127D" w14:textId="1F137EE5"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1</w:t>
            </w:r>
          </w:p>
        </w:tc>
        <w:tc>
          <w:tcPr>
            <w:tcW w:w="864" w:type="dxa"/>
          </w:tcPr>
          <w:p w14:paraId="19AB350E" w14:textId="2E2E9595"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00-1000</w:t>
            </w:r>
          </w:p>
        </w:tc>
        <w:tc>
          <w:tcPr>
            <w:tcW w:w="864" w:type="dxa"/>
          </w:tcPr>
          <w:p w14:paraId="581F2649" w14:textId="1AA9D0FE"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8-20</w:t>
            </w:r>
          </w:p>
        </w:tc>
        <w:tc>
          <w:tcPr>
            <w:tcW w:w="864" w:type="dxa"/>
          </w:tcPr>
          <w:p w14:paraId="3E0CB44F" w14:textId="2B098422"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35-735</w:t>
            </w:r>
          </w:p>
        </w:tc>
        <w:tc>
          <w:tcPr>
            <w:tcW w:w="864" w:type="dxa"/>
          </w:tcPr>
          <w:p w14:paraId="086E02DC" w14:textId="78A51DFB"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0-190</w:t>
            </w:r>
          </w:p>
        </w:tc>
        <w:tc>
          <w:tcPr>
            <w:tcW w:w="661" w:type="dxa"/>
            <w:tcBorders>
              <w:right w:val="single" w:sz="4" w:space="0" w:color="auto"/>
            </w:tcBorders>
          </w:tcPr>
          <w:p w14:paraId="7F706252" w14:textId="1B190753"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3390/ma16134860","ISSN":"19961944","abstract":"In the realm of civil engineering, ultra-high-performance concrete-filled steel tube composite columns (UCFSTCs) constitute a new type of building material and structure, exhibiting high compressive strength and commendable durability. Given their promising characteristics, the prospects of their application are highly promising and are worthy of further exploration. However, current research has primarily focused on scaled-down specimens, thereby limiting a broader understanding of UCFSTCs’ full-scale mechanical properties in real-world scenarios. This study aimed to investigate the mechanical properties of full-scale UHPC-filled steel tube composite columns (FUCFSTCs) in practical engineering applications. With the steel tube strength, steel tube thickness, concrete strength, aspect ratio, and steel tube diameter used as design parameters and the finite element software ABAQUS as the analytical tool, a total of 21 FUCFSTCs were designed and analyzed. Through a comparison with experimental curves, the rationality of both the material constitutive model and finite element model was verified, and the maximum error was 6.54%. Furthermore, this study analyzed the influence of different design parameters on FUCFSTCs’ ultimate bearing capacity, ductility coefficient, and the stress–strain relationship of their concrete. The ductility coefficient remained around 1.3, and the cross-sectional size had the greatest impact on the bearing capacity of the composite column, with a maximum increase of 145.90%. Additionally, this paper provides an in-depth analysis of FUCFSTCs’ mechanical behavior, failure mode, and stress process under an axial load. In conclusion, this research proposes an axial compression limit bearing capacity formula for FUCFSTCs via statistical regression, with a maximum error of 3.04%, meeting engineering accuracy requirements. Consequently, this study lays a strong foundation for the future application of FUCFSTCs in practical engineering.","author":[{"dropping-particle":"","family":"Cheng","given":"Baoquan","non-dropping-particle":"","parse-names":false,"suffix":""},{"dropping-particle":"","family":"Wang","given":"Weichen","non-dropping-particle":"","parse-names":false,"suffix":""},{"dropping-particle":"","family":"Li","given":"Junhua","non-dropping-particle":"","parse-names":false,"suffix":""},{"dropping-particle":"","family":"Huang","given":"Jianling","non-dropping-particle":"","parse-names":false,"suffix":""},{"dropping-particle":"","family":"Chen","given":"Huihua","non-dropping-particle":"","parse-names":false,"suffix":""}],"container-title":"Materials","id":"ITEM-1","issue":"13","issued":{"date-parts":[["2023"]]},"title":"Mechanical Properties of Full-Scale UHPC-Filled Steel Tube Composite Columns under Axial Load","type":"article-journal","volume":"16"},"uris":["http://www.mendeley.com/documents/?uuid=9311fabc-f1ab-4488-9842-b58c02dea64e"]}],"mendeley":{"formattedCitation":"[61]","plainTextFormattedCitation":"[61]","previouslyFormattedCitation":"[61]"},"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1]</w:t>
            </w:r>
            <w:r>
              <w:rPr>
                <w:rFonts w:asciiTheme="majorBidi" w:eastAsia="Times New Roman" w:hAnsiTheme="majorBidi" w:cstheme="majorBidi"/>
                <w:sz w:val="16"/>
                <w:szCs w:val="16"/>
                <w:highlight w:val="yellow"/>
              </w:rPr>
              <w:fldChar w:fldCharType="end"/>
            </w:r>
          </w:p>
        </w:tc>
      </w:tr>
      <w:tr w:rsidR="00296E40" w:rsidRPr="0069429B" w14:paraId="2FB5D7E6"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5BC38284" w14:textId="01C63424"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7672EE26" w14:textId="17ABF6E6"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4</w:t>
            </w:r>
          </w:p>
        </w:tc>
        <w:tc>
          <w:tcPr>
            <w:tcW w:w="864" w:type="dxa"/>
            <w:noWrap/>
          </w:tcPr>
          <w:p w14:paraId="32270CBC" w14:textId="4BB0B027"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8</w:t>
            </w:r>
          </w:p>
        </w:tc>
        <w:tc>
          <w:tcPr>
            <w:tcW w:w="864" w:type="dxa"/>
            <w:noWrap/>
          </w:tcPr>
          <w:p w14:paraId="1F20558D" w14:textId="6D1A656F"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00-406</w:t>
            </w:r>
          </w:p>
        </w:tc>
        <w:tc>
          <w:tcPr>
            <w:tcW w:w="864" w:type="dxa"/>
            <w:noWrap/>
          </w:tcPr>
          <w:p w14:paraId="367EC01D" w14:textId="60B32E6A"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6-69</w:t>
            </w:r>
          </w:p>
        </w:tc>
        <w:tc>
          <w:tcPr>
            <w:tcW w:w="661" w:type="dxa"/>
            <w:tcBorders>
              <w:right w:val="single" w:sz="4" w:space="0" w:color="auto"/>
            </w:tcBorders>
            <w:noWrap/>
          </w:tcPr>
          <w:p w14:paraId="379CF3B9" w14:textId="1718C8EC"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jcsr.2023.108204","ISSN":"0143974X","abstract":"Ultra-high performance concrete with coarse aggregate filled steel tube (CA-UHPCFST) is a sustainable and high-performance structural form with high carrying capacity. This paper presents experimental and numerical investigations on the axial compressive behavior of circular CA-UHPCFST stub columns. Forty-four specimens were tested to determine the effects of concrete strength, steel fiber content, steel tube thickness, and steel yield strength on the axial compressive behavior. A finite element (FE) model was developed and validated for composite action analysis between steel tube and concrete core. The results show that the failure modes of CA-UHPCFST stub columns depend on confinement coefficient (ξ) categorizing as shear failure (ξ &lt; 0.9) and bulge failure (ξ &gt; 1.4). Correspondingly, as the confinement coefficient grows, the load-shortening curve after the ultimate resistance demonstrates three categories: descending, plateau, or hardening stage. The steel tube exhibits a prominent confinement effect on the CA-UHPC core, with a strength index ranging from 1.066 to 1.225; however, the enhancing effect is not as significant as that of the ordinary concrete-filled steel tubes. The incorporation of steel fiber can improve the ultimate resistance, but has a limited effect on strength index. By comparing the measured ultimate resistances to the predictions, the feasibility of current design codes for the prediction of load carrying capacity is evaluated, and a simplified model is proposed to predict the ultimate resistance of circular CA-UHPCFST stub columns under axial compression.","author":[{"dropping-particle":"","family":"Wu","given":"Fanghong","non-dropping-particle":"","parse-names":false,"suffix":""},{"dropping-particle":"","family":"Xu","given":"Lihua","non-dropping-particle":"","parse-names":false,"suffix":""},{"dropping-particle":"","family":"Zeng","given":"Yanqin","non-dropping-particle":"","parse-names":false,"suffix":""},{"dropping-particle":"","family":"Yu","given":"Min","non-dropping-particle":"","parse-names":false,"suffix":""},{"dropping-particle":"","family":"Li","given":"Ben","non-dropping-particle":"","parse-names":false,"suffix":""}],"container-title":"Journal of Constructional Steel Research","id":"ITEM-1","issue":"June","issued":{"date-parts":[["2023"]]},"page":"108204","publisher":"Elsevier Ltd","title":"Behavior of CA-UHPC filled circular steel tube stub columns under axial compression","type":"article-journal","volume":"211"},"uris":["http://www.mendeley.com/documents/?uuid=91cafeb9-c9d1-431e-8e0b-9a735066d25e"]}],"mendeley":{"formattedCitation":"[62]","plainTextFormattedCitation":"[62]","previouslyFormattedCitation":"[62]"},"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2]</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1B3EDC39" w14:textId="4AFE8A63"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4</w:t>
            </w:r>
          </w:p>
        </w:tc>
        <w:tc>
          <w:tcPr>
            <w:tcW w:w="864" w:type="dxa"/>
          </w:tcPr>
          <w:p w14:paraId="55932C48" w14:textId="43FBC893"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76</w:t>
            </w:r>
          </w:p>
        </w:tc>
        <w:tc>
          <w:tcPr>
            <w:tcW w:w="864" w:type="dxa"/>
          </w:tcPr>
          <w:p w14:paraId="0A169B21" w14:textId="0BBCDCAF"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3</w:t>
            </w:r>
          </w:p>
        </w:tc>
        <w:tc>
          <w:tcPr>
            <w:tcW w:w="864" w:type="dxa"/>
          </w:tcPr>
          <w:p w14:paraId="2049F3B8" w14:textId="6B0D5CAA"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5</w:t>
            </w:r>
          </w:p>
        </w:tc>
        <w:tc>
          <w:tcPr>
            <w:tcW w:w="864" w:type="dxa"/>
          </w:tcPr>
          <w:p w14:paraId="50178C32" w14:textId="3AD03408"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w:t>
            </w:r>
          </w:p>
        </w:tc>
        <w:tc>
          <w:tcPr>
            <w:tcW w:w="661" w:type="dxa"/>
            <w:tcBorders>
              <w:right w:val="single" w:sz="4" w:space="0" w:color="auto"/>
            </w:tcBorders>
          </w:tcPr>
          <w:p w14:paraId="326A3667" w14:textId="551D81A5"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13296-023-00747-x","ISBN":"0123456789","ISSN":"20936311","abstract":"Experimental and analytical investigations of steel-tube specimens filled with micro-steel-fiber-reinforced self-compacting concrete are presented in this study. The purpose of this study was to investigate the influence of micro-steel fibers on the strength and behavior of concrete-filled steel-tube (CFST) specimens with different wall thicknesses, length/diameter (L/D) ratios, and micro-steel fibers. Because concrete has weak tensile properties, the use of steel fibers is essential for enhancing the strain-softening characteristics. Hence, crimped micro-steel fibers with an aspect ratio of twenty-five were blended with self-compacting concrete and used as the infill for the CFST specimens. Sixty-four CFST specimens with thicknesses of 2 and 3 mm and L/D ratios of 3, 4, 5, and 6, along with micro-steel fibers with volume percentages of 0%, 0.5%, 1.0%, and 1.5%, were subjected to axial compression. The failure report includes the following modes of failure: ultimate capacities, deformation curves accompanying the effect of parameters such as the strength index, percentage of contribution of steel and concrete, confinement effect, and ductility index on the axial capacity of the CFST columns. The results indicated that the use of micro-steel fibers enhanced the ultimate capacity and ductility as well as delayed the local buckling of the specimens. The ultimate capacities of the columns were compared using design codes, such as the Eurocode (EC4), Australian code (AS5100), American code (AISC 360-10), American Concrete Institute (ACI-318), and Chinese code (DBJ13-51). An equation was proposed to determine the axial capacity, and the predicted results were close to the experimental test results and experimental data collected from 93 CFSTs in previous studies. The failure mechanism, buckling patterns, and deformation curves of all specimens were examined using the ABAQUS/CAE software, and the results were consistent with the experimental results.","author":[{"dropping-particle":"","family":"Shah","given":"S. M.Imam","non-dropping-particle":"","parse-names":false,"suffix":""},{"dropping-particle":"","family":"Ganesh","given":"G. Mohan","non-dropping-particle":"","parse-names":false,"suffix":""}],"container-title":"International Journal of Steel Structures","id":"ITEM-1","issue":"4","issued":{"date-parts":[["2023"]]},"page":"1031-1045","publisher":"Korean Society of Steel Construction","title":"Micro-Steel Fiber-Reinforced Self-compacting Concrete-Filled Steel-Tube Columns Subjected to Axial Compression","type":"article-journal","volume":"23"},"uris":["http://www.mendeley.com/documents/?uuid=0c8eef6b-1fe9-4556-ba1e-c6d729386418"]}],"mendeley":{"formattedCitation":"[63]","plainTextFormattedCitation":"[63]","previouslyFormattedCitation":"[63]"},"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3]</w:t>
            </w:r>
            <w:r>
              <w:rPr>
                <w:rFonts w:asciiTheme="majorBidi" w:eastAsia="Times New Roman" w:hAnsiTheme="majorBidi" w:cstheme="majorBidi"/>
                <w:sz w:val="16"/>
                <w:szCs w:val="16"/>
                <w:highlight w:val="yellow"/>
              </w:rPr>
              <w:fldChar w:fldCharType="end"/>
            </w:r>
          </w:p>
        </w:tc>
      </w:tr>
      <w:tr w:rsidR="00296E40" w:rsidRPr="0069429B" w14:paraId="6961A5B4"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6E285B28" w14:textId="2BCB0878"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w:t>
            </w:r>
          </w:p>
        </w:tc>
        <w:tc>
          <w:tcPr>
            <w:tcW w:w="864" w:type="dxa"/>
            <w:noWrap/>
          </w:tcPr>
          <w:p w14:paraId="1D3E0E1C" w14:textId="6B22D438"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65</w:t>
            </w:r>
          </w:p>
        </w:tc>
        <w:tc>
          <w:tcPr>
            <w:tcW w:w="864" w:type="dxa"/>
            <w:noWrap/>
          </w:tcPr>
          <w:p w14:paraId="70B01652" w14:textId="427AD8E2"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25</w:t>
            </w:r>
          </w:p>
        </w:tc>
        <w:tc>
          <w:tcPr>
            <w:tcW w:w="864" w:type="dxa"/>
            <w:noWrap/>
          </w:tcPr>
          <w:p w14:paraId="2E5532F0" w14:textId="3B87B6AD"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51</w:t>
            </w:r>
          </w:p>
        </w:tc>
        <w:tc>
          <w:tcPr>
            <w:tcW w:w="864" w:type="dxa"/>
            <w:noWrap/>
          </w:tcPr>
          <w:p w14:paraId="158FF170" w14:textId="1F7EFFC7"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49</w:t>
            </w:r>
          </w:p>
        </w:tc>
        <w:tc>
          <w:tcPr>
            <w:tcW w:w="661" w:type="dxa"/>
            <w:tcBorders>
              <w:right w:val="single" w:sz="4" w:space="0" w:color="auto"/>
            </w:tcBorders>
            <w:noWrap/>
          </w:tcPr>
          <w:p w14:paraId="4E2E1DC5" w14:textId="49E945E8"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istruc.2023.105577","ISSN":"23520124","abstract":"This study presents the experimental results of seawater sea sand concrete (SSC)-filled plastic-lined steel tube (SSC-PLST) stub columns subjected to axial compression. The concrete strength is set as the main test parameter, and the full-range behavior of SSC-PLST specimens is recorded in terms of failure mode, load-deformation response, load-carrying capacity, and law of stress-strain development. The experimental results show that all the SSC-PLST stub columns behave in a ductile manner, which is similar to the conventional concrete-filled steel tube (CFST) members. During testing, obvious axial deformation accompanied with outward local buckling in the plastic-lined steel tube is observed. The composite actions between the infilled SSC and plastic-lined steel tube are demonstrated through the analysis of load-carrying capacity and strain development. As the concrete strength increases, the SSC-PLST columns tend to have an increasing load-carrying capacity, but the corresponding ductility shows a downward trend. Finally, the ultimate load-carrying capacity of SSC-PLST stub columns is predicted using the calculation methods that are already available for conventional CFST members, and the efficiency is evaluated.","author":[{"dropping-particle":"","family":"Jiang","given":"Hang","non-dropping-particle":"","parse-names":false,"suffix":""},{"dropping-particle":"","family":"Ye","given":"Yong","non-dropping-particle":"","parse-names":false,"suffix":""},{"dropping-particle":"","family":"Lai","given":"Shun Ying","non-dropping-particle":"","parse-names":false,"suffix":""}],"container-title":"Structures","id":"ITEM-1","issue":"November","issued":{"date-parts":[["2023"]]},"page":"105577","publisher":"Elsevier Ltd","title":"Behavior of seawater sea sand concrete-filled plastic-lined steel tube stub columns under axial compression","type":"article-journal","volume":"58"},"uris":["http://www.mendeley.com/documents/?uuid=96c2b5f8-bc1b-44bd-9835-25efc0ba26fd"]}],"mendeley":{"formattedCitation":"[64]","plainTextFormattedCitation":"[64]","previouslyFormattedCitation":"[64]"},"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4]</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5A38DE5D" w14:textId="023657D2"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52B780C8" w14:textId="4272D88F"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89</w:t>
            </w:r>
          </w:p>
        </w:tc>
        <w:tc>
          <w:tcPr>
            <w:tcW w:w="864" w:type="dxa"/>
          </w:tcPr>
          <w:p w14:paraId="64D4612E" w14:textId="425C5A9B"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5.09-5.11</w:t>
            </w:r>
          </w:p>
        </w:tc>
        <w:tc>
          <w:tcPr>
            <w:tcW w:w="864" w:type="dxa"/>
          </w:tcPr>
          <w:p w14:paraId="42A10A76" w14:textId="0C77AAFF"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7-464</w:t>
            </w:r>
          </w:p>
        </w:tc>
        <w:tc>
          <w:tcPr>
            <w:tcW w:w="864" w:type="dxa"/>
          </w:tcPr>
          <w:p w14:paraId="371B2829" w14:textId="05077799"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8</w:t>
            </w:r>
          </w:p>
        </w:tc>
        <w:tc>
          <w:tcPr>
            <w:tcW w:w="661" w:type="dxa"/>
            <w:tcBorders>
              <w:right w:val="single" w:sz="4" w:space="0" w:color="auto"/>
            </w:tcBorders>
          </w:tcPr>
          <w:p w14:paraId="27E077D3" w14:textId="70529FA3"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3390/buildings13082054","ISSN":"20755309","abstract":"So far, almost all studies have concentrated on the compressive performance of fully loaded concrete-filled double-skin steel tubular (CFDST) columns, but there have been few studies on partially loaded CFDST columns, and the difference in their behavior remains unclear. Thus, by focusing on the mechanical behavior of circular CFDST columns under different loading arrangements, this paper conducts a comparative study on circular axially loaded CFDST columns based on the author’s previous experimental results. A total of 28 experiments were conducted, in which 14 fully and 14 partially loaded specimens were tested. The influence law of crucial parameters on the compressive behavior of CFDST specimens with two different loading arrangements were compared and the results were discussed. It is shown that when the void ratio is 0 and 0.2, the ultimate strength of partially loaded CFDST columns is greater than that of fully loaded ones, but the results are opposite for the columns with the void ratios of 0.4 and 0.6. Subsequently, based on the experimental data, a finite element analysis (FEA) model was developed and used to ascertain the compressive behavior of CFDST columns with two different loading arrangements. The results suggested that, at the beginning of the loading phase, the outer tube of partially loaded CFDST columns provided a certain lateral confining stress to the concrete, while the lateral confining stress of fully loaded CFDST columns fluctuated around zero. The axial load of the inner tube of fully loaded CFDST columns first increased linearly and then remained almost unchanged. Due to the existence of friction, the inner tube of partially loaded CFDST columns also undertook a certain axial load, which first increased and then decreased to zero.","author":[{"dropping-particle":"","family":"Yan","given":"Xi Feng","non-dropping-particle":"","parse-names":false,"suffix":""},{"dropping-particle":"","family":"Lin","given":"Siqi","non-dropping-particle":"","parse-names":false,"suffix":""},{"dropping-particle":"","family":"He","given":"Mengnan","non-dropping-particle":"","parse-names":false,"suffix":""}],"container-title":"Buildings","id":"ITEM-1","issue":"8","issued":{"date-parts":[["2023"]]},"page":"1-17","title":"Comparative Study on Behavior of Circular Axially Loaded CFDST Short Columns under Different Loading Arrangements","type":"article-journal","volume":"13"},"uris":["http://www.mendeley.com/documents/?uuid=e7e5ea05-9e40-4333-a8ed-9875f31bb7d9"]}],"mendeley":{"formattedCitation":"[65]","plainTextFormattedCitation":"[65]","previouslyFormattedCitation":"[65]"},"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5]</w:t>
            </w:r>
            <w:r>
              <w:rPr>
                <w:rFonts w:asciiTheme="majorBidi" w:eastAsia="Times New Roman" w:hAnsiTheme="majorBidi" w:cstheme="majorBidi"/>
                <w:sz w:val="16"/>
                <w:szCs w:val="16"/>
                <w:highlight w:val="yellow"/>
              </w:rPr>
              <w:fldChar w:fldCharType="end"/>
            </w:r>
          </w:p>
        </w:tc>
      </w:tr>
      <w:tr w:rsidR="00296E40" w:rsidRPr="0069429B" w14:paraId="3C06B30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245885DE" w14:textId="2710B0B3"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w:t>
            </w:r>
          </w:p>
        </w:tc>
        <w:tc>
          <w:tcPr>
            <w:tcW w:w="864" w:type="dxa"/>
            <w:noWrap/>
          </w:tcPr>
          <w:p w14:paraId="7314654B" w14:textId="46DF210F"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02</w:t>
            </w:r>
          </w:p>
        </w:tc>
        <w:tc>
          <w:tcPr>
            <w:tcW w:w="864" w:type="dxa"/>
            <w:noWrap/>
          </w:tcPr>
          <w:p w14:paraId="707EF1AB" w14:textId="5F7EA483"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w:t>
            </w:r>
          </w:p>
        </w:tc>
        <w:tc>
          <w:tcPr>
            <w:tcW w:w="864" w:type="dxa"/>
            <w:noWrap/>
          </w:tcPr>
          <w:p w14:paraId="510A1E0A" w14:textId="2A5D764C"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11</w:t>
            </w:r>
          </w:p>
        </w:tc>
        <w:tc>
          <w:tcPr>
            <w:tcW w:w="864" w:type="dxa"/>
            <w:noWrap/>
          </w:tcPr>
          <w:p w14:paraId="0C2F3549" w14:textId="58886750"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72</w:t>
            </w:r>
          </w:p>
        </w:tc>
        <w:tc>
          <w:tcPr>
            <w:tcW w:w="661" w:type="dxa"/>
            <w:tcBorders>
              <w:right w:val="single" w:sz="4" w:space="0" w:color="auto"/>
            </w:tcBorders>
            <w:noWrap/>
          </w:tcPr>
          <w:p w14:paraId="0A1BE839" w14:textId="67368AF8"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jcsr.2023.108276","ISSN":"0143974X","abstract":"This study presents an experimental and numerical investigation into the axial compressive behaviour of steel tubes infilled with rubberised alkali-activated concrete. An experimental programme involving circular and square concrete filled steel tubes with different length-to-diameter or length-to-width ratios and concrete infill mix designs with varying rubber contents, of up to 60% crumb rubber replacement of natural aggregates, is firstly described. A detailed account of the experimental results, including the axial capacity, stiffness, toughness, ductility, stress-strain response, and failure patterns, is given. The numerical study is performed in ABAQUS/CAE and the concrete compressive behaviour is modelled using the Concrete Damaged Plasticity model with a modified function for the compressive behaviour. The numerical results are validated against the experimental results, and a parametric study involving 315 finite element models is carried out to cover a wide range of concrete and steel material properties and different steel tube dimensions. The results show that an increase in rubber content in the concrete infill leads to a reduction in the axial capacity; however, this reduction is lower than that observed for unconfined specimens. The results also illustrate an increase in ductility with higher rubber content, which is mainly noticeable for members with circular sections as compared to those with square sections. The experimental and numerical results are used to examine the axial capacity prediction approaches in Eurocode 4 and AISC 360, with particular focus on assessing the confinement effects. It is shown that codified prediction equations for square concrete filled steel tubes give reasonably accurate results. Both codes, however, result in poor predictions for circular concrete filled steel tubes, with Eurocode 4 leading to unsafe predictions while AISC 360 gives overly conservative estimates. Modifications to Eurocode 4 and AISC 360 axial capacity approaches for circular tubes are proposed and are shown to offer significant improvement in terms of safety and accuracy of design.","author":[{"dropping-particle":"","family":"Elzeadani","given":"M.","non-dropping-particle":"","parse-names":false,"suffix":""},{"dropping-particle":"V.","family":"Bompa","given":"D.","non-dropping-particle":"","parse-names":false,"suffix":""},{"dropping-particle":"","family":"Elghazouli","given":"A. Y.","non-dropping-particle":"","parse-names":false,"suffix":""}],"container-title":"Journal of Constructional Steel Research","id":"ITEM-1","issue":"August 2023","issued":{"date-parts":[["2024"]]},"page":"108276","publisher":"Elsevier Ltd","title":"Axial compressive behaviour of composite steel elements incorporating rubberised alkali-activated concrete","type":"article-journal","volume":"212"},"uris":["http://www.mendeley.com/documents/?uuid=626f1e88-0d84-4d1c-aa02-d141d9b93a2c"]}],"mendeley":{"formattedCitation":"[66]","plainTextFormattedCitation":"[66]","previouslyFormattedCitation":"[66]"},"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6]</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6BA876BF" w14:textId="555EA9E0"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38E06563" w14:textId="6E110483"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59</w:t>
            </w:r>
          </w:p>
        </w:tc>
        <w:tc>
          <w:tcPr>
            <w:tcW w:w="864" w:type="dxa"/>
          </w:tcPr>
          <w:p w14:paraId="139E654D" w14:textId="6E6C7360"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64</w:t>
            </w:r>
          </w:p>
        </w:tc>
        <w:tc>
          <w:tcPr>
            <w:tcW w:w="864" w:type="dxa"/>
          </w:tcPr>
          <w:p w14:paraId="3EA108C0" w14:textId="5F8762C5"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97</w:t>
            </w:r>
          </w:p>
        </w:tc>
        <w:tc>
          <w:tcPr>
            <w:tcW w:w="864" w:type="dxa"/>
          </w:tcPr>
          <w:p w14:paraId="42D9760E" w14:textId="5A5CED1E"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7</w:t>
            </w:r>
          </w:p>
        </w:tc>
        <w:tc>
          <w:tcPr>
            <w:tcW w:w="661" w:type="dxa"/>
            <w:tcBorders>
              <w:right w:val="single" w:sz="4" w:space="0" w:color="auto"/>
            </w:tcBorders>
          </w:tcPr>
          <w:p w14:paraId="2B92DBCB" w14:textId="5934ACD9"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6052/j.issn.1000-4750.2021.12.1003","ISSN":"10004750","abstract":"A total of 18 concrete-filled steel tube stub columns were designed and manufactured to experimentally investigate the effects of depth, size and location of local corrosion on axial compression behavior of CFST columns. The local corrosion defects were manufactured by machining combined with electrified accelerated corrosion. The test results show that within the range of corrosion parameters designed, the bearing capacity of CFST columns with a corrosion depth ratio more than 45% decreases sharply with the increasing of corrosion depth, suggesting the depth of corrosion defects influences the bearing capacity of CFST columns significantly; when the corrosion depth ratio is less than 45%, the circumferential and longitudinal dimensions of defects have negligible effect on the axial bearing capacity; moreover, the axial bearing capacity of specimens decreases with the local corrosion approaching to the mid-height of the column. A model was proposed to predict the axial bearing capacity of CFST columns with local corrosion based on the experimental results and theoretical analysis. The high accuracy of the proposed model was verified through a comparison with 100 collected CFST columns without or with local defects.","author":[{"dropping-particle":"","family":"Li","given":"Zhen Lin","non-dropping-particle":"","parse-names":false,"suffix":""},{"dropping-particle":"","family":"Lin","given":"Si Qi","non-dropping-particle":"","parse-names":false,"suffix":""},{"dropping-particle":"","family":"Zhao","given":"Yan Gang","non-dropping-particle":"","parse-names":false,"suffix":""},{"dropping-particle":"Da","family":"Wang","given":"Wen","non-dropping-particle":"","parse-names":false,"suffix":""}],"container-title":"Gongcheng Lixue/Engineering Mechanics","id":"ITEM-1","issue":"8","issued":{"date-parts":[["2023"]]},"page":"170-180","title":"Experimental Study on Behavior of Axially Loaded Concrete-Filled Steel Tube Stub Columns With Local Corrosion","type":"article-journal","volume":"40"},"uris":["http://www.mendeley.com/documents/?uuid=600e7ac3-9e1b-42a4-87ca-29ab9a65f846"]}],"mendeley":{"formattedCitation":"[67]","plainTextFormattedCitation":"[67]","previouslyFormattedCitation":"[67]"},"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7]</w:t>
            </w:r>
            <w:r>
              <w:rPr>
                <w:rFonts w:asciiTheme="majorBidi" w:eastAsia="Times New Roman" w:hAnsiTheme="majorBidi" w:cstheme="majorBidi"/>
                <w:sz w:val="16"/>
                <w:szCs w:val="16"/>
                <w:highlight w:val="yellow"/>
              </w:rPr>
              <w:fldChar w:fldCharType="end"/>
            </w:r>
          </w:p>
        </w:tc>
      </w:tr>
      <w:tr w:rsidR="00296E40" w:rsidRPr="0069429B" w14:paraId="31D82A4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680E8A1A" w14:textId="78BE9300"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6</w:t>
            </w:r>
          </w:p>
        </w:tc>
        <w:tc>
          <w:tcPr>
            <w:tcW w:w="864" w:type="dxa"/>
            <w:noWrap/>
          </w:tcPr>
          <w:p w14:paraId="10D4E5A2" w14:textId="7754A8BB"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4-133</w:t>
            </w:r>
          </w:p>
        </w:tc>
        <w:tc>
          <w:tcPr>
            <w:tcW w:w="864" w:type="dxa"/>
            <w:noWrap/>
          </w:tcPr>
          <w:p w14:paraId="527A37B1" w14:textId="61F80D20"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5-6</w:t>
            </w:r>
          </w:p>
        </w:tc>
        <w:tc>
          <w:tcPr>
            <w:tcW w:w="864" w:type="dxa"/>
            <w:noWrap/>
          </w:tcPr>
          <w:p w14:paraId="35B751DA" w14:textId="69DF7AD3"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35-382</w:t>
            </w:r>
          </w:p>
        </w:tc>
        <w:tc>
          <w:tcPr>
            <w:tcW w:w="864" w:type="dxa"/>
            <w:noWrap/>
          </w:tcPr>
          <w:p w14:paraId="54CBD5C9" w14:textId="0FA0CBF4"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2-64</w:t>
            </w:r>
          </w:p>
        </w:tc>
        <w:tc>
          <w:tcPr>
            <w:tcW w:w="661" w:type="dxa"/>
            <w:tcBorders>
              <w:right w:val="single" w:sz="4" w:space="0" w:color="auto"/>
            </w:tcBorders>
            <w:noWrap/>
          </w:tcPr>
          <w:p w14:paraId="2AD565B3" w14:textId="20B5A1D6"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engstruct.2023.117192","ISSN":"18737323","abstract":"The light and high strength bamboo scrimber was buried in the core of concrete-filled steel tube (CFST) to form bamboo scrimber and concrete-filled steel tube column (BCFST), which was expected to reduce the amount of concrete and weight in CFST and promote the use of bamboo scrimber. To investigate the influences of key design parameters on the compressive performance, namely bamboo scrimber dimension, design concrete strength, and diameter to thickness of steel tube, ninety BCFSTs and eighteen CFSTs specimens were tested under axial compression. According to the experimental results, the improvement of the BCFST bearing capacity resulted from the contribution of the inner sandwich concrete and the bamboo scrimber under the constraint from the steel tube. The ultimate load rose with the increase of the bamboo scrimber dimension, concrete strength, and steel tube thickness. Note that the increase range of ultimate load of BCFSTs is 3.9% higher than that of CFSTs by increasing the dimension of bamboo scrimber, with a maximum increase at 43.9%. The damage modes of BCFSTs can generally be categorized into local buckling failure mode and shear failure mode. In addition, owing to the different compactness between the bamboo scrimber and the concrete, the stress-strain curve of the C80 concrete characterized the strain hardening tendency rather than the strain softening tendency in the C50 concrete. According to the load-strain curves of the BCFSTs and the contribution of the composite actions between the three parts of the member to the load-carrying capacity, the characteristic points were defined. A calculation model for accurately predicting the ultimate capacity of BCFSTs was proposed by considering the boundary conditions for both non built-in and fully built-in bamboo scrimber in CFSTs.","author":[{"dropping-particle":"","family":"Wei","given":"Baoxing","non-dropping-particle":"","parse-names":false,"suffix":""},{"dropping-particle":"","family":"Wei","given":"Yang","non-dropping-particle":"","parse-names":false,"suffix":""},{"dropping-particle":"","family":"Lin","given":"Yu","non-dropping-particle":"","parse-names":false,"suffix":""},{"dropping-particle":"","family":"Wang","given":"Gaofei","non-dropping-particle":"","parse-names":false,"suffix":""},{"dropping-particle":"","family":"Zhang","given":"Yirui","non-dropping-particle":"","parse-names":false,"suffix":""}],"container-title":"Engineering Structures","id":"ITEM-1","issue":"November 2023","issued":{"date-parts":[["2024"]]},"page":"117192","publisher":"Elsevier Ltd","title":"Compressive performance of bamboo scrimber and concrete-filled steel tube columns","type":"article-journal","volume":"300"},"uris":["http://www.mendeley.com/documents/?uuid=52696933-21c6-49d0-b8d1-58ca4a6f1f5a"]}],"mendeley":{"formattedCitation":"[68]","plainTextFormattedCitation":"[68]","previouslyFormattedCitation":"[68]"},"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8]</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57AB4A29" w14:textId="2BA7DDED"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6148E155" w14:textId="791CBEEE"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90</w:t>
            </w:r>
          </w:p>
        </w:tc>
        <w:tc>
          <w:tcPr>
            <w:tcW w:w="864" w:type="dxa"/>
          </w:tcPr>
          <w:p w14:paraId="43F95CEF" w14:textId="7FCF33F7"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5</w:t>
            </w:r>
          </w:p>
        </w:tc>
        <w:tc>
          <w:tcPr>
            <w:tcW w:w="864" w:type="dxa"/>
          </w:tcPr>
          <w:p w14:paraId="506F1B9C" w14:textId="3F1913E8"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57-381</w:t>
            </w:r>
          </w:p>
        </w:tc>
        <w:tc>
          <w:tcPr>
            <w:tcW w:w="864" w:type="dxa"/>
          </w:tcPr>
          <w:p w14:paraId="518300E5" w14:textId="46D68FF4"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6</w:t>
            </w:r>
          </w:p>
        </w:tc>
        <w:tc>
          <w:tcPr>
            <w:tcW w:w="661" w:type="dxa"/>
            <w:tcBorders>
              <w:right w:val="single" w:sz="4" w:space="0" w:color="auto"/>
            </w:tcBorders>
          </w:tcPr>
          <w:p w14:paraId="29C62723" w14:textId="36B43ADA"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istruc.2023.07.029","ISSN":"23520124","abstract":"This work experimentally and numerically studies the behavior of concrete-filled circular steel tubular stub columns experiencing corrosion and freeze–thaw cycles. The considered parameters are the corrosion rate, freeze–thaw cycles, and the number of alternations of the corrosion and freeze–thaw cycles. The failure modes and axial load–displacement curves are measured and discussed. The experimental results show that all the columns exhibit shear failure, and the core concrete suffers severe damage as the corrosion rate increases. The residual bearing capacity and ductility coefficient decrease with an increase in the corrosion rate and freeze–thaw cycles. A finite element (FE) model is also developed using the material thickness and strength reduction analysis method and validated using the experiments in this study. Further, a parametric analysis is conducted to identify the influences of the critical parameters on the load–bearing capacity of the columns. The finite element model results demonstrate that exposure to the alternations of corrosion and freeze–thaw cycles significantly influences the residual bearing capacity of the columns: the higher the number of alternations of corrosion and freeze–thaw cycles, the lower the residual bearing capacity of the columns. Finally, a simplified method is proposed for predicting the ultimate bearing capacity of concrete-filled circular steel tubular stub columns exposed to corrosion and freeze–thaw cycles.","author":[{"dropping-particle":"","family":"Lyu","given":"Xuetao","non-dropping-particle":"","parse-names":false,"suffix":""},{"dropping-particle":"","family":"Zhang","given":"Tong","non-dropping-particle":"","parse-names":false,"suffix":""},{"dropping-particle":"","family":"Wang","given":"Weiwei","non-dropping-particle":"","parse-names":false,"suffix":""},{"dropping-particle":"","family":"Zhang","given":"Liqiang","non-dropping-particle":"","parse-names":false,"suffix":""},{"dropping-particle":"","family":"Xue","given":"Guofeng","non-dropping-particle":"","parse-names":false,"suffix":""}],"container-title":"Structures","id":"ITEM-1","issue":"June","issued":{"date-parts":[["2023"]]},"page":"2266-2279","publisher":"Elsevier Ltd","title":"Behavior of concrete-filled circular steel tubular stub columns exposed to corrosion and freeze–thaw cycles","type":"article-journal","volume":"55"},"uris":["http://www.mendeley.com/documents/?uuid=2363b6bd-9eaf-402e-abab-f15349bd125c"]}],"mendeley":{"formattedCitation":"[69]","plainTextFormattedCitation":"[69]","previouslyFormattedCitation":"[69]"},"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9]</w:t>
            </w:r>
            <w:r>
              <w:rPr>
                <w:rFonts w:asciiTheme="majorBidi" w:eastAsia="Times New Roman" w:hAnsiTheme="majorBidi" w:cstheme="majorBidi"/>
                <w:sz w:val="16"/>
                <w:szCs w:val="16"/>
                <w:highlight w:val="yellow"/>
              </w:rPr>
              <w:fldChar w:fldCharType="end"/>
            </w:r>
          </w:p>
        </w:tc>
      </w:tr>
      <w:tr w:rsidR="00296E40" w:rsidRPr="0069429B" w14:paraId="22261F0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4CDBBBD7" w14:textId="421A54FF"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w:t>
            </w:r>
          </w:p>
        </w:tc>
        <w:tc>
          <w:tcPr>
            <w:tcW w:w="864" w:type="dxa"/>
            <w:noWrap/>
          </w:tcPr>
          <w:p w14:paraId="24C20837" w14:textId="5D3B3994"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4</w:t>
            </w:r>
          </w:p>
        </w:tc>
        <w:tc>
          <w:tcPr>
            <w:tcW w:w="864" w:type="dxa"/>
            <w:noWrap/>
          </w:tcPr>
          <w:p w14:paraId="42C1E90B" w14:textId="5D58FC8D"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w:t>
            </w:r>
          </w:p>
        </w:tc>
        <w:tc>
          <w:tcPr>
            <w:tcW w:w="864" w:type="dxa"/>
            <w:noWrap/>
          </w:tcPr>
          <w:p w14:paraId="24161447" w14:textId="7B75523E"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65</w:t>
            </w:r>
          </w:p>
        </w:tc>
        <w:tc>
          <w:tcPr>
            <w:tcW w:w="864" w:type="dxa"/>
            <w:noWrap/>
          </w:tcPr>
          <w:p w14:paraId="7E14B3FE" w14:textId="2C8B9F6B"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7-66</w:t>
            </w:r>
          </w:p>
        </w:tc>
        <w:tc>
          <w:tcPr>
            <w:tcW w:w="661" w:type="dxa"/>
            <w:tcBorders>
              <w:right w:val="single" w:sz="4" w:space="0" w:color="auto"/>
            </w:tcBorders>
            <w:noWrap/>
          </w:tcPr>
          <w:p w14:paraId="7B4A0D0F" w14:textId="06B3491B"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engstruct.2023.117192","ISSN":"18737323","abstract":"The light and high strength bamboo scrimber was buried in the core of concrete-filled steel tube (CFST) to form bamboo scrimber and concrete-filled steel tube column (BCFST), which was expected to reduce the amount of concrete and weight in CFST and promote the use of bamboo scrimber. To investigate the influences of key design parameters on the compressive performance, namely bamboo scrimber dimension, design concrete strength, and diameter to thickness of steel tube, ninety BCFSTs and eighteen CFSTs specimens were tested under axial compression. According to the experimental results, the improvement of the BCFST bearing capacity resulted from the contribution of the inner sandwich concrete and the bamboo scrimber under the constraint from the steel tube. The ultimate load rose with the increase of the bamboo scrimber dimension, concrete strength, and steel tube thickness. Note that the increase range of ultimate load of BCFSTs is 3.9% higher than that of CFSTs by increasing the dimension of bamboo scrimber, with a maximum increase at 43.9%. The damage modes of BCFSTs can generally be categorized into local buckling failure mode and shear failure mode. In addition, owing to the different compactness between the bamboo scrimber and the concrete, the stress-strain curve of the C80 concrete characterized the strain hardening tendency rather than the strain softening tendency in the C50 concrete. According to the load-strain curves of the BCFSTs and the contribution of the composite actions between the three parts of the member to the load-carrying capacity, the characteristic points were defined. A calculation model for accurately predicting the ultimate capacity of BCFSTs was proposed by considering the boundary conditions for both non built-in and fully built-in bamboo scrimber in CFSTs.","author":[{"dropping-particle":"","family":"Wei","given":"Baoxing","non-dropping-particle":"","parse-names":false,"suffix":""},{"dropping-particle":"","family":"Wei","given":"Yang","non-dropping-particle":"","parse-names":false,"suffix":""},{"dropping-particle":"","family":"Lin","given":"Yu","non-dropping-particle":"","parse-names":false,"suffix":""},{"dropping-particle":"","family":"Wang","given":"Gaofei","non-dropping-particle":"","parse-names":false,"suffix":""},{"dropping-particle":"","family":"Zhang","given":"Yirui","non-dropping-particle":"","parse-names":false,"suffix":""}],"container-title":"Engineering Structures","id":"ITEM-1","issue":"November 2023","issued":{"date-parts":[["2024"]]},"page":"117192","publisher":"Elsevier Ltd","title":"Compressive performance of bamboo scrimber and concrete-filled steel tube columns","type":"article-journal","volume":"300"},"uris":["http://www.mendeley.com/documents/?uuid=52696933-21c6-49d0-b8d1-58ca4a6f1f5a"]}],"mendeley":{"formattedCitation":"[68]","plainTextFormattedCitation":"[68]","previouslyFormattedCitation":"[68]"},"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8]</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62E3E6F7" w14:textId="20EBB17C"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4</w:t>
            </w:r>
          </w:p>
        </w:tc>
        <w:tc>
          <w:tcPr>
            <w:tcW w:w="864" w:type="dxa"/>
          </w:tcPr>
          <w:p w14:paraId="5C208EEF" w14:textId="59694D21"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59</w:t>
            </w:r>
          </w:p>
        </w:tc>
        <w:tc>
          <w:tcPr>
            <w:tcW w:w="864" w:type="dxa"/>
          </w:tcPr>
          <w:p w14:paraId="681854AB" w14:textId="4AF1F714"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5-6</w:t>
            </w:r>
          </w:p>
        </w:tc>
        <w:tc>
          <w:tcPr>
            <w:tcW w:w="864" w:type="dxa"/>
          </w:tcPr>
          <w:p w14:paraId="087508E7" w14:textId="4F2EAD98"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18-325</w:t>
            </w:r>
          </w:p>
        </w:tc>
        <w:tc>
          <w:tcPr>
            <w:tcW w:w="864" w:type="dxa"/>
          </w:tcPr>
          <w:p w14:paraId="0CE34529" w14:textId="74093158"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1</w:t>
            </w:r>
          </w:p>
        </w:tc>
        <w:tc>
          <w:tcPr>
            <w:tcW w:w="661" w:type="dxa"/>
            <w:tcBorders>
              <w:right w:val="single" w:sz="4" w:space="0" w:color="auto"/>
            </w:tcBorders>
          </w:tcPr>
          <w:p w14:paraId="05E0F510" w14:textId="3A9B62F3"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compstruct.2023.117181","ISSN":"02638223","abstract":"To effectively solve the problem of the corrosion of undisturbed seawater and sea sand concrete (SSC) in practical applications, a new structure of concrete-filled steel tube (CFT) columns with inner distributed SSC-filled fiber-reinforced polymer (FRP) tubes was proposed. A total of 40 specimens were tested to investigate the axial compression behavior according to three parameters. The results indicated that the ultimate strength of CFT columns with inner distributed SSC-filled FRP tubes increased with the increase of FRP tube thickness, FRP tube diameter and steel tube thickness. The arrangement of inner FRP tubes effectively improved the axial compressive behavior and ductility of CFT columns. The ultimate strength of the CFT columns improved by 6.23 %–91.14 % due to the inner FRP tube. The failure of the specimens was always accompanied by fracture of one of the inner FRP tubes, while the remaining inner FRP tubes continued providing confinement. Lastly, two models based on different theories were proposed and evaluated to predict the ultimate load of this structure. The evaluation results indicated that both models provided accurate and reasonable predictions for the design of this structure.","author":[{"dropping-particle":"","family":"Miao","given":"Kunting","non-dropping-particle":"","parse-names":false,"suffix":""},{"dropping-particle":"","family":"Wei","given":"Yang","non-dropping-particle":"","parse-names":false,"suffix":""},{"dropping-particle":"","family":"Dong","given":"Fenghui","non-dropping-particle":"","parse-names":false,"suffix":""},{"dropping-particle":"","family":"Zheng","given":"Kaiqi","non-dropping-particle":"","parse-names":false,"suffix":""},{"dropping-particle":"","family":"Wang","given":"Jiaqing","non-dropping-particle":"","parse-names":false,"suffix":""}],"container-title":"Composite Structures","id":"ITEM-1","issue":"October 2021","issued":{"date-parts":[["2023"]]},"page":"117181","publisher":"Elsevier Ltd","title":"Experimental study on concrete-filled steel tube columns with inner distributed seawater and sea sand concrete-filled fiber-reinforced polymer tubes under axial compression","type":"article-journal","volume":"320"},"uris":["http://www.mendeley.com/documents/?uuid=566cb298-0aa7-476f-b5ae-b62ed0b253cf"]}],"mendeley":{"formattedCitation":"[70]","plainTextFormattedCitation":"[70]","previouslyFormattedCitation":"[70]"},"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0]</w:t>
            </w:r>
            <w:r>
              <w:rPr>
                <w:rFonts w:asciiTheme="majorBidi" w:eastAsia="Times New Roman" w:hAnsiTheme="majorBidi" w:cstheme="majorBidi"/>
                <w:sz w:val="16"/>
                <w:szCs w:val="16"/>
                <w:highlight w:val="yellow"/>
              </w:rPr>
              <w:fldChar w:fldCharType="end"/>
            </w:r>
          </w:p>
        </w:tc>
      </w:tr>
      <w:tr w:rsidR="00296E40" w:rsidRPr="0069429B" w14:paraId="7307D5CF"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2B807269" w14:textId="4D3C0D7C"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w:t>
            </w:r>
          </w:p>
        </w:tc>
        <w:tc>
          <w:tcPr>
            <w:tcW w:w="864" w:type="dxa"/>
            <w:noWrap/>
          </w:tcPr>
          <w:p w14:paraId="79B1E215" w14:textId="2759B56A"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03</w:t>
            </w:r>
          </w:p>
        </w:tc>
        <w:tc>
          <w:tcPr>
            <w:tcW w:w="864" w:type="dxa"/>
            <w:noWrap/>
          </w:tcPr>
          <w:p w14:paraId="383B4BD2" w14:textId="37917914"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55D88B6F" w14:textId="564F5AC8"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0</w:t>
            </w:r>
          </w:p>
        </w:tc>
        <w:tc>
          <w:tcPr>
            <w:tcW w:w="864" w:type="dxa"/>
            <w:noWrap/>
          </w:tcPr>
          <w:p w14:paraId="6F69FA7C" w14:textId="05906C18"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6.7</w:t>
            </w:r>
          </w:p>
        </w:tc>
        <w:tc>
          <w:tcPr>
            <w:tcW w:w="661" w:type="dxa"/>
            <w:tcBorders>
              <w:right w:val="single" w:sz="4" w:space="0" w:color="auto"/>
            </w:tcBorders>
            <w:noWrap/>
          </w:tcPr>
          <w:p w14:paraId="4FBB6D18" w14:textId="5CD5B285"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engstruct.2023.117192","ISSN":"18737323","abstract":"The light and high strength bamboo scrimber was buried in the core of concrete-filled steel tube (CFST) to form bamboo scrimber and concrete-filled steel tube column (BCFST), which was expected to reduce the amount of concrete and weight in CFST and promote the use of bamboo scrimber. To investigate the influences of key design parameters on the compressive performance, namely bamboo scrimber dimension, design concrete strength, and diameter to thickness of steel tube, ninety BCFSTs and eighteen CFSTs specimens were tested under axial compression. According to the experimental results, the improvement of the BCFST bearing capacity resulted from the contribution of the inner sandwich concrete and the bamboo scrimber under the constraint from the steel tube. The ultimate load rose with the increase of the bamboo scrimber dimension, concrete strength, and steel tube thickness. Note that the increase range of ultimate load of BCFSTs is 3.9% higher than that of CFSTs by increasing the dimension of bamboo scrimber, with a maximum increase at 43.9%. The damage modes of BCFSTs can generally be categorized into local buckling failure mode and shear failure mode. In addition, owing to the different compactness between the bamboo scrimber and the concrete, the stress-strain curve of the C80 concrete characterized the strain hardening tendency rather than the strain softening tendency in the C50 concrete. According to the load-strain curves of the BCFSTs and the contribution of the composite actions between the three parts of the member to the load-carrying capacity, the characteristic points were defined. A calculation model for accurately predicting the ultimate capacity of BCFSTs was proposed by considering the boundary conditions for both non built-in and fully built-in bamboo scrimber in CFSTs.","author":[{"dropping-particle":"","family":"Wei","given":"Baoxing","non-dropping-particle":"","parse-names":false,"suffix":""},{"dropping-particle":"","family":"Wei","given":"Yang","non-dropping-particle":"","parse-names":false,"suffix":""},{"dropping-particle":"","family":"Lin","given":"Yu","non-dropping-particle":"","parse-names":false,"suffix":""},{"dropping-particle":"","family":"Wang","given":"Gaofei","non-dropping-particle":"","parse-names":false,"suffix":""},{"dropping-particle":"","family":"Zhang","given":"Yirui","non-dropping-particle":"","parse-names":false,"suffix":""}],"container-title":"Engineering Structures","id":"ITEM-1","issue":"November 2023","issued":{"date-parts":[["2024"]]},"page":"117192","publisher":"Elsevier Ltd","title":"Compressive performance of bamboo scrimber and concrete-filled steel tube columns","type":"article-journal","volume":"300"},"uris":["http://www.mendeley.com/documents/?uuid=52696933-21c6-49d0-b8d1-58ca4a6f1f5a"]}],"mendeley":{"formattedCitation":"[68]","plainTextFormattedCitation":"[68]","previouslyFormattedCitation":"[68]"},"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68]</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645509E8" w14:textId="0D0494C7"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2D6A0178" w14:textId="0AD5B8A2"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40-180</w:t>
            </w:r>
          </w:p>
        </w:tc>
        <w:tc>
          <w:tcPr>
            <w:tcW w:w="864" w:type="dxa"/>
          </w:tcPr>
          <w:p w14:paraId="56C7198E" w14:textId="4418E31C"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w:t>
            </w:r>
          </w:p>
        </w:tc>
        <w:tc>
          <w:tcPr>
            <w:tcW w:w="864" w:type="dxa"/>
          </w:tcPr>
          <w:p w14:paraId="2F2C48EF" w14:textId="6498A912"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95-321</w:t>
            </w:r>
          </w:p>
        </w:tc>
        <w:tc>
          <w:tcPr>
            <w:tcW w:w="864" w:type="dxa"/>
          </w:tcPr>
          <w:p w14:paraId="50F6C553" w14:textId="431EBBE1"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1-37</w:t>
            </w:r>
          </w:p>
        </w:tc>
        <w:tc>
          <w:tcPr>
            <w:tcW w:w="661" w:type="dxa"/>
            <w:tcBorders>
              <w:right w:val="single" w:sz="4" w:space="0" w:color="auto"/>
            </w:tcBorders>
          </w:tcPr>
          <w:p w14:paraId="25FCEC74" w14:textId="762958BC"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engstruct.2023.116602","ISSN":"18737323","abstract":"In modern construction use of composite sections such as CFST columns was improved because of their numerous benefits in construction processes. However, some disadvantages like buckling of steel tube, poor corrosion and fire resistance necessitates the stiffening measures to be adopted. In this study, a novel stiffening scheme was proposed to use with unstiffened CFST column. The stiffening scheme is named as diagonal stiffeners which comprises diagonal stiffeners attached at diagonally opposite ends of steel tube. The stiffeners can be provided in three formats viz, binary, tertiary, and quaternary arrangement. In this paper the response of diagonal stiffeners CFST columns under axial compression was investigated through experimental program. The findings of the analysis were collected with regard to ultimate capacity, load vs strain response, and load vs deformation behavior. Further, to explore the performance of suggested stiffener arrangement, a FE model was developed in ABAQUS and validated through experimental findings. A parametric examination was conducted to evaluate the influence of diameter of stiffeners, number of stiffeners and its yield strength on the ultimate load capacity, load vs strain behavior, axial stress distribution in concrete, lateral deformation of column, and Poisson's ratio of outer steel casing. Results of the analysis showed that CFST columns strengthened with proposed stiffening arrangements showed approximately 15–25 % higher ultimate load capacity than unstiffened CFST section. Also, using the diagonal stiffeners improved the pre-peak and post-peak behavior of column section. The local buckling of outer steel casing was eliminated and ductility of column section improved. It was deduced that stiffened CFST columns had better confining pressure on concrete infill and composite interaction between outer steel casing and infill concrete was enhanced. The prediction formula to anticipate axial load capacity was also established and can be employed to design of CFST with diagonal stiffeners.","author":[{"dropping-particle":"","family":"Singh","given":"Harpreet","non-dropping-particle":"","parse-names":false,"suffix":""},{"dropping-particle":"","family":"Tiwary","given":"Aditya Kumar","non-dropping-particle":"","parse-names":false,"suffix":""}],"container-title":"Engineering Structures","id":"ITEM-1","issue":"June","issued":{"date-parts":[["2023"]]},"page":"116602","publisher":"Elsevier Ltd","title":"Experimental and numerical investigation on concrete filled steel tube columns reinforced with diagonal stiffeners under axial loading","type":"article-journal","volume":"292"},"uris":["http://www.mendeley.com/documents/?uuid=c87a7993-a899-4a6c-845a-cd4cd2408da6"]}],"mendeley":{"formattedCitation":"[71]","plainTextFormattedCitation":"[71]","previouslyFormattedCitation":"[71]"},"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1]</w:t>
            </w:r>
            <w:r>
              <w:rPr>
                <w:rFonts w:asciiTheme="majorBidi" w:eastAsia="Times New Roman" w:hAnsiTheme="majorBidi" w:cstheme="majorBidi"/>
                <w:sz w:val="16"/>
                <w:szCs w:val="16"/>
                <w:highlight w:val="yellow"/>
              </w:rPr>
              <w:fldChar w:fldCharType="end"/>
            </w:r>
          </w:p>
        </w:tc>
      </w:tr>
      <w:tr w:rsidR="00296E40" w:rsidRPr="0069429B" w14:paraId="4FA3AE3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0EA264D5" w14:textId="13DE2DE2" w:rsidR="00D27C02" w:rsidRPr="007C4CA7" w:rsidRDefault="00D27C02" w:rsidP="00D27C02">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0702F1F6" w14:textId="56337F0B"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40-180</w:t>
            </w:r>
          </w:p>
        </w:tc>
        <w:tc>
          <w:tcPr>
            <w:tcW w:w="864" w:type="dxa"/>
            <w:noWrap/>
          </w:tcPr>
          <w:p w14:paraId="17090EC9" w14:textId="1726C8E2"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6</w:t>
            </w:r>
          </w:p>
        </w:tc>
        <w:tc>
          <w:tcPr>
            <w:tcW w:w="864" w:type="dxa"/>
            <w:noWrap/>
          </w:tcPr>
          <w:p w14:paraId="5188F322" w14:textId="6DBBFCE8"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0-320</w:t>
            </w:r>
          </w:p>
        </w:tc>
        <w:tc>
          <w:tcPr>
            <w:tcW w:w="864" w:type="dxa"/>
            <w:noWrap/>
          </w:tcPr>
          <w:p w14:paraId="0DE44F73" w14:textId="075640E3"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7</w:t>
            </w:r>
          </w:p>
        </w:tc>
        <w:tc>
          <w:tcPr>
            <w:tcW w:w="661" w:type="dxa"/>
            <w:tcBorders>
              <w:right w:val="single" w:sz="4" w:space="0" w:color="auto"/>
            </w:tcBorders>
            <w:noWrap/>
          </w:tcPr>
          <w:p w14:paraId="0AC89811" w14:textId="1FE2FADC" w:rsidR="00D27C02" w:rsidRPr="007C4CA7" w:rsidRDefault="00296E40"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10694-023-01368-w","ISSN":"15728099","abstract":"Concrete-filled single steel tubular (CFT) columns are a form of composite member made up primarily of steel casings filled with concrete and are progressively employed as load-bearing parts nowadays. CFT columns have been used to build huge structures and long-span bridges in the construction field. The findings of an experiment on axially loaded concrete-filled single steel tubular columns that were post-heated as per the ISO 834 standard fire are presented in this study. The steel casings of diameters of 100 mm, 140 mm, and 180 mm with thicknesses of 3 mm and 6 mm were employed in the present study. Concrete of grade M30 was employed to fill the core of the columns. This research studies CFT columns' characteristics after exposure to temperatures ranging from 400°C to 1000°C. The test findings were compared to one another concerning the axial deformation against time, maximum load capacity, load-deformation pattern, ductility index, secant stiffness, and residual strength index. The experimental test findings were correlated to the results obtained from the provisions of codes including Eurocode-4, ACI, AS 5100, DBJ 13-51-2010, and GJB4142-2000.","author":[{"dropping-particle":"","family":"Tiwary","given":"Aditya Kumar","non-dropping-particle":"","parse-names":false,"suffix":""},{"dropping-particle":"","family":"Bhatia","given":"Sakshi","non-dropping-particle":"","parse-names":false,"suffix":""}],"container-title":"Fire Technology","id":"ITEM-1","issue":"2","issued":{"date-parts":[["2023"]]},"page":"847-878","publisher":"Springer US","title":"Experimental Investigation on Post-fire Response of Concrete-Filled Steel Tube Column Subjected to Elevated Temperature","type":"article-journal","volume":"59"},"uris":["http://www.mendeley.com/documents/?uuid=014babe7-4bc2-4197-a7d0-fe8f6c19ebf5"]}],"mendeley":{"formattedCitation":"[72]","plainTextFormattedCitation":"[72]","previouslyFormattedCitation":"[72]"},"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2]</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4C7E7ADF" w14:textId="4F0BBE2D"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10</w:t>
            </w:r>
          </w:p>
        </w:tc>
        <w:tc>
          <w:tcPr>
            <w:tcW w:w="864" w:type="dxa"/>
          </w:tcPr>
          <w:p w14:paraId="2B3CADC8" w14:textId="6548106B"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65</w:t>
            </w:r>
          </w:p>
        </w:tc>
        <w:tc>
          <w:tcPr>
            <w:tcW w:w="864" w:type="dxa"/>
          </w:tcPr>
          <w:p w14:paraId="51E3934B" w14:textId="67D5FEF1"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3-4.5</w:t>
            </w:r>
          </w:p>
        </w:tc>
        <w:tc>
          <w:tcPr>
            <w:tcW w:w="864" w:type="dxa"/>
          </w:tcPr>
          <w:p w14:paraId="22968295" w14:textId="49B1CD9E"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32-386</w:t>
            </w:r>
          </w:p>
        </w:tc>
        <w:tc>
          <w:tcPr>
            <w:tcW w:w="864" w:type="dxa"/>
          </w:tcPr>
          <w:p w14:paraId="031C5BE9" w14:textId="751ECF70" w:rsidR="00D27C02" w:rsidRPr="007C4CA7"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4</w:t>
            </w:r>
          </w:p>
        </w:tc>
        <w:tc>
          <w:tcPr>
            <w:tcW w:w="661" w:type="dxa"/>
            <w:tcBorders>
              <w:right w:val="single" w:sz="4" w:space="0" w:color="auto"/>
            </w:tcBorders>
          </w:tcPr>
          <w:p w14:paraId="71FE9B96" w14:textId="4D06C654" w:rsidR="00D27C02" w:rsidRPr="007C4CA7" w:rsidRDefault="00296E40"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conbuildmat.2023.132486","ISSN":"09500618","abstract":"Experimental and numerical studies were conducted to clarify the influencing law of steel ratio on the mechanical properties of reinforced and recycled aggregate concrete (RAC)-filled circular steel tube short columns (R-RACFST) with 100% recycled coarse aggregate (RCA) replacement. Concrete-filled steel tube (CFST), RAC-filled steel tube (RACFST) and R-RACFST test series were designed using five different wall-thicknesses of steel tube with two replicates for each wall-thickness. Based on the test, the influencing law of steel ratio on the failure, loading performances and ductility was analyzed, and the improving effect of reinforcement on the behavior of R-RACFSTs was confirmed, and the finite element (FE) model was developed, and the FE simulations were then performed considering the coupling effect between the wall-thickness of steel tube, reinforcement and strength of RAC. The strength prediction equations of CFSTs from codes such as T/CECS 625, GBT51446-2021, GB50936-2014, ANSI/AISC A360-16, AIJ, Eurocode 4 and AS/NZS 5100.6 were studied and their applicability to RACFSTs was confirmed. Meanwhile, novel equations for predicting the strength of R-RACFSTs were proposed and verified. The results demonstrate that: R-RACFST makes it possible to fill RAC with 100% RCA; when combined with an appropriate amount of reinforcement, R-RACFSTs with thinner steel tube performs as well or better than RACFSTs with thicker steel tube; reasonable ranges of steel ratio and confinement index for R-RACFSTs are recommended as 6.2%</w:instrText>
            </w:r>
            <w:r>
              <w:rPr>
                <w:rFonts w:ascii="Cambria Math" w:eastAsia="Times New Roman" w:hAnsi="Cambria Math" w:cs="Cambria Math"/>
                <w:sz w:val="16"/>
                <w:szCs w:val="16"/>
                <w:highlight w:val="yellow"/>
              </w:rPr>
              <w:instrText>∼</w:instrText>
            </w:r>
            <w:r>
              <w:rPr>
                <w:rFonts w:asciiTheme="majorBidi" w:eastAsia="Times New Roman" w:hAnsiTheme="majorBidi" w:cstheme="majorBidi"/>
                <w:sz w:val="16"/>
                <w:szCs w:val="16"/>
                <w:highlight w:val="yellow"/>
              </w:rPr>
              <w:instrText xml:space="preserve">12.8% and 0.78 </w:instrText>
            </w:r>
            <w:r>
              <w:rPr>
                <w:rFonts w:ascii="Cambria Math" w:eastAsia="Times New Roman" w:hAnsi="Cambria Math" w:cs="Cambria Math"/>
                <w:sz w:val="16"/>
                <w:szCs w:val="16"/>
                <w:highlight w:val="yellow"/>
              </w:rPr>
              <w:instrText>∼</w:instrText>
            </w:r>
            <w:r>
              <w:rPr>
                <w:rFonts w:asciiTheme="majorBidi" w:eastAsia="Times New Roman" w:hAnsiTheme="majorBidi" w:cstheme="majorBidi"/>
                <w:sz w:val="16"/>
                <w:szCs w:val="16"/>
                <w:highlight w:val="yellow"/>
              </w:rPr>
              <w:instrText xml:space="preserve"> 1.53, respectively; the proposed equations are accurate and reliable, and can be applied to design the load bearing capacity of axially loaded R-RACFSTs.","author":[{"dropping-particle":"","family":"Xiamuxi","given":"Alifujiang","non-dropping-particle":"","parse-names":false,"suffix":""},{"dropping-particle":"","family":"Aosimanjiang","given":"Abudureyimujiang","non-dropping-particle":"","parse-names":false,"suffix":""},{"dropping-particle":"","family":"Yang","given":"Bin","non-dropping-particle":"","parse-names":false,"suffix":""}],"container-title":"Construction and Building Materials","id":"ITEM-1","issue":"March","issued":{"date-parts":[["2023"]]},"page":"132486","publisher":"Elsevier Ltd","title":"Loading performance of reinforced and recycled aggregate concrete-filled circular steel tube short column with different steel ratios","type":"article-journal","volume":"399"},"uris":["http://www.mendeley.com/documents/?uuid=d1799b56-a58f-49bf-be41-0fc482ded624"]}],"mendeley":{"formattedCitation":"[73]","plainTextFormattedCitation":"[73]","previouslyFormattedCitation":"[73]"},"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3]</w:t>
            </w:r>
            <w:r>
              <w:rPr>
                <w:rFonts w:asciiTheme="majorBidi" w:eastAsia="Times New Roman" w:hAnsiTheme="majorBidi" w:cstheme="majorBidi"/>
                <w:sz w:val="16"/>
                <w:szCs w:val="16"/>
                <w:highlight w:val="yellow"/>
              </w:rPr>
              <w:fldChar w:fldCharType="end"/>
            </w:r>
          </w:p>
        </w:tc>
      </w:tr>
      <w:tr w:rsidR="00296E40" w:rsidRPr="0069429B" w14:paraId="4122FEA8"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0DC3C4E1" w14:textId="6704A5FD"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w:t>
            </w:r>
          </w:p>
        </w:tc>
        <w:tc>
          <w:tcPr>
            <w:tcW w:w="864" w:type="dxa"/>
            <w:noWrap/>
          </w:tcPr>
          <w:p w14:paraId="2A64AA01" w14:textId="6244995A"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50</w:t>
            </w:r>
          </w:p>
        </w:tc>
        <w:tc>
          <w:tcPr>
            <w:tcW w:w="864" w:type="dxa"/>
            <w:noWrap/>
          </w:tcPr>
          <w:p w14:paraId="72DAC007" w14:textId="0D25AB1B"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55</w:t>
            </w:r>
          </w:p>
        </w:tc>
        <w:tc>
          <w:tcPr>
            <w:tcW w:w="864" w:type="dxa"/>
            <w:noWrap/>
          </w:tcPr>
          <w:p w14:paraId="4D05BA50" w14:textId="3C0AFB88"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26</w:t>
            </w:r>
          </w:p>
        </w:tc>
        <w:tc>
          <w:tcPr>
            <w:tcW w:w="864" w:type="dxa"/>
            <w:noWrap/>
          </w:tcPr>
          <w:p w14:paraId="6FC96CF2" w14:textId="1142C2DB"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31</w:t>
            </w:r>
          </w:p>
        </w:tc>
        <w:tc>
          <w:tcPr>
            <w:tcW w:w="661" w:type="dxa"/>
            <w:tcBorders>
              <w:right w:val="single" w:sz="4" w:space="0" w:color="auto"/>
            </w:tcBorders>
            <w:noWrap/>
          </w:tcPr>
          <w:p w14:paraId="1D65709C" w14:textId="4D05E5F4"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istruc.2022.05.022","ISSN":"23520124","abstract":"An innovative steel tube confined rubberized concrete column is presented in this research to promote waste rubber recycling and improve the mechanical properties of conventional concrete. The axial compressive behavior of circular steel tube confined rubberized concrete (STC-RuC) stub column specimens is experimentally investigated. Thirty-two specimens including twenty-eight STC-RuC specimens and four referenced circular steel tube confined conventional concrete (STCC) column specimens were fabricated and tested. Experimental variables included rubber particle size, volume replacement ratio of the rubber particles, steel tube thickness, and concrete compressive strength. The failure modes, ultimate strength, strain characteristics, rigidity, confinement effect, and ductility were evaluated. The tests showed the failure of the STC-RuC specimens under axial compression was by the core concrete shear failure and the steel tube local buckling. Also, the ultimate strength of STC-RuC specimens was directly proportional to the rubber particle size and steel tube thickness, and it decreased with the increasing volume replacement ratio. With the increasing volume replacement ratio in STC-RuC specimens, the ductility improved, whereas the rigidity decreased. The rigidity increased with the increasing rubber particle size; compared with concrete-filled steel tube (CFST), rubberized concrete-filled steel tube (RuCFST), and STCC stub column specimens, the STC-RuC specimens had better axial compression behavior with a smaller confinement factor. Further, the ultimate strength of STC-RuC specimens was evaluated using various calculation models. The simplified formulae for the prediction of ultimate strengths were also presented.","author":[{"dropping-particle":"","family":"Zhaoyuan","given":"Yang","non-dropping-particle":"","parse-names":false,"suffix":""},{"dropping-particle":"","family":"Qiyun","given":"Qiao","non-dropping-particle":"","parse-names":false,"suffix":""},{"dropping-particle":"","family":"Wanlin","given":"Cao","non-dropping-particle":"","parse-names":false,"suffix":""},{"dropping-particle":"","family":"Jiafeng","given":"Li","non-dropping-particle":"","parse-names":false,"suffix":""}],"container-title":"Structures","id":"ITEM-1","issue":"March","issued":{"date-parts":[["2022"]]},"page":"887-907","publisher":"Elsevier Ltd","title":"Study on axial compressive behavior of circular steel tube confined rubberized concrete stub columns","type":"article-journal","volume":"41"},"uris":["http://www.mendeley.com/documents/?uuid=4b165639-ef89-4bfa-a27d-75768b058902"]}],"mendeley":{"formattedCitation":"[74]","plainTextFormattedCitation":"[74]","previouslyFormattedCitation":"[74]"},"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4]</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579DCB57" w14:textId="3860D80B" w:rsidR="00D662A6" w:rsidRPr="007C4CA7" w:rsidRDefault="00D662A6"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3</w:t>
            </w:r>
          </w:p>
        </w:tc>
        <w:tc>
          <w:tcPr>
            <w:tcW w:w="864" w:type="dxa"/>
          </w:tcPr>
          <w:p w14:paraId="5B8EAB0F" w14:textId="0F0B4D69"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4</w:t>
            </w:r>
          </w:p>
        </w:tc>
        <w:tc>
          <w:tcPr>
            <w:tcW w:w="864" w:type="dxa"/>
          </w:tcPr>
          <w:p w14:paraId="0B455238" w14:textId="3FA56493"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tcPr>
          <w:p w14:paraId="7D6FD3CE" w14:textId="4B1893C2"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30</w:t>
            </w:r>
          </w:p>
        </w:tc>
        <w:tc>
          <w:tcPr>
            <w:tcW w:w="864" w:type="dxa"/>
          </w:tcPr>
          <w:p w14:paraId="461D7F25" w14:textId="02091F36" w:rsidR="00D662A6" w:rsidRPr="007C4CA7" w:rsidRDefault="00D27C02"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9-43</w:t>
            </w:r>
          </w:p>
        </w:tc>
        <w:tc>
          <w:tcPr>
            <w:tcW w:w="661" w:type="dxa"/>
            <w:tcBorders>
              <w:right w:val="single" w:sz="4" w:space="0" w:color="auto"/>
            </w:tcBorders>
          </w:tcPr>
          <w:p w14:paraId="74A38B46" w14:textId="6012F386" w:rsidR="00D662A6" w:rsidRPr="007C4CA7" w:rsidRDefault="00296E40" w:rsidP="00D662A6">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43452-022-00422-8","ISBN":"0123456789","ISSN":"16449665","abstract":"In this study, the axial compressive performance of recycled concrete-filled corroded steel tubular columns was assessed with different concrete strength grades (C30, C45, C60) and different corrosion degrees (0%, 5%, 10%, 15%, 20%). Axial compression tests on 15 specimens were conducted, and the corresponding load–displacement curves, skeleton curves, stiffness degradation curves, characteristic load, characteristic displacement, failure modes, and the stress–strain distribution in steel tube and concrete specimens were obtained and thoroughly analyzed. The load-bearing capacity of the specimens was calculated by the typical local and international standards. The static calculation model of the specimens was built by the finite element software, and the load-bearing capacity and deformation performance were evaluated and compared with the test results. The results showed that with the increase of corrosion degree under the same load, the specimen deformation and central bulge are more prominent, whereas the load-bearing capacity and stiffness decrease. As the concrete strength increased, the load-bearing capacity of specimens increased significantly. The calculated load-bearing capacity values and the finite element analysis results agree well with the test values. The findings of this research can be used in different engineering applications.","author":[{"dropping-particle":"","family":"Hui","given":"Cun","non-dropping-particle":"","parse-names":false,"suffix":""},{"dropping-particle":"","family":"Li","given":"Yonggang","non-dropping-particle":"","parse-names":false,"suffix":""},{"dropping-particle":"","family":"Li","given":"Ke","non-dropping-particle":"","parse-names":false,"suffix":""},{"dropping-particle":"","family":"Liu","given":"Cong","non-dropping-particle":"","parse-names":false,"suffix":""},{"dropping-particle":"","family":"Hai","given":"Ran","non-dropping-particle":"","parse-names":false,"suffix":""},{"dropping-particle":"","family":"Li","given":"Chunqing","non-dropping-particle":"","parse-names":false,"suffix":""}],"container-title":"Archives of Civil and Mechanical Engineering","id":"ITEM-1","issue":"2","issued":{"date-parts":[["2022"]]},"title":"Experimental investigation and analysis on the axial compressive performance of recycled concrete-filled corroded steel tubular columns","type":"article-journal","volume":"22"},"uris":["http://www.mendeley.com/documents/?uuid=b13bb5f1-ea50-493f-af46-2b1fc601cf84"]}],"mendeley":{"formattedCitation":"[75]","plainTextFormattedCitation":"[75]","previouslyFormattedCitation":"[75]"},"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5]</w:t>
            </w:r>
            <w:r>
              <w:rPr>
                <w:rFonts w:asciiTheme="majorBidi" w:eastAsia="Times New Roman" w:hAnsiTheme="majorBidi" w:cstheme="majorBidi"/>
                <w:sz w:val="16"/>
                <w:szCs w:val="16"/>
                <w:highlight w:val="yellow"/>
              </w:rPr>
              <w:fldChar w:fldCharType="end"/>
            </w:r>
          </w:p>
        </w:tc>
      </w:tr>
      <w:tr w:rsidR="00296E40" w:rsidRPr="0069429B" w14:paraId="5C7853A0"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7690412E" w14:textId="2C895F31" w:rsidR="00D662A6" w:rsidRPr="007C4CA7" w:rsidRDefault="00D662A6" w:rsidP="00D662A6">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w:t>
            </w:r>
          </w:p>
        </w:tc>
        <w:tc>
          <w:tcPr>
            <w:tcW w:w="864" w:type="dxa"/>
            <w:noWrap/>
          </w:tcPr>
          <w:p w14:paraId="17216CDC" w14:textId="21C32171"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14</w:t>
            </w:r>
          </w:p>
        </w:tc>
        <w:tc>
          <w:tcPr>
            <w:tcW w:w="864" w:type="dxa"/>
            <w:noWrap/>
          </w:tcPr>
          <w:p w14:paraId="785A042B" w14:textId="71E9BB39"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1-4.03</w:t>
            </w:r>
          </w:p>
        </w:tc>
        <w:tc>
          <w:tcPr>
            <w:tcW w:w="864" w:type="dxa"/>
            <w:noWrap/>
          </w:tcPr>
          <w:p w14:paraId="305ED411" w14:textId="22135EC6"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301-331</w:t>
            </w:r>
          </w:p>
        </w:tc>
        <w:tc>
          <w:tcPr>
            <w:tcW w:w="864" w:type="dxa"/>
            <w:noWrap/>
          </w:tcPr>
          <w:p w14:paraId="40FA6020" w14:textId="54B9E2BF"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8</w:t>
            </w:r>
          </w:p>
        </w:tc>
        <w:tc>
          <w:tcPr>
            <w:tcW w:w="661" w:type="dxa"/>
            <w:tcBorders>
              <w:right w:val="single" w:sz="4" w:space="0" w:color="auto"/>
            </w:tcBorders>
            <w:noWrap/>
          </w:tcPr>
          <w:p w14:paraId="60467E32" w14:textId="517AD473"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13296-022-00584-4","ISSN":"20936311","abstract":"To explore the axial compression performance of high-strength recycled concrete-filled steel tube (RCFST) column in corrosive environments, ten high-strength RCFST columns with different wall thicknesses of steel tube and corrosion degrees and two ordinary concrete-filled steel tube (CFST) columns were designed. Subsequently, an axial compression test was carried out on these specimens to obtain the load–displacement curve, skeleton curve, and rigidity degeneration curve. The stress process, failure morphology, characteristic load, and characteristic displacement were analyzed. According to the research findings, the steel tube at the end of each specimen bulges. With increasing load, buckling occurs in the middle region, and the core concrete is crushed. The higher the corrosion degree of a specimen, the more obvious the buckling on its surface. The corrosion of a steel tube significantly affects the initial stiffness of high-strength RCFST column, which results in a significant decline in its bearing capacity and stiffness. An increase in the wall thickness of steel tubes can enhance the bearing capacity of a specimen. The ultimate balance theory was used to derive the calculation formula for the bearing capacity of each specimen, and the effects of different lateral pressure coefficients on the results were compared and analyzed. Reasonable values were obtained by comparing with the experimental results. The software ABAQUS was used to establish a finite element numerical analysis model, and the damage deformation and load–displacement curves of each specimen were obtained. The analysis and comparison of the results obtained by the model and the obtained results verify the accuracy of the finite element analysis model.","author":[{"dropping-particle":"","family":"Hui","given":"Cun","non-dropping-particle":"","parse-names":false,"suffix":""},{"dropping-particle":"","family":"Li","given":"Ke","non-dropping-particle":"","parse-names":false,"suffix":""},{"dropping-particle":"","family":"Li","given":"Yonggang","non-dropping-particle":"","parse-names":false,"suffix":""},{"dropping-particle":"","family":"Bian","given":"Yadong","non-dropping-particle":"","parse-names":false,"suffix":""},{"dropping-particle":"","family":"Hai","given":"Ran","non-dropping-particle":"","parse-names":false,"suffix":""},{"dropping-particle":"","family":"Li","given":"Chunqing","non-dropping-particle":"","parse-names":false,"suffix":""}],"container-title":"International Journal of Steel Structures","id":"ITEM-1","issue":"2","issued":{"date-parts":[["2022"]]},"page":"450-471","title":"Experimental Study and Analysis on Axial Compression Performance of High-Strength Recycled Concrete-Filled Steel Tube Column in Corrosive Environments","type":"article-journal","volume":"22"},"uris":["http://www.mendeley.com/documents/?uuid=7bcf7367-ebbf-42a4-88a7-0cd022a24b68"]}],"mendeley":{"formattedCitation":"[76]","plainTextFormattedCitation":"[76]","previouslyFormattedCitation":"[76]"},"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6]</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0B642473" w14:textId="764CDE82" w:rsidR="00D662A6" w:rsidRPr="007C4CA7" w:rsidRDefault="00D662A6"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2</w:t>
            </w:r>
          </w:p>
        </w:tc>
        <w:tc>
          <w:tcPr>
            <w:tcW w:w="864" w:type="dxa"/>
          </w:tcPr>
          <w:p w14:paraId="1BD712EA" w14:textId="6E79E37C"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0-300</w:t>
            </w:r>
          </w:p>
        </w:tc>
        <w:tc>
          <w:tcPr>
            <w:tcW w:w="864" w:type="dxa"/>
          </w:tcPr>
          <w:p w14:paraId="24FD6B42" w14:textId="5518EBF4"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tcPr>
          <w:p w14:paraId="29088B0F" w14:textId="39E0A794"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76</w:t>
            </w:r>
          </w:p>
        </w:tc>
        <w:tc>
          <w:tcPr>
            <w:tcW w:w="864" w:type="dxa"/>
          </w:tcPr>
          <w:p w14:paraId="47CB8E3F" w14:textId="1061CCCD" w:rsidR="00D662A6" w:rsidRPr="007C4CA7" w:rsidRDefault="00D27C02"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6</w:t>
            </w:r>
          </w:p>
        </w:tc>
        <w:tc>
          <w:tcPr>
            <w:tcW w:w="661" w:type="dxa"/>
            <w:tcBorders>
              <w:right w:val="single" w:sz="4" w:space="0" w:color="auto"/>
            </w:tcBorders>
          </w:tcPr>
          <w:p w14:paraId="671CF1E2" w14:textId="1B027195" w:rsidR="00D662A6" w:rsidRPr="007C4CA7" w:rsidRDefault="00296E40" w:rsidP="00D662A6">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compstruct.2021.114895","ISSN":"02638223","abstract":"To investigate the compressive behaviour of carbon fibre-reinforced polymer (CFRP)-confined circular concrete-filled steel tube (CFST) stub columns with inner latticed steel angles, the axial compression test was carried out in this paper. The main parameters investigated included the diameter-to-thickness ratio of the outer steel tube, the cross-sectional area of the inner latticed steel angles and the number of CFRP layers. First, the failure modes, load-displacement curves, ultimate load results and load-strain curves were obtained experimentally. Second, the stress-strain curves of steel tubes, the confining stress on the concrete and the stress-strain curves of the concrete were analysed according to the experimental results. Finally, design equations for the ultimate load of CFRP-confined circular CFST stub columns with inner latticed steel angles were proposed. Research results showed that the latticed steel angles have an excellent effect for improving the ultimate load and ductility of CFSTs, and the CFRP have an obvious confining effect on the local buckling of steel tubes, thus improving the ultimate load of CFSTs with latticed steel angles. It can be concluded that the failure of CFRP-confined specimens were mainly due to the rupture of the CFRP caused by the local buckling of steel tubes, and the latticed steel angles could participate in the overall loading process and provide a certain confining effect on the concrete enclosed by the latticed steel angles. On the basis of experimental results, design equations for predicting the ultimate load of CFRP-confined CFST clumns with latticed steel angles were proposed and compared with experimental results, and conservative prediction results were acquired.","author":[{"dropping-particle":"","family":"Wang","given":"Jun","non-dropping-particle":"","parse-names":false,"suffix":""},{"dropping-particle":"","family":"Qiu","given":"Wen Jing","non-dropping-particle":"","parse-names":false,"suffix":""},{"dropping-particle":"","family":"Kong","given":"Si Cheng","non-dropping-particle":"","parse-names":false,"suffix":""},{"dropping-particle":"","family":"Zhu","given":"Ji Hua","non-dropping-particle":"","parse-names":false,"suffix":""}],"container-title":"Composite Structures","id":"ITEM-1","issue":"October 2021","issued":{"date-parts":[["2022"]]},"page":"114895","publisher":"Elsevier Ltd","title":"Investigation of the axial compressive behaviour of CFRP-confined circular CFST stub columns with inner latticed steel angles","type":"article-journal","volume":"280"},"uris":["http://www.mendeley.com/documents/?uuid=4ccb0c48-a220-4411-85ee-2bd3f329c983"]}],"mendeley":{"formattedCitation":"[77]","plainTextFormattedCitation":"[77]","previouslyFormattedCitation":"[77]"},"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7]</w:t>
            </w:r>
            <w:r>
              <w:rPr>
                <w:rFonts w:asciiTheme="majorBidi" w:eastAsia="Times New Roman" w:hAnsiTheme="majorBidi" w:cstheme="majorBidi"/>
                <w:sz w:val="16"/>
                <w:szCs w:val="16"/>
                <w:highlight w:val="yellow"/>
              </w:rPr>
              <w:fldChar w:fldCharType="end"/>
            </w:r>
          </w:p>
        </w:tc>
      </w:tr>
      <w:tr w:rsidR="00296E40" w:rsidRPr="0069429B" w14:paraId="69222F4B"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tcPr>
          <w:p w14:paraId="07EEBCC6" w14:textId="321389AB" w:rsidR="00D27C02" w:rsidRPr="007C4CA7" w:rsidRDefault="00D27C02" w:rsidP="00D27C02">
            <w:pPr>
              <w:jc w:val="center"/>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4</w:t>
            </w:r>
          </w:p>
        </w:tc>
        <w:tc>
          <w:tcPr>
            <w:tcW w:w="864" w:type="dxa"/>
            <w:noWrap/>
          </w:tcPr>
          <w:p w14:paraId="6CCCA5DC" w14:textId="32953871"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87</w:t>
            </w:r>
          </w:p>
        </w:tc>
        <w:tc>
          <w:tcPr>
            <w:tcW w:w="864" w:type="dxa"/>
            <w:noWrap/>
          </w:tcPr>
          <w:p w14:paraId="0203D007" w14:textId="21A3204B"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9</w:t>
            </w:r>
          </w:p>
        </w:tc>
        <w:tc>
          <w:tcPr>
            <w:tcW w:w="864" w:type="dxa"/>
            <w:noWrap/>
          </w:tcPr>
          <w:p w14:paraId="67504D9E" w14:textId="0A1A9D8A"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55</w:t>
            </w:r>
          </w:p>
        </w:tc>
        <w:tc>
          <w:tcPr>
            <w:tcW w:w="864" w:type="dxa"/>
            <w:noWrap/>
          </w:tcPr>
          <w:p w14:paraId="0EBEA5A2" w14:textId="3A1A64C4"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6</w:t>
            </w:r>
          </w:p>
        </w:tc>
        <w:tc>
          <w:tcPr>
            <w:tcW w:w="661" w:type="dxa"/>
            <w:tcBorders>
              <w:right w:val="single" w:sz="4" w:space="0" w:color="auto"/>
            </w:tcBorders>
            <w:noWrap/>
          </w:tcPr>
          <w:p w14:paraId="42E4EC4D" w14:textId="11C13C73" w:rsidR="00D27C02" w:rsidRPr="007C4CA7" w:rsidRDefault="00296E40"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07/s41062-022-00739-6","ISBN":"4106202200739","ISSN":"23644184","abstract":"Concrete-filled steel tube (CFST) columns are gradually becoming more popular in composite construction. The steel tube not only sustains partial load but also provides confinement to the concrete-filled. Numerous studies on CFST columns are reported in the literature, but none of them stated the use of rubber powder as a partial replacement of cement. In this study, sixteen circular concrete-filled steel tubular (CFST) columns were tested under axial compression to investigate the effect of replacing cement with rubber on the axial behaviour of CFST columns. Concrete mixtures with replacement levels of 0, 15, 25 and 35% were prepared. Density and compressive strengths were also determined for all the concrete mixes. CFST columns with the same diameter-to-thickness (D/t) ratio of 45.84 and length-to-diameter (L/D) ratios of 2.9 (series 1) and 4.0 (series 2) were tested. Results of the experimental investigation indicated that increasing the replacement level of cement with rubber decreased the compressive strength and density of concrete. The axial capacity of the CFST columns was also reduced as the quantity of rubber in the concrete mix was increased. In series 1 specimens, cement replacement by 15%, 25% and 35% of rubber reduced the axial load-carrying capacity by 15.2%, 24.6% and 41.1%, respectively. In series 2 specimens, cement replacement by 15%, 25% and 35% of rubber reduced the axial load-carrying capacity by 15%, 29.4% and 45%. A reduction in the ultimate strength of CFSTs in axial compression was less significant than the loss in the concrete compressive strength. The stiffness of the CFSTs reduces, while the axial deformation corresponding to ultimate load increases as the replacement levels of cement by rubber are increased. A comparison is also made between experimental axial capacities and those obtained using the provisions of the American Concrete Institute (ACI), Eurocode 4 (EC 4), Chinese code (DL/T), and Architectural Institute of Japan (AIJ). The comparison revealed that ACI provisions provided over conservative evaluations of the ultimate axial loads for all the CFST columns. EC4, AIJ, and DL/T provisions slightly overestimated the load-carrying capacity of series 2 columns with a 35% replacement level.","author":[{"dropping-particle":"","family":"Ahmad","given":"Subhan","non-dropping-particle":"","parse-names":false,"suffix":""},{"dropping-particle":"","family":"Kumar","given":"Kamal","non-dropping-particle":"","parse-names":false,"suffix":""},{"dropping-particle":"","family":"Kumar","given":"Ajay","non-dropping-particle":"","parse-names":false,"suffix":""}],"container-title":"Innovative Infrastructure Solutions","id":"ITEM-1","issue":"2","issued":{"date-parts":[["2022"]]},"page":"1-11","publisher":"Springer International Publishing","title":"Axial behaviour of steel tubes filled with concrete incorporating high-volume rubber","type":"article-journal","volume":"7"},"uris":["http://www.mendeley.com/documents/?uuid=9a20e525-0d1f-4eec-be17-ef54c9c06fc4"]}],"mendeley":{"formattedCitation":"[78]","plainTextFormattedCitation":"[78]","previouslyFormattedCitation":"[78]"},"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8]</w:t>
            </w:r>
            <w:r>
              <w:rPr>
                <w:rFonts w:asciiTheme="majorBidi" w:eastAsia="Times New Roman" w:hAnsiTheme="majorBidi" w:cstheme="majorBidi"/>
                <w:sz w:val="16"/>
                <w:szCs w:val="16"/>
                <w:highlight w:val="yellow"/>
              </w:rPr>
              <w:fldChar w:fldCharType="end"/>
            </w:r>
          </w:p>
        </w:tc>
        <w:tc>
          <w:tcPr>
            <w:tcW w:w="661" w:type="dxa"/>
            <w:tcBorders>
              <w:left w:val="single" w:sz="4" w:space="0" w:color="auto"/>
            </w:tcBorders>
          </w:tcPr>
          <w:p w14:paraId="634A2581" w14:textId="04595E78"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kern w:val="0"/>
                <w:sz w:val="16"/>
                <w:szCs w:val="16"/>
                <w:highlight w:val="yellow"/>
                <w14:ligatures w14:val="none"/>
              </w:rPr>
            </w:pPr>
            <w:r w:rsidRPr="007C4CA7">
              <w:rPr>
                <w:rFonts w:asciiTheme="majorBidi" w:eastAsia="Times New Roman" w:hAnsiTheme="majorBidi" w:cstheme="majorBidi"/>
                <w:b/>
                <w:bCs/>
                <w:kern w:val="0"/>
                <w:sz w:val="16"/>
                <w:szCs w:val="16"/>
                <w:highlight w:val="yellow"/>
                <w14:ligatures w14:val="none"/>
              </w:rPr>
              <w:t>3</w:t>
            </w:r>
          </w:p>
        </w:tc>
        <w:tc>
          <w:tcPr>
            <w:tcW w:w="864" w:type="dxa"/>
          </w:tcPr>
          <w:p w14:paraId="2E8DB668" w14:textId="7389C39C"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165</w:t>
            </w:r>
          </w:p>
        </w:tc>
        <w:tc>
          <w:tcPr>
            <w:tcW w:w="864" w:type="dxa"/>
          </w:tcPr>
          <w:p w14:paraId="0D9B86E1" w14:textId="07222359"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4</w:t>
            </w:r>
          </w:p>
        </w:tc>
        <w:tc>
          <w:tcPr>
            <w:tcW w:w="864" w:type="dxa"/>
          </w:tcPr>
          <w:p w14:paraId="22922A13" w14:textId="43B2C18F"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42</w:t>
            </w:r>
          </w:p>
        </w:tc>
        <w:tc>
          <w:tcPr>
            <w:tcW w:w="864" w:type="dxa"/>
          </w:tcPr>
          <w:p w14:paraId="5C64E78D" w14:textId="3BB85594" w:rsidR="00D27C02" w:rsidRPr="007C4CA7" w:rsidRDefault="00D27C02"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highlight w:val="yellow"/>
                <w14:ligatures w14:val="none"/>
              </w:rPr>
            </w:pPr>
            <w:r w:rsidRPr="007C4CA7">
              <w:rPr>
                <w:rFonts w:asciiTheme="majorBidi" w:eastAsia="Times New Roman" w:hAnsiTheme="majorBidi" w:cstheme="majorBidi"/>
                <w:kern w:val="0"/>
                <w:sz w:val="16"/>
                <w:szCs w:val="16"/>
                <w:highlight w:val="yellow"/>
                <w14:ligatures w14:val="none"/>
              </w:rPr>
              <w:t>29</w:t>
            </w:r>
          </w:p>
        </w:tc>
        <w:tc>
          <w:tcPr>
            <w:tcW w:w="661" w:type="dxa"/>
            <w:tcBorders>
              <w:right w:val="single" w:sz="4" w:space="0" w:color="auto"/>
            </w:tcBorders>
          </w:tcPr>
          <w:p w14:paraId="26140575" w14:textId="21DFC812" w:rsidR="00D27C02" w:rsidRPr="007C4CA7" w:rsidRDefault="00296E40" w:rsidP="00D27C02">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highlight w:val="yellow"/>
              </w:rPr>
            </w:pPr>
            <w:r>
              <w:rPr>
                <w:rFonts w:asciiTheme="majorBidi" w:eastAsia="Times New Roman" w:hAnsiTheme="majorBidi" w:cstheme="majorBidi"/>
                <w:sz w:val="16"/>
                <w:szCs w:val="16"/>
                <w:highlight w:val="yellow"/>
              </w:rPr>
              <w:fldChar w:fldCharType="begin" w:fldLock="1"/>
            </w:r>
            <w:r>
              <w:rPr>
                <w:rFonts w:asciiTheme="majorBidi" w:eastAsia="Times New Roman" w:hAnsiTheme="majorBidi" w:cstheme="majorBidi"/>
                <w:sz w:val="16"/>
                <w:szCs w:val="16"/>
                <w:highlight w:val="yellow"/>
              </w:rPr>
              <w:instrText>ADDIN CSL_CITATION {"citationItems":[{"id":"ITEM-1","itemData":{"DOI":"10.1016/j.cscm.2021.e00851","ISSN":"22145095","abstract":"With different volume replacement ratios of rubber fine aggregate and thicknesses of steel tube, 12 rubberized concrete-filled steel tube (RuCFST) columns were fabricated. Then axial compressive tests were completed. The test results show that RuCFST columns exhibit lower axial compressive capacity and higher ductility than normal CFST columns. The steel tube of the RuCFST with a high rubber replacement ratio is more prone to local buckling and the axial load-displacement curves of RuCFST columns tends to exhibit hardening post-peak response. Based on the experimental results, the relationship between the critical value of the confinement coefficient and the rubber replacement ratio of RuCFST columns was obtained. Then, the axial compressive strength of RuCFST columns was investigated by Eurocode4, AISC360-16 and GB 50936-2014 codes. The results show that the predictions by those codes are conservative. Finally, by considering the higher ductility of RuCFST columns and full use of material properties, a modified formula to calculate the compressive strength of RuCFST columns was proposed and then validated by the experimental results.","author":[{"dropping-particle":"","family":"Shen","given":"Maoyu","non-dropping-particle":"","parse-names":false,"suffix":""},{"dropping-particle":"","family":"Huang","given":"Wei","non-dropping-particle":"","parse-names":false,"suffix":""},{"dropping-particle":"","family":"Liu","given":"Jili","non-dropping-particle":"","parse-names":false,"suffix":""},{"dropping-particle":"","family":"Zhou","given":"Zhi","non-dropping-particle":"","parse-names":false,"suffix":""}],"container-title":"Case Studies in Construction Materials","id":"ITEM-1","issue":"November 2021","issued":{"date-parts":[["2022"]]},"page":"e00851","publisher":"Elsevier Ltd","title":"Axial compressive behavior of rubberized concrete-filled steel tube short columns","type":"article-journal","volume":"16"},"uris":["http://www.mendeley.com/documents/?uuid=1ccd2e5d-c5a4-4a2b-ac29-74632cf4f4fc"]}],"mendeley":{"formattedCitation":"[79]","plainTextFormattedCitation":"[79]","previouslyFormattedCitation":"[79]"},"properties":{"noteIndex":0},"schema":"https://github.com/citation-style-language/schema/raw/master/csl-citation.json"}</w:instrText>
            </w:r>
            <w:r>
              <w:rPr>
                <w:rFonts w:asciiTheme="majorBidi" w:eastAsia="Times New Roman" w:hAnsiTheme="majorBidi" w:cstheme="majorBidi"/>
                <w:sz w:val="16"/>
                <w:szCs w:val="16"/>
                <w:highlight w:val="yellow"/>
              </w:rPr>
              <w:fldChar w:fldCharType="separate"/>
            </w:r>
            <w:r w:rsidRPr="00296E40">
              <w:rPr>
                <w:rFonts w:asciiTheme="majorBidi" w:eastAsia="Times New Roman" w:hAnsiTheme="majorBidi" w:cstheme="majorBidi"/>
                <w:noProof/>
                <w:sz w:val="16"/>
                <w:szCs w:val="16"/>
                <w:highlight w:val="yellow"/>
              </w:rPr>
              <w:t>[79]</w:t>
            </w:r>
            <w:r>
              <w:rPr>
                <w:rFonts w:asciiTheme="majorBidi" w:eastAsia="Times New Roman" w:hAnsiTheme="majorBidi" w:cstheme="majorBidi"/>
                <w:sz w:val="16"/>
                <w:szCs w:val="16"/>
                <w:highlight w:val="yellow"/>
              </w:rPr>
              <w:fldChar w:fldCharType="end"/>
            </w:r>
          </w:p>
        </w:tc>
      </w:tr>
      <w:tr w:rsidR="00296E40" w:rsidRPr="0069429B" w14:paraId="080E6912" w14:textId="77777777" w:rsidTr="00B34ACA">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bottom w:val="single" w:sz="4" w:space="0" w:color="auto"/>
            </w:tcBorders>
            <w:noWrap/>
          </w:tcPr>
          <w:p w14:paraId="3A9561E5" w14:textId="7CFCE6E9" w:rsidR="00D27C02" w:rsidRPr="0069429B" w:rsidRDefault="00D27C02" w:rsidP="00D27C02">
            <w:pPr>
              <w:jc w:val="center"/>
              <w:rPr>
                <w:rFonts w:asciiTheme="majorBidi" w:eastAsia="Times New Roman" w:hAnsiTheme="majorBidi" w:cstheme="majorBidi"/>
                <w:kern w:val="0"/>
                <w:sz w:val="16"/>
                <w:szCs w:val="16"/>
                <w14:ligatures w14:val="none"/>
              </w:rPr>
            </w:pPr>
          </w:p>
        </w:tc>
        <w:tc>
          <w:tcPr>
            <w:tcW w:w="864" w:type="dxa"/>
            <w:tcBorders>
              <w:bottom w:val="single" w:sz="4" w:space="0" w:color="auto"/>
            </w:tcBorders>
            <w:noWrap/>
          </w:tcPr>
          <w:p w14:paraId="0FD9518E" w14:textId="6B8C35E8" w:rsidR="00D27C02" w:rsidRPr="0069429B"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p>
        </w:tc>
        <w:tc>
          <w:tcPr>
            <w:tcW w:w="864" w:type="dxa"/>
            <w:tcBorders>
              <w:bottom w:val="single" w:sz="4" w:space="0" w:color="auto"/>
            </w:tcBorders>
            <w:noWrap/>
          </w:tcPr>
          <w:p w14:paraId="1F1A7361" w14:textId="2C34401C" w:rsidR="00D27C02" w:rsidRPr="0069429B"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p>
        </w:tc>
        <w:tc>
          <w:tcPr>
            <w:tcW w:w="864" w:type="dxa"/>
            <w:tcBorders>
              <w:bottom w:val="single" w:sz="4" w:space="0" w:color="auto"/>
            </w:tcBorders>
            <w:noWrap/>
          </w:tcPr>
          <w:p w14:paraId="54C90BF5" w14:textId="232A6368" w:rsidR="00D27C02" w:rsidRPr="0069429B"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p>
        </w:tc>
        <w:tc>
          <w:tcPr>
            <w:tcW w:w="864" w:type="dxa"/>
            <w:tcBorders>
              <w:bottom w:val="single" w:sz="4" w:space="0" w:color="auto"/>
            </w:tcBorders>
            <w:noWrap/>
          </w:tcPr>
          <w:p w14:paraId="3FDC86ED" w14:textId="6AF3B9C3" w:rsidR="00D27C02" w:rsidRPr="0069429B"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p>
        </w:tc>
        <w:tc>
          <w:tcPr>
            <w:tcW w:w="661" w:type="dxa"/>
            <w:tcBorders>
              <w:bottom w:val="single" w:sz="4" w:space="0" w:color="auto"/>
              <w:right w:val="single" w:sz="4" w:space="0" w:color="auto"/>
            </w:tcBorders>
            <w:noWrap/>
          </w:tcPr>
          <w:p w14:paraId="0A311289" w14:textId="39DCE96C" w:rsidR="00D27C02" w:rsidRPr="0069429B"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p>
        </w:tc>
        <w:tc>
          <w:tcPr>
            <w:tcW w:w="661" w:type="dxa"/>
            <w:tcBorders>
              <w:top w:val="single" w:sz="4" w:space="0" w:color="auto"/>
              <w:left w:val="single" w:sz="4" w:space="0" w:color="auto"/>
              <w:bottom w:val="single" w:sz="4" w:space="0" w:color="auto"/>
            </w:tcBorders>
          </w:tcPr>
          <w:p w14:paraId="17A0BC7B" w14:textId="4746CE9B" w:rsidR="00D27C02" w:rsidRPr="00A1266E" w:rsidRDefault="00A1266E"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B050"/>
                <w:sz w:val="16"/>
                <w:szCs w:val="16"/>
              </w:rPr>
            </w:pPr>
            <w:r w:rsidRPr="00A1266E">
              <w:rPr>
                <w:rFonts w:asciiTheme="majorBidi" w:eastAsia="Times New Roman" w:hAnsiTheme="majorBidi" w:cstheme="majorBidi"/>
                <w:b/>
                <w:bCs/>
                <w:color w:val="00B050"/>
                <w:kern w:val="0"/>
                <w:sz w:val="16"/>
                <w:szCs w:val="16"/>
                <w14:ligatures w14:val="none"/>
              </w:rPr>
              <w:t>674</w:t>
            </w:r>
          </w:p>
        </w:tc>
        <w:tc>
          <w:tcPr>
            <w:tcW w:w="864" w:type="dxa"/>
            <w:tcBorders>
              <w:top w:val="single" w:sz="4" w:space="0" w:color="auto"/>
              <w:bottom w:val="single" w:sz="4" w:space="0" w:color="auto"/>
            </w:tcBorders>
          </w:tcPr>
          <w:p w14:paraId="0C6B82B1" w14:textId="77777777" w:rsidR="00D27C02" w:rsidRPr="00A1266E"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B050"/>
                <w:sz w:val="16"/>
                <w:szCs w:val="16"/>
              </w:rPr>
            </w:pPr>
            <w:r w:rsidRPr="00A1266E">
              <w:rPr>
                <w:rFonts w:asciiTheme="majorBidi" w:eastAsia="Times New Roman" w:hAnsiTheme="majorBidi" w:cstheme="majorBidi"/>
                <w:b/>
                <w:bCs/>
                <w:color w:val="00B050"/>
                <w:kern w:val="0"/>
                <w:sz w:val="16"/>
                <w:szCs w:val="16"/>
                <w14:ligatures w14:val="none"/>
              </w:rPr>
              <w:t>60-1020</w:t>
            </w:r>
          </w:p>
        </w:tc>
        <w:tc>
          <w:tcPr>
            <w:tcW w:w="864" w:type="dxa"/>
            <w:tcBorders>
              <w:top w:val="single" w:sz="4" w:space="0" w:color="auto"/>
              <w:bottom w:val="single" w:sz="4" w:space="0" w:color="auto"/>
            </w:tcBorders>
          </w:tcPr>
          <w:p w14:paraId="13818922" w14:textId="77777777" w:rsidR="00D27C02" w:rsidRPr="00A1266E"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B050"/>
                <w:sz w:val="16"/>
                <w:szCs w:val="16"/>
              </w:rPr>
            </w:pPr>
            <w:r w:rsidRPr="00A1266E">
              <w:rPr>
                <w:rFonts w:asciiTheme="majorBidi" w:eastAsia="Times New Roman" w:hAnsiTheme="majorBidi" w:cstheme="majorBidi"/>
                <w:b/>
                <w:bCs/>
                <w:color w:val="00B050"/>
                <w:kern w:val="0"/>
                <w:sz w:val="16"/>
                <w:szCs w:val="16"/>
                <w14:ligatures w14:val="none"/>
              </w:rPr>
              <w:t>0.5-16.7</w:t>
            </w:r>
          </w:p>
        </w:tc>
        <w:tc>
          <w:tcPr>
            <w:tcW w:w="864" w:type="dxa"/>
            <w:tcBorders>
              <w:top w:val="single" w:sz="4" w:space="0" w:color="auto"/>
              <w:bottom w:val="single" w:sz="4" w:space="0" w:color="auto"/>
            </w:tcBorders>
          </w:tcPr>
          <w:p w14:paraId="6B76A61B" w14:textId="77777777" w:rsidR="00D27C02" w:rsidRPr="00A1266E"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B050"/>
                <w:sz w:val="16"/>
                <w:szCs w:val="16"/>
              </w:rPr>
            </w:pPr>
            <w:r w:rsidRPr="00A1266E">
              <w:rPr>
                <w:rFonts w:asciiTheme="majorBidi" w:eastAsia="Times New Roman" w:hAnsiTheme="majorBidi" w:cstheme="majorBidi"/>
                <w:b/>
                <w:bCs/>
                <w:color w:val="00B050"/>
                <w:kern w:val="0"/>
                <w:sz w:val="16"/>
                <w:szCs w:val="16"/>
                <w14:ligatures w14:val="none"/>
              </w:rPr>
              <w:t>186-1153</w:t>
            </w:r>
          </w:p>
        </w:tc>
        <w:tc>
          <w:tcPr>
            <w:tcW w:w="864" w:type="dxa"/>
            <w:tcBorders>
              <w:top w:val="single" w:sz="4" w:space="0" w:color="auto"/>
              <w:bottom w:val="single" w:sz="4" w:space="0" w:color="auto"/>
            </w:tcBorders>
          </w:tcPr>
          <w:p w14:paraId="41CF41F6" w14:textId="77777777" w:rsidR="00D27C02" w:rsidRPr="00A1266E"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B050"/>
                <w:sz w:val="16"/>
                <w:szCs w:val="16"/>
              </w:rPr>
            </w:pPr>
            <w:r w:rsidRPr="00A1266E">
              <w:rPr>
                <w:rFonts w:asciiTheme="majorBidi" w:eastAsia="Times New Roman" w:hAnsiTheme="majorBidi" w:cstheme="majorBidi"/>
                <w:b/>
                <w:bCs/>
                <w:color w:val="00B050"/>
                <w:kern w:val="0"/>
                <w:sz w:val="16"/>
                <w:szCs w:val="16"/>
                <w14:ligatures w14:val="none"/>
              </w:rPr>
              <w:t>15-178</w:t>
            </w:r>
          </w:p>
        </w:tc>
        <w:tc>
          <w:tcPr>
            <w:tcW w:w="661" w:type="dxa"/>
            <w:tcBorders>
              <w:top w:val="single" w:sz="4" w:space="0" w:color="auto"/>
              <w:bottom w:val="single" w:sz="4" w:space="0" w:color="auto"/>
              <w:right w:val="single" w:sz="4" w:space="0" w:color="auto"/>
            </w:tcBorders>
          </w:tcPr>
          <w:p w14:paraId="4722406D" w14:textId="77777777" w:rsidR="00D27C02" w:rsidRPr="00A1266E" w:rsidRDefault="00D27C02" w:rsidP="00D27C02">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B050"/>
                <w:sz w:val="16"/>
                <w:szCs w:val="16"/>
              </w:rPr>
            </w:pPr>
            <w:r w:rsidRPr="00A1266E">
              <w:rPr>
                <w:rFonts w:asciiTheme="majorBidi" w:eastAsia="Times New Roman" w:hAnsiTheme="majorBidi" w:cstheme="majorBidi"/>
                <w:b/>
                <w:bCs/>
                <w:color w:val="00B050"/>
                <w:kern w:val="0"/>
                <w:sz w:val="16"/>
                <w:szCs w:val="16"/>
                <w14:ligatures w14:val="none"/>
              </w:rPr>
              <w:t>Total</w:t>
            </w:r>
          </w:p>
        </w:tc>
      </w:tr>
    </w:tbl>
    <w:p w14:paraId="1B945AFA" w14:textId="77777777" w:rsidR="002844CC" w:rsidRDefault="002844CC" w:rsidP="002844CC">
      <w:pPr>
        <w:pStyle w:val="Caption"/>
        <w:spacing w:after="0"/>
        <w:rPr>
          <w:rFonts w:asciiTheme="majorBidi" w:hAnsiTheme="majorBidi" w:cstheme="majorBidi"/>
          <w:i w:val="0"/>
          <w:iCs w:val="0"/>
          <w:color w:val="auto"/>
          <w:sz w:val="22"/>
          <w:szCs w:val="22"/>
        </w:rPr>
      </w:pPr>
      <w:bookmarkStart w:id="0" w:name="_Ref136346704"/>
    </w:p>
    <w:p w14:paraId="422C84C6" w14:textId="77777777" w:rsidR="002844CC" w:rsidRDefault="002844CC">
      <w:pPr>
        <w:rPr>
          <w:rFonts w:asciiTheme="majorBidi" w:eastAsia="SimSun" w:hAnsiTheme="majorBidi" w:cstheme="majorBidi"/>
          <w:kern w:val="0"/>
          <w14:ligatures w14:val="none"/>
        </w:rPr>
      </w:pPr>
      <w:r>
        <w:rPr>
          <w:rFonts w:asciiTheme="majorBidi" w:hAnsiTheme="majorBidi" w:cstheme="majorBidi"/>
          <w:i/>
          <w:iCs/>
        </w:rPr>
        <w:br w:type="page"/>
      </w:r>
    </w:p>
    <w:p w14:paraId="2BE1985B" w14:textId="2572DA46" w:rsidR="002844CC" w:rsidRPr="0069429B" w:rsidRDefault="002844CC" w:rsidP="002844CC">
      <w:pPr>
        <w:pStyle w:val="Caption"/>
        <w:spacing w:after="0"/>
        <w:rPr>
          <w:rFonts w:asciiTheme="majorBidi" w:hAnsiTheme="majorBidi" w:cstheme="majorBidi"/>
          <w:color w:val="auto"/>
          <w:sz w:val="24"/>
          <w:szCs w:val="24"/>
        </w:rPr>
      </w:pPr>
      <w:r w:rsidRPr="0069429B">
        <w:rPr>
          <w:rFonts w:asciiTheme="majorBidi" w:hAnsiTheme="majorBidi" w:cstheme="majorBidi"/>
          <w:i w:val="0"/>
          <w:iCs w:val="0"/>
          <w:color w:val="auto"/>
          <w:sz w:val="22"/>
          <w:szCs w:val="22"/>
        </w:rPr>
        <w:lastRenderedPageBreak/>
        <w:t xml:space="preserve">Table </w:t>
      </w:r>
      <w:r w:rsidRPr="0069429B">
        <w:rPr>
          <w:rFonts w:asciiTheme="majorBidi" w:hAnsiTheme="majorBidi" w:cstheme="majorBidi"/>
          <w:i w:val="0"/>
          <w:iCs w:val="0"/>
          <w:color w:val="auto"/>
          <w:sz w:val="22"/>
          <w:szCs w:val="22"/>
        </w:rPr>
        <w:fldChar w:fldCharType="begin"/>
      </w:r>
      <w:r w:rsidRPr="0069429B">
        <w:rPr>
          <w:rFonts w:asciiTheme="majorBidi" w:hAnsiTheme="majorBidi" w:cstheme="majorBidi"/>
          <w:i w:val="0"/>
          <w:iCs w:val="0"/>
          <w:color w:val="auto"/>
          <w:sz w:val="22"/>
          <w:szCs w:val="22"/>
        </w:rPr>
        <w:instrText xml:space="preserve"> SEQ Table \* ARABIC </w:instrText>
      </w:r>
      <w:r w:rsidRPr="0069429B">
        <w:rPr>
          <w:rFonts w:asciiTheme="majorBidi" w:hAnsiTheme="majorBidi" w:cstheme="majorBidi"/>
          <w:i w:val="0"/>
          <w:iCs w:val="0"/>
          <w:color w:val="auto"/>
          <w:sz w:val="22"/>
          <w:szCs w:val="22"/>
        </w:rPr>
        <w:fldChar w:fldCharType="separate"/>
      </w:r>
      <w:r>
        <w:rPr>
          <w:rFonts w:asciiTheme="majorBidi" w:hAnsiTheme="majorBidi" w:cstheme="majorBidi"/>
          <w:i w:val="0"/>
          <w:iCs w:val="0"/>
          <w:noProof/>
          <w:color w:val="auto"/>
          <w:sz w:val="22"/>
          <w:szCs w:val="22"/>
        </w:rPr>
        <w:t>2</w:t>
      </w:r>
      <w:r w:rsidRPr="0069429B">
        <w:rPr>
          <w:rFonts w:asciiTheme="majorBidi" w:hAnsiTheme="majorBidi" w:cstheme="majorBidi"/>
          <w:i w:val="0"/>
          <w:iCs w:val="0"/>
          <w:color w:val="auto"/>
          <w:sz w:val="22"/>
          <w:szCs w:val="22"/>
        </w:rPr>
        <w:fldChar w:fldCharType="end"/>
      </w:r>
      <w:bookmarkEnd w:id="0"/>
      <w:r w:rsidRPr="0069429B">
        <w:rPr>
          <w:rFonts w:asciiTheme="majorBidi" w:hAnsiTheme="majorBidi" w:cstheme="majorBidi"/>
          <w:i w:val="0"/>
          <w:iCs w:val="0"/>
          <w:color w:val="auto"/>
          <w:sz w:val="22"/>
          <w:szCs w:val="22"/>
        </w:rPr>
        <w:t xml:space="preserve">: Summary of </w:t>
      </w:r>
      <w:r>
        <w:rPr>
          <w:rFonts w:asciiTheme="majorBidi" w:hAnsiTheme="majorBidi" w:cstheme="majorBidi"/>
          <w:i w:val="0"/>
          <w:iCs w:val="0"/>
          <w:color w:val="auto"/>
          <w:sz w:val="22"/>
          <w:szCs w:val="22"/>
        </w:rPr>
        <w:t xml:space="preserve">the </w:t>
      </w:r>
      <w:r w:rsidRPr="0069429B">
        <w:rPr>
          <w:rFonts w:asciiTheme="majorBidi" w:hAnsiTheme="majorBidi" w:cstheme="majorBidi"/>
          <w:i w:val="0"/>
          <w:iCs w:val="0"/>
          <w:color w:val="auto"/>
          <w:sz w:val="22"/>
          <w:szCs w:val="22"/>
        </w:rPr>
        <w:t xml:space="preserve">test data of </w:t>
      </w:r>
      <w:r>
        <w:rPr>
          <w:rFonts w:asciiTheme="majorBidi" w:hAnsiTheme="majorBidi" w:cstheme="majorBidi"/>
          <w:i w:val="0"/>
          <w:iCs w:val="0"/>
          <w:color w:val="auto"/>
          <w:sz w:val="22"/>
          <w:szCs w:val="22"/>
        </w:rPr>
        <w:t xml:space="preserve">the </w:t>
      </w:r>
      <w:r w:rsidRPr="0069429B">
        <w:rPr>
          <w:rFonts w:asciiTheme="majorBidi" w:hAnsiTheme="majorBidi" w:cstheme="majorBidi"/>
          <w:i w:val="0"/>
          <w:iCs w:val="0"/>
          <w:color w:val="auto"/>
          <w:sz w:val="22"/>
          <w:szCs w:val="22"/>
        </w:rPr>
        <w:t>rectangular CFST column.</w:t>
      </w:r>
    </w:p>
    <w:tbl>
      <w:tblPr>
        <w:tblStyle w:val="PlainTable4"/>
        <w:tblW w:w="9265" w:type="dxa"/>
        <w:tblLook w:val="04A0" w:firstRow="1" w:lastRow="0" w:firstColumn="1" w:lastColumn="0" w:noHBand="0" w:noVBand="1"/>
      </w:tblPr>
      <w:tblGrid>
        <w:gridCol w:w="376"/>
        <w:gridCol w:w="712"/>
        <w:gridCol w:w="720"/>
        <w:gridCol w:w="630"/>
        <w:gridCol w:w="720"/>
        <w:gridCol w:w="720"/>
        <w:gridCol w:w="563"/>
        <w:gridCol w:w="543"/>
        <w:gridCol w:w="686"/>
        <w:gridCol w:w="720"/>
        <w:gridCol w:w="720"/>
        <w:gridCol w:w="810"/>
        <w:gridCol w:w="778"/>
        <w:gridCol w:w="567"/>
      </w:tblGrid>
      <w:tr w:rsidR="00296E40" w:rsidRPr="0069429B" w14:paraId="0F34C9FB" w14:textId="77777777" w:rsidTr="00C52F9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top w:val="single" w:sz="4" w:space="0" w:color="auto"/>
              <w:left w:val="single" w:sz="4" w:space="0" w:color="auto"/>
              <w:bottom w:val="single" w:sz="4" w:space="0" w:color="auto"/>
            </w:tcBorders>
            <w:noWrap/>
            <w:hideMark/>
          </w:tcPr>
          <w:p w14:paraId="089E931C" w14:textId="77777777" w:rsidR="002844CC" w:rsidRPr="0069429B" w:rsidRDefault="002844CC" w:rsidP="00C52F9C">
            <w:pPr>
              <w:jc w:val="center"/>
              <w:rPr>
                <w:rFonts w:asciiTheme="majorBidi" w:hAnsiTheme="majorBidi" w:cstheme="majorBidi"/>
                <w:sz w:val="16"/>
                <w:szCs w:val="16"/>
              </w:rPr>
            </w:pPr>
            <m:oMathPara>
              <m:oMath>
                <m:r>
                  <m:rPr>
                    <m:sty m:val="bi"/>
                  </m:rPr>
                  <w:rPr>
                    <w:rFonts w:ascii="Cambria Math" w:hAnsi="Cambria Math" w:cstheme="majorBidi"/>
                    <w:sz w:val="16"/>
                    <w:szCs w:val="16"/>
                  </w:rPr>
                  <m:t>n</m:t>
                </m:r>
              </m:oMath>
            </m:oMathPara>
          </w:p>
        </w:tc>
        <w:tc>
          <w:tcPr>
            <w:tcW w:w="712" w:type="dxa"/>
            <w:tcBorders>
              <w:top w:val="single" w:sz="4" w:space="0" w:color="auto"/>
              <w:bottom w:val="single" w:sz="4" w:space="0" w:color="auto"/>
            </w:tcBorders>
            <w:noWrap/>
            <w:hideMark/>
          </w:tcPr>
          <w:p w14:paraId="467E478D" w14:textId="77777777" w:rsidR="002844CC" w:rsidRPr="0069429B" w:rsidRDefault="002844CC" w:rsidP="00C52F9C">
            <w:pPr>
              <w:ind w:right="-13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B</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noWrap/>
            <w:hideMark/>
          </w:tcPr>
          <w:p w14:paraId="758BD6C5" w14:textId="77777777" w:rsidR="002844CC" w:rsidRPr="0069429B" w:rsidRDefault="002844CC" w:rsidP="00C52F9C">
            <w:pPr>
              <w:ind w:right="-175"/>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H</m:t>
              </m:r>
            </m:oMath>
            <w:r w:rsidRPr="0069429B">
              <w:rPr>
                <w:rFonts w:asciiTheme="majorBidi" w:hAnsiTheme="majorBidi" w:cstheme="majorBidi"/>
                <w:sz w:val="16"/>
                <w:szCs w:val="16"/>
              </w:rPr>
              <w:t xml:space="preserve"> (mm)</w:t>
            </w:r>
          </w:p>
        </w:tc>
        <w:tc>
          <w:tcPr>
            <w:tcW w:w="630" w:type="dxa"/>
            <w:tcBorders>
              <w:top w:val="single" w:sz="4" w:space="0" w:color="auto"/>
              <w:bottom w:val="single" w:sz="4" w:space="0" w:color="auto"/>
            </w:tcBorders>
            <w:noWrap/>
            <w:hideMark/>
          </w:tcPr>
          <w:p w14:paraId="10BB28A6" w14:textId="77777777" w:rsidR="002844CC" w:rsidRPr="0069429B" w:rsidRDefault="002844CC" w:rsidP="00C52F9C">
            <w:pPr>
              <w:ind w:right="-144"/>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t</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noWrap/>
            <w:hideMark/>
          </w:tcPr>
          <w:p w14:paraId="77131D20" w14:textId="77777777" w:rsidR="002844CC" w:rsidRPr="0069429B" w:rsidRDefault="00000000" w:rsidP="00C52F9C">
            <w:pPr>
              <w:ind w:right="-19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ctrlPr>
                    <w:rPr>
                      <w:rFonts w:ascii="Cambria Math" w:eastAsia="Times New Roman" w:hAnsi="Cambria Math" w:cstheme="majorBidi"/>
                      <w:i/>
                      <w:sz w:val="16"/>
                      <w:szCs w:val="16"/>
                    </w:rPr>
                  </m:ctrlPr>
                </m:e>
                <m:sub>
                  <m:r>
                    <m:rPr>
                      <m:sty m:val="bi"/>
                    </m:rPr>
                    <w:rPr>
                      <w:rFonts w:ascii="Cambria Math" w:eastAsia="Times New Roman" w:hAnsi="Cambria Math" w:cstheme="majorBidi"/>
                      <w:sz w:val="16"/>
                      <w:szCs w:val="16"/>
                    </w:rPr>
                    <m:t>y</m:t>
                  </m:r>
                </m:sub>
              </m:sSub>
            </m:oMath>
            <w:r w:rsidR="002844CC" w:rsidRPr="0069429B">
              <w:rPr>
                <w:rFonts w:ascii="Cambria Math" w:eastAsia="Times New Roman" w:hAnsi="Cambria Math" w:cstheme="majorBidi"/>
                <w:iCs/>
                <w:sz w:val="16"/>
                <w:szCs w:val="16"/>
              </w:rPr>
              <w:t xml:space="preserve"> </w:t>
            </w:r>
            <w:r w:rsidR="002844CC" w:rsidRPr="0069429B">
              <w:rPr>
                <w:rFonts w:asciiTheme="majorBidi" w:hAnsiTheme="majorBidi" w:cstheme="majorBidi"/>
                <w:sz w:val="16"/>
                <w:szCs w:val="16"/>
              </w:rPr>
              <w:t>(MPa)</w:t>
            </w:r>
          </w:p>
        </w:tc>
        <w:tc>
          <w:tcPr>
            <w:tcW w:w="720" w:type="dxa"/>
            <w:tcBorders>
              <w:top w:val="single" w:sz="4" w:space="0" w:color="auto"/>
              <w:bottom w:val="single" w:sz="4" w:space="0" w:color="auto"/>
            </w:tcBorders>
            <w:noWrap/>
            <w:hideMark/>
          </w:tcPr>
          <w:p w14:paraId="33515700" w14:textId="77777777" w:rsidR="002844CC" w:rsidRPr="0069429B" w:rsidRDefault="00000000" w:rsidP="00C52F9C">
            <w:pPr>
              <w:ind w:right="-188"/>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002844CC" w:rsidRPr="0069429B">
              <w:rPr>
                <w:rFonts w:ascii="Cambria Math" w:eastAsia="Times New Roman" w:hAnsi="Cambria Math" w:cstheme="majorBidi"/>
                <w:iCs/>
                <w:sz w:val="16"/>
                <w:szCs w:val="16"/>
              </w:rPr>
              <w:t xml:space="preserve"> </w:t>
            </w:r>
            <w:r w:rsidR="002844CC" w:rsidRPr="0069429B">
              <w:rPr>
                <w:rFonts w:asciiTheme="majorBidi" w:hAnsiTheme="majorBidi" w:cstheme="majorBidi"/>
                <w:sz w:val="16"/>
                <w:szCs w:val="16"/>
              </w:rPr>
              <w:t>(MPa)</w:t>
            </w:r>
          </w:p>
        </w:tc>
        <w:tc>
          <w:tcPr>
            <w:tcW w:w="563" w:type="dxa"/>
            <w:tcBorders>
              <w:top w:val="single" w:sz="4" w:space="0" w:color="auto"/>
              <w:bottom w:val="single" w:sz="4" w:space="0" w:color="auto"/>
              <w:right w:val="single" w:sz="4" w:space="0" w:color="auto"/>
            </w:tcBorders>
            <w:noWrap/>
            <w:hideMark/>
          </w:tcPr>
          <w:p w14:paraId="528376F0"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eastAsia="Times New Roman" w:hAnsiTheme="majorBidi" w:cstheme="majorBidi"/>
                <w:kern w:val="0"/>
                <w:sz w:val="16"/>
                <w:szCs w:val="16"/>
                <w14:ligatures w14:val="none"/>
              </w:rPr>
              <w:t>Ref.</w:t>
            </w:r>
          </w:p>
        </w:tc>
        <w:tc>
          <w:tcPr>
            <w:tcW w:w="543" w:type="dxa"/>
            <w:tcBorders>
              <w:top w:val="single" w:sz="4" w:space="0" w:color="auto"/>
              <w:left w:val="single" w:sz="4" w:space="0" w:color="auto"/>
              <w:bottom w:val="single" w:sz="4" w:space="0" w:color="auto"/>
            </w:tcBorders>
          </w:tcPr>
          <w:p w14:paraId="1876AA29"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Para>
              <m:oMath>
                <m:r>
                  <m:rPr>
                    <m:sty m:val="bi"/>
                  </m:rPr>
                  <w:rPr>
                    <w:rFonts w:ascii="Cambria Math" w:hAnsi="Cambria Math" w:cstheme="majorBidi"/>
                    <w:sz w:val="16"/>
                    <w:szCs w:val="16"/>
                  </w:rPr>
                  <m:t>n</m:t>
                </m:r>
              </m:oMath>
            </m:oMathPara>
          </w:p>
        </w:tc>
        <w:tc>
          <w:tcPr>
            <w:tcW w:w="686" w:type="dxa"/>
            <w:tcBorders>
              <w:top w:val="single" w:sz="4" w:space="0" w:color="auto"/>
              <w:bottom w:val="single" w:sz="4" w:space="0" w:color="auto"/>
            </w:tcBorders>
          </w:tcPr>
          <w:p w14:paraId="1B6A99A0" w14:textId="77777777" w:rsidR="002844CC" w:rsidRPr="0069429B" w:rsidRDefault="002844CC" w:rsidP="00C52F9C">
            <w:pPr>
              <w:ind w:right="-11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B</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tcPr>
          <w:p w14:paraId="6394417A" w14:textId="77777777" w:rsidR="002844CC" w:rsidRPr="0069429B" w:rsidRDefault="002844CC" w:rsidP="00C52F9C">
            <w:pPr>
              <w:ind w:right="-166"/>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H</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tcPr>
          <w:p w14:paraId="49A0C18F" w14:textId="77777777" w:rsidR="002844CC" w:rsidRPr="0069429B" w:rsidRDefault="002844CC" w:rsidP="00C52F9C">
            <w:pPr>
              <w:ind w:right="-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t</m:t>
              </m:r>
            </m:oMath>
            <w:r w:rsidRPr="0069429B">
              <w:rPr>
                <w:rFonts w:asciiTheme="majorBidi" w:hAnsiTheme="majorBidi" w:cstheme="majorBidi"/>
                <w:sz w:val="16"/>
                <w:szCs w:val="16"/>
              </w:rPr>
              <w:t xml:space="preserve"> (mm)</w:t>
            </w:r>
          </w:p>
        </w:tc>
        <w:tc>
          <w:tcPr>
            <w:tcW w:w="810" w:type="dxa"/>
            <w:tcBorders>
              <w:top w:val="single" w:sz="4" w:space="0" w:color="auto"/>
              <w:bottom w:val="single" w:sz="4" w:space="0" w:color="auto"/>
            </w:tcBorders>
          </w:tcPr>
          <w:p w14:paraId="372E556E" w14:textId="77777777" w:rsidR="002844CC" w:rsidRPr="0069429B" w:rsidRDefault="00000000" w:rsidP="00C52F9C">
            <w:pPr>
              <w:ind w:right="-138"/>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ctrlPr>
                    <w:rPr>
                      <w:rFonts w:ascii="Cambria Math" w:eastAsia="Times New Roman" w:hAnsi="Cambria Math" w:cstheme="majorBidi"/>
                      <w:i/>
                      <w:sz w:val="16"/>
                      <w:szCs w:val="16"/>
                    </w:rPr>
                  </m:ctrlPr>
                </m:e>
                <m:sub>
                  <m:r>
                    <m:rPr>
                      <m:sty m:val="bi"/>
                    </m:rPr>
                    <w:rPr>
                      <w:rFonts w:ascii="Cambria Math" w:eastAsia="Times New Roman" w:hAnsi="Cambria Math" w:cstheme="majorBidi"/>
                      <w:sz w:val="16"/>
                      <w:szCs w:val="16"/>
                    </w:rPr>
                    <m:t>y</m:t>
                  </m:r>
                </m:sub>
              </m:sSub>
            </m:oMath>
            <w:r w:rsidR="002844CC" w:rsidRPr="0069429B">
              <w:rPr>
                <w:rFonts w:ascii="Cambria Math" w:eastAsia="Times New Roman" w:hAnsi="Cambria Math" w:cstheme="majorBidi"/>
                <w:iCs/>
                <w:sz w:val="16"/>
                <w:szCs w:val="16"/>
              </w:rPr>
              <w:t xml:space="preserve"> </w:t>
            </w:r>
            <w:r w:rsidR="002844CC" w:rsidRPr="0069429B">
              <w:rPr>
                <w:rFonts w:asciiTheme="majorBidi" w:hAnsiTheme="majorBidi" w:cstheme="majorBidi"/>
                <w:sz w:val="16"/>
                <w:szCs w:val="16"/>
              </w:rPr>
              <w:t>(MPa)</w:t>
            </w:r>
          </w:p>
        </w:tc>
        <w:tc>
          <w:tcPr>
            <w:tcW w:w="778" w:type="dxa"/>
            <w:tcBorders>
              <w:top w:val="single" w:sz="4" w:space="0" w:color="auto"/>
              <w:bottom w:val="single" w:sz="4" w:space="0" w:color="auto"/>
            </w:tcBorders>
          </w:tcPr>
          <w:p w14:paraId="07902592" w14:textId="77777777" w:rsidR="002844CC" w:rsidRPr="0069429B" w:rsidRDefault="00000000" w:rsidP="00C52F9C">
            <w:pPr>
              <w:ind w:right="-137"/>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002844CC" w:rsidRPr="0069429B">
              <w:rPr>
                <w:rFonts w:ascii="Cambria Math" w:eastAsia="Times New Roman" w:hAnsi="Cambria Math" w:cstheme="majorBidi"/>
                <w:iCs/>
                <w:sz w:val="16"/>
                <w:szCs w:val="16"/>
              </w:rPr>
              <w:t xml:space="preserve"> </w:t>
            </w:r>
            <w:r w:rsidR="002844CC" w:rsidRPr="0069429B">
              <w:rPr>
                <w:rFonts w:asciiTheme="majorBidi" w:hAnsiTheme="majorBidi" w:cstheme="majorBidi"/>
                <w:sz w:val="16"/>
                <w:szCs w:val="16"/>
              </w:rPr>
              <w:t>(MPa)</w:t>
            </w:r>
          </w:p>
        </w:tc>
        <w:tc>
          <w:tcPr>
            <w:tcW w:w="567" w:type="dxa"/>
            <w:tcBorders>
              <w:top w:val="single" w:sz="4" w:space="0" w:color="auto"/>
              <w:bottom w:val="single" w:sz="4" w:space="0" w:color="auto"/>
              <w:right w:val="single" w:sz="4" w:space="0" w:color="auto"/>
            </w:tcBorders>
          </w:tcPr>
          <w:p w14:paraId="3FFE05E4"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eastAsia="Times New Roman" w:hAnsiTheme="majorBidi" w:cstheme="majorBidi"/>
                <w:kern w:val="0"/>
                <w:sz w:val="16"/>
                <w:szCs w:val="16"/>
                <w14:ligatures w14:val="none"/>
              </w:rPr>
              <w:t>Ref.</w:t>
            </w:r>
          </w:p>
        </w:tc>
      </w:tr>
      <w:tr w:rsidR="00296E40" w:rsidRPr="0069429B" w14:paraId="64F3918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top w:val="single" w:sz="4" w:space="0" w:color="auto"/>
              <w:left w:val="single" w:sz="4" w:space="0" w:color="auto"/>
            </w:tcBorders>
            <w:noWrap/>
            <w:hideMark/>
          </w:tcPr>
          <w:p w14:paraId="773566F7"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7</w:t>
            </w:r>
          </w:p>
        </w:tc>
        <w:tc>
          <w:tcPr>
            <w:tcW w:w="712" w:type="dxa"/>
            <w:tcBorders>
              <w:top w:val="single" w:sz="4" w:space="0" w:color="auto"/>
            </w:tcBorders>
            <w:noWrap/>
            <w:hideMark/>
          </w:tcPr>
          <w:p w14:paraId="56BC0831"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720" w:type="dxa"/>
            <w:tcBorders>
              <w:top w:val="single" w:sz="4" w:space="0" w:color="auto"/>
            </w:tcBorders>
            <w:noWrap/>
            <w:hideMark/>
          </w:tcPr>
          <w:p w14:paraId="06932063"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630" w:type="dxa"/>
            <w:tcBorders>
              <w:top w:val="single" w:sz="4" w:space="0" w:color="auto"/>
            </w:tcBorders>
            <w:noWrap/>
            <w:hideMark/>
          </w:tcPr>
          <w:p w14:paraId="554E2E9C"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4.3</w:t>
            </w:r>
          </w:p>
        </w:tc>
        <w:tc>
          <w:tcPr>
            <w:tcW w:w="720" w:type="dxa"/>
            <w:tcBorders>
              <w:top w:val="single" w:sz="4" w:space="0" w:color="auto"/>
            </w:tcBorders>
            <w:noWrap/>
            <w:hideMark/>
          </w:tcPr>
          <w:p w14:paraId="335EFCCD"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4-339</w:t>
            </w:r>
          </w:p>
        </w:tc>
        <w:tc>
          <w:tcPr>
            <w:tcW w:w="720" w:type="dxa"/>
            <w:tcBorders>
              <w:top w:val="single" w:sz="4" w:space="0" w:color="auto"/>
            </w:tcBorders>
            <w:noWrap/>
            <w:hideMark/>
          </w:tcPr>
          <w:p w14:paraId="5E150E0D"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32</w:t>
            </w:r>
          </w:p>
        </w:tc>
        <w:tc>
          <w:tcPr>
            <w:tcW w:w="563" w:type="dxa"/>
            <w:tcBorders>
              <w:top w:val="single" w:sz="4" w:space="0" w:color="auto"/>
              <w:right w:val="single" w:sz="4" w:space="0" w:color="auto"/>
            </w:tcBorders>
            <w:noWrap/>
            <w:hideMark/>
          </w:tcPr>
          <w:p w14:paraId="68C8F0CC" w14:textId="20509E42"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Tomii","given":"Masahide","non-dropping-particle":"","parse-names":false,"suffix":""},{"dropping-particle":"","family":"Sakino","given":"Kenji","non-dropping-particle":"","parse-names":false,"suffix":""}],"container-title":"Transactions of the Architectural Institute of Japan","id":"ITEM-1","issued":{"date-parts":[["1979"]]},"page":"55-65","title":"EXPERIMENTAL STUDIES ON THE ULTIMATE MOMENT OF CONCRETE FILLED SQUARE STEEL TUBULAR BEAM-COLUMNS","type":"article-journal","volume":"275"},"uris":["http://www.mendeley.com/documents/?uuid=4b8ca210-5d57-4965-bf9f-58580cb7ba51"]}],"mendeley":{"formattedCitation":"[80]","plainTextFormattedCitation":"[80]","previouslyFormattedCitation":"[8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0]</w:t>
            </w:r>
            <w:r>
              <w:rPr>
                <w:rStyle w:val="FootnoteReference"/>
                <w:rFonts w:asciiTheme="majorBidi" w:hAnsiTheme="majorBidi" w:cstheme="majorBidi"/>
                <w:sz w:val="16"/>
                <w:szCs w:val="16"/>
              </w:rPr>
              <w:fldChar w:fldCharType="end"/>
            </w:r>
          </w:p>
        </w:tc>
        <w:tc>
          <w:tcPr>
            <w:tcW w:w="543" w:type="dxa"/>
            <w:tcBorders>
              <w:top w:val="single" w:sz="4" w:space="0" w:color="auto"/>
              <w:left w:val="single" w:sz="4" w:space="0" w:color="auto"/>
            </w:tcBorders>
          </w:tcPr>
          <w:p w14:paraId="7FCAA769"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3</w:t>
            </w:r>
          </w:p>
        </w:tc>
        <w:tc>
          <w:tcPr>
            <w:tcW w:w="686" w:type="dxa"/>
            <w:tcBorders>
              <w:top w:val="single" w:sz="4" w:space="0" w:color="auto"/>
            </w:tcBorders>
          </w:tcPr>
          <w:p w14:paraId="1C85572A"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0-251</w:t>
            </w:r>
          </w:p>
        </w:tc>
        <w:tc>
          <w:tcPr>
            <w:tcW w:w="720" w:type="dxa"/>
            <w:tcBorders>
              <w:top w:val="single" w:sz="4" w:space="0" w:color="auto"/>
            </w:tcBorders>
          </w:tcPr>
          <w:p w14:paraId="426DAF03"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0-251</w:t>
            </w:r>
          </w:p>
        </w:tc>
        <w:tc>
          <w:tcPr>
            <w:tcW w:w="720" w:type="dxa"/>
            <w:tcBorders>
              <w:top w:val="single" w:sz="4" w:space="0" w:color="auto"/>
            </w:tcBorders>
          </w:tcPr>
          <w:p w14:paraId="04DFEE3E"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7-3.8</w:t>
            </w:r>
          </w:p>
        </w:tc>
        <w:tc>
          <w:tcPr>
            <w:tcW w:w="810" w:type="dxa"/>
            <w:tcBorders>
              <w:top w:val="single" w:sz="4" w:space="0" w:color="auto"/>
            </w:tcBorders>
          </w:tcPr>
          <w:p w14:paraId="1DC3866F"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4</w:t>
            </w:r>
          </w:p>
        </w:tc>
        <w:tc>
          <w:tcPr>
            <w:tcW w:w="778" w:type="dxa"/>
            <w:tcBorders>
              <w:top w:val="single" w:sz="4" w:space="0" w:color="auto"/>
            </w:tcBorders>
          </w:tcPr>
          <w:p w14:paraId="710915DB"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3</w:t>
            </w:r>
          </w:p>
        </w:tc>
        <w:tc>
          <w:tcPr>
            <w:tcW w:w="567" w:type="dxa"/>
            <w:tcBorders>
              <w:top w:val="single" w:sz="4" w:space="0" w:color="auto"/>
              <w:right w:val="single" w:sz="4" w:space="0" w:color="auto"/>
            </w:tcBorders>
          </w:tcPr>
          <w:p w14:paraId="049861FB" w14:textId="5DDC24D4"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jcsr.2014.03.005","ISSN":"0143974X","abstract":"This paper presents an experimental comparison between concrete-filled square steel tubular stub columns confined by internal loop or spiral stirrups, traditional square concrete-filled steel tubular stub columns (CFT), and inner stiffened square concrete-filled steel tubular stub columns. In total 11 specimens were prepared and loaded concentrically in compression to failure. From the experimental results, the superior mechanical performance of stirrup-confined CFT to stiffened CFT was first demonstrated and the effects of different configurations of confinement (such as internal stiffeners, hoops and stirrups) on the ultimate load-bearing capacity were clarified. ABAQUS was used to establish 3D finite element models for the CFT and stirrup-confined CFT stub columns under axial compression, in order to understand the contribution made by loop or spiral stirrup confinement to the improvement of overall mechanical performance. Further, a simplified approach was developed to estimate the ultimate bearing capacity of stirrup-confined CFT stub columns, with consideration of the confinement effects offered by both square steel tube and stirrups. The predicted results showed satisfactory agreement with the experimental and numerical results. © 2014 Published by Elsevier Ltd.","author":[{"dropping-particle":"","family":"Ding","given":"Fa Xing","non-dropping-particle":"","parse-names":false,"suffix":""},{"dropping-particle":"","family":"Fang","given":"Changjing","non-dropping-particle":"","parse-names":false,"suffix":""},{"dropping-particle":"","family":"Bai","given":"Yu","non-dropping-particle":"","parse-names":false,"suffix":""},{"dropping-particle":"","family":"Gong","given":"Yong Zhi","non-dropping-particle":"","parse-names":false,"suffix":""}],"container-title":"Journal of Constructional Steel Research","id":"ITEM-1","issued":{"date-parts":[["2014"]]},"page":"146-157","publisher":"Elsevier B.V.","title":"Mechanical performance of stirrup-confined concrete-filled steel tubular stub columns under axial loading","type":"article-journal","volume":"98"},"uris":["http://www.mendeley.com/documents/?uuid=0864bdf8-d8d9-449a-b4d3-5fda20376a57"]}],"mendeley":{"formattedCitation":"[81]","plainTextFormattedCitation":"[81]","previouslyFormattedCitation":"[8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1]</w:t>
            </w:r>
            <w:r>
              <w:rPr>
                <w:rStyle w:val="FootnoteReference"/>
                <w:rFonts w:asciiTheme="majorBidi" w:hAnsiTheme="majorBidi" w:cstheme="majorBidi"/>
                <w:sz w:val="16"/>
                <w:szCs w:val="16"/>
              </w:rPr>
              <w:fldChar w:fldCharType="end"/>
            </w:r>
          </w:p>
        </w:tc>
      </w:tr>
      <w:tr w:rsidR="00296E40" w:rsidRPr="0069429B" w14:paraId="579B56F1"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6F23D757"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4</w:t>
            </w:r>
          </w:p>
        </w:tc>
        <w:tc>
          <w:tcPr>
            <w:tcW w:w="712" w:type="dxa"/>
            <w:noWrap/>
            <w:hideMark/>
          </w:tcPr>
          <w:p w14:paraId="4D090DE1"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200</w:t>
            </w:r>
          </w:p>
        </w:tc>
        <w:tc>
          <w:tcPr>
            <w:tcW w:w="720" w:type="dxa"/>
            <w:noWrap/>
            <w:hideMark/>
          </w:tcPr>
          <w:p w14:paraId="6F665284"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630" w:type="dxa"/>
            <w:noWrap/>
            <w:hideMark/>
          </w:tcPr>
          <w:p w14:paraId="437893BB"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0.7-1.4</w:t>
            </w:r>
          </w:p>
        </w:tc>
        <w:tc>
          <w:tcPr>
            <w:tcW w:w="720" w:type="dxa"/>
            <w:noWrap/>
            <w:hideMark/>
          </w:tcPr>
          <w:p w14:paraId="03C8377E"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45</w:t>
            </w:r>
          </w:p>
        </w:tc>
        <w:tc>
          <w:tcPr>
            <w:tcW w:w="720" w:type="dxa"/>
            <w:noWrap/>
            <w:hideMark/>
          </w:tcPr>
          <w:p w14:paraId="330585FC"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3-34</w:t>
            </w:r>
          </w:p>
        </w:tc>
        <w:tc>
          <w:tcPr>
            <w:tcW w:w="563" w:type="dxa"/>
            <w:tcBorders>
              <w:right w:val="single" w:sz="4" w:space="0" w:color="auto"/>
            </w:tcBorders>
            <w:noWrap/>
            <w:hideMark/>
          </w:tcPr>
          <w:p w14:paraId="75F1EAA3" w14:textId="40483DD4"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581B55">
              <w:rPr>
                <w:rFonts w:asciiTheme="majorBidi" w:hAnsiTheme="majorBidi" w:cstheme="majorBidi"/>
                <w:sz w:val="16"/>
                <w:szCs w:val="16"/>
              </w:rPr>
              <w:instrText>ADDIN CSL_CITATION {"citationItems":[{"id":"ITEM-1","itemData":{"abstract":"In this experiment, a total of 18 specimens were tested to demonstrate the behavior and strength of the concrete infilled cold-formed steel columns subjected to axial loads. The variables considered in this investigation included the concrete strength, the shape and thickness of cold-formed steel, and the length width ratio (LID) of the specimen. Test results indicated that the axial capacity and the residual post-crushed strength of the infilled concrete are functions of the thickness of the cold-formed steel and the shape of the section. The circular cold-formed steel section provides better confinement on concrete prior and after the crush of the infilled concrete. Based on the test results an equation with confining coefficient C was proposed for calculating the axial capacity of the concrete infilled cold-formed steel column. Further study has to be carried out to evaluate the confining coefficients for rectangular sections with different aspects ratios.","author":[{"dropping-particle":"","family":"Lin","given":"C Y","non-dropping-particle":"","parse-names":false,"suffix":""}],"container-title":"International Speacialty Conference on Cold-Formed Steel Structures","id":"ITEM-1","issued":{"date-parts":[["1988"]]},"page":"443-457","title":"Axial capacity of concrete infilled cold-formed steel columns","type":"article-journal"},"uris":["http://www.mendeley.com/documents/?uuid=83a84fed-05a0-4d1a-85e1-d24c3c1dc38c"]}],"mendeley":{"formattedCitation":"[21]","plainTextFormattedCitation":"[21]","previouslyFormattedCitation":"[2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21]</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5CC3641A"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6</w:t>
            </w:r>
          </w:p>
        </w:tc>
        <w:tc>
          <w:tcPr>
            <w:tcW w:w="686" w:type="dxa"/>
          </w:tcPr>
          <w:p w14:paraId="4EE42112"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20D59166"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3C37B213"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6</w:t>
            </w:r>
          </w:p>
        </w:tc>
        <w:tc>
          <w:tcPr>
            <w:tcW w:w="810" w:type="dxa"/>
          </w:tcPr>
          <w:p w14:paraId="3FB74956"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6-437</w:t>
            </w:r>
          </w:p>
        </w:tc>
        <w:tc>
          <w:tcPr>
            <w:tcW w:w="778" w:type="dxa"/>
          </w:tcPr>
          <w:p w14:paraId="75853830"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8</w:t>
            </w:r>
          </w:p>
        </w:tc>
        <w:tc>
          <w:tcPr>
            <w:tcW w:w="567" w:type="dxa"/>
            <w:tcBorders>
              <w:right w:val="single" w:sz="4" w:space="0" w:color="auto"/>
            </w:tcBorders>
          </w:tcPr>
          <w:p w14:paraId="12C98260" w14:textId="4C3F5810"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Liu","given":"Y.","non-dropping-particle":"","parse-names":false,"suffix":""}],"id":"ITEM-1","issued":{"date-parts":[["2014"]]},"title":"Research on mechanical behavior of high-strength concrete-filled high-strength square steel tubular stub columns under axial load (Master dissertation), Department of Civil Engineering, Shenyang Jianzhu University, Shenyang, China, December.","type":"book"},"uris":["http://www.mendeley.com/documents/?uuid=6b1d9ff5-8003-47dd-958d-36293eb20461"]}],"mendeley":{"formattedCitation":"[82]","plainTextFormattedCitation":"[82]","previouslyFormattedCitation":"[8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2]</w:t>
            </w:r>
            <w:r>
              <w:rPr>
                <w:rStyle w:val="FootnoteReference"/>
                <w:rFonts w:asciiTheme="majorBidi" w:hAnsiTheme="majorBidi" w:cstheme="majorBidi"/>
                <w:sz w:val="16"/>
                <w:szCs w:val="16"/>
              </w:rPr>
              <w:fldChar w:fldCharType="end"/>
            </w:r>
          </w:p>
        </w:tc>
      </w:tr>
      <w:tr w:rsidR="00296E40" w:rsidRPr="0069429B" w14:paraId="68C57EE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7D6352FC"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3</w:t>
            </w:r>
          </w:p>
        </w:tc>
        <w:tc>
          <w:tcPr>
            <w:tcW w:w="712" w:type="dxa"/>
            <w:noWrap/>
            <w:hideMark/>
          </w:tcPr>
          <w:p w14:paraId="66737BEA"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noWrap/>
            <w:hideMark/>
          </w:tcPr>
          <w:p w14:paraId="7765AF46"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630" w:type="dxa"/>
            <w:noWrap/>
            <w:hideMark/>
          </w:tcPr>
          <w:p w14:paraId="13020685"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720" w:type="dxa"/>
            <w:noWrap/>
            <w:hideMark/>
          </w:tcPr>
          <w:p w14:paraId="4FC0D9FB"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3</w:t>
            </w:r>
          </w:p>
        </w:tc>
        <w:tc>
          <w:tcPr>
            <w:tcW w:w="720" w:type="dxa"/>
            <w:noWrap/>
            <w:hideMark/>
          </w:tcPr>
          <w:p w14:paraId="34775ED5"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w:t>
            </w:r>
          </w:p>
        </w:tc>
        <w:tc>
          <w:tcPr>
            <w:tcW w:w="563" w:type="dxa"/>
            <w:tcBorders>
              <w:right w:val="single" w:sz="4" w:space="0" w:color="auto"/>
            </w:tcBorders>
            <w:noWrap/>
            <w:hideMark/>
          </w:tcPr>
          <w:p w14:paraId="627DD364" w14:textId="59AFD325"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Shakir-Khalil, H. and Mouli","given":"M.","non-dropping-particle":"","parse-names":false,"suffix":""}],"container-title":"The Structural Engineer","id":"ITEM-1","issue":"20","issued":{"date-parts":[["1990"]]},"page":"405-413","title":"Further Tests on Concrete-Filled Rectangular Hollow-Section Columns","type":"article-journal","volume":"68"},"uris":["http://www.mendeley.com/documents/?uuid=7af14af9-b2da-4626-aaa6-79b4b54e4867"]}],"mendeley":{"formattedCitation":"[83]","plainTextFormattedCitation":"[83]","previouslyFormattedCitation":"[83]"},"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3]</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10237E25"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4</w:t>
            </w:r>
          </w:p>
        </w:tc>
        <w:tc>
          <w:tcPr>
            <w:tcW w:w="686" w:type="dxa"/>
          </w:tcPr>
          <w:p w14:paraId="3CAB0A9D"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300</w:t>
            </w:r>
          </w:p>
        </w:tc>
        <w:tc>
          <w:tcPr>
            <w:tcW w:w="720" w:type="dxa"/>
          </w:tcPr>
          <w:p w14:paraId="08C2F338"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300</w:t>
            </w:r>
          </w:p>
        </w:tc>
        <w:tc>
          <w:tcPr>
            <w:tcW w:w="720" w:type="dxa"/>
          </w:tcPr>
          <w:p w14:paraId="39F95814"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8</w:t>
            </w:r>
          </w:p>
        </w:tc>
        <w:tc>
          <w:tcPr>
            <w:tcW w:w="810" w:type="dxa"/>
          </w:tcPr>
          <w:p w14:paraId="2DB4BB9A"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4-464</w:t>
            </w:r>
          </w:p>
        </w:tc>
        <w:tc>
          <w:tcPr>
            <w:tcW w:w="778" w:type="dxa"/>
          </w:tcPr>
          <w:p w14:paraId="098DCF9A"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7</w:t>
            </w:r>
          </w:p>
        </w:tc>
        <w:tc>
          <w:tcPr>
            <w:tcW w:w="567" w:type="dxa"/>
            <w:tcBorders>
              <w:right w:val="single" w:sz="4" w:space="0" w:color="auto"/>
            </w:tcBorders>
          </w:tcPr>
          <w:p w14:paraId="2061F374" w14:textId="66278E4A"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Liu, Y. J., Cheng, G., Zhang, N., and Zhang","given":"J. G.","non-dropping-particle":"","parse-names":false,"suffix":""}],"container-title":"Journal of Building Structures","id":"ITEM-1","issue":"10","issued":{"date-parts":[["2014"]]},"page":"39-46","title":"Experimental research on concrete-filled square steel tubular columns stiffened with PBL","type":"article-journal","volume":"35"},"uris":["http://www.mendeley.com/documents/?uuid=725d0c3d-2bbe-41e9-836b-3d404f0523e8"]}],"mendeley":{"formattedCitation":"[84]","plainTextFormattedCitation":"[84]","previouslyFormattedCitation":"[8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4]</w:t>
            </w:r>
            <w:r>
              <w:rPr>
                <w:rStyle w:val="FootnoteReference"/>
                <w:rFonts w:asciiTheme="majorBidi" w:hAnsiTheme="majorBidi" w:cstheme="majorBidi"/>
                <w:sz w:val="16"/>
                <w:szCs w:val="16"/>
              </w:rPr>
              <w:fldChar w:fldCharType="end"/>
            </w:r>
          </w:p>
        </w:tc>
      </w:tr>
      <w:tr w:rsidR="00296E40" w:rsidRPr="0069429B" w14:paraId="4495474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7BA36FD6"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7</w:t>
            </w:r>
          </w:p>
        </w:tc>
        <w:tc>
          <w:tcPr>
            <w:tcW w:w="712" w:type="dxa"/>
            <w:noWrap/>
            <w:hideMark/>
          </w:tcPr>
          <w:p w14:paraId="48065CDA"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50</w:t>
            </w:r>
          </w:p>
        </w:tc>
        <w:tc>
          <w:tcPr>
            <w:tcW w:w="720" w:type="dxa"/>
            <w:noWrap/>
            <w:hideMark/>
          </w:tcPr>
          <w:p w14:paraId="3724F7A1"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50</w:t>
            </w:r>
          </w:p>
        </w:tc>
        <w:tc>
          <w:tcPr>
            <w:tcW w:w="630" w:type="dxa"/>
            <w:noWrap/>
            <w:hideMark/>
          </w:tcPr>
          <w:p w14:paraId="203CAC90"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8</w:t>
            </w:r>
          </w:p>
        </w:tc>
        <w:tc>
          <w:tcPr>
            <w:tcW w:w="720" w:type="dxa"/>
            <w:noWrap/>
            <w:hideMark/>
          </w:tcPr>
          <w:p w14:paraId="52B4D851"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439</w:t>
            </w:r>
          </w:p>
        </w:tc>
        <w:tc>
          <w:tcPr>
            <w:tcW w:w="720" w:type="dxa"/>
            <w:noWrap/>
            <w:hideMark/>
          </w:tcPr>
          <w:p w14:paraId="7EDB8A9E"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1-103</w:t>
            </w:r>
          </w:p>
        </w:tc>
        <w:tc>
          <w:tcPr>
            <w:tcW w:w="563" w:type="dxa"/>
            <w:tcBorders>
              <w:right w:val="single" w:sz="4" w:space="0" w:color="auto"/>
            </w:tcBorders>
            <w:noWrap/>
            <w:hideMark/>
          </w:tcPr>
          <w:p w14:paraId="4761BE84" w14:textId="765C903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Grauers","given":"Marianne","non-dropping-particle":"","parse-names":false,"suffix":""}],"id":"ITEM-1","issued":{"date-parts":[["1993"]]},"title":"Composite Columns of Hollow Steel Sections Filled with High Strength Concrete","type":"paper-conference"},"uris":["http://www.mendeley.com/documents/?uuid=4f6d41d9-e5bd-4242-b55f-4374714e556e"]}],"mendeley":{"formattedCitation":"[85]","plainTextFormattedCitation":"[85]","previouslyFormattedCitation":"[8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5]</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BD6B62F"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2</w:t>
            </w:r>
          </w:p>
        </w:tc>
        <w:tc>
          <w:tcPr>
            <w:tcW w:w="686" w:type="dxa"/>
          </w:tcPr>
          <w:p w14:paraId="4717CF96"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77839544"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0E024180"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3.5</w:t>
            </w:r>
          </w:p>
        </w:tc>
        <w:tc>
          <w:tcPr>
            <w:tcW w:w="810" w:type="dxa"/>
          </w:tcPr>
          <w:p w14:paraId="07977F47"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1-315</w:t>
            </w:r>
          </w:p>
        </w:tc>
        <w:tc>
          <w:tcPr>
            <w:tcW w:w="778" w:type="dxa"/>
          </w:tcPr>
          <w:p w14:paraId="59FA8DF9"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0</w:t>
            </w:r>
          </w:p>
        </w:tc>
        <w:tc>
          <w:tcPr>
            <w:tcW w:w="567" w:type="dxa"/>
            <w:tcBorders>
              <w:right w:val="single" w:sz="4" w:space="0" w:color="auto"/>
            </w:tcBorders>
          </w:tcPr>
          <w:p w14:paraId="7C2578B9" w14:textId="292DC5AD"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tws.2014.04.009","ISSN":"02638231","abstract":"Eight stiffened square concrete-filled steel tubular (CFST) stub columns with slender sections of encasing steel and two non-stiffened counterparts were tested subjected to axial compressive load. Four types of reinforcement stiffeners and steel tensile strips were introduced to postpone local buckling of steel tubes, in which the tensile strip was first used as stiffener in CFSTs. The stiffening mechanism, failure modes of concrete and steel tubes, strength and ductility of stiffened square CFSTs were also studied during the experimental research. A numerical modeling program was developed and verified against the experimental data. The program incorporates the effect of the stiffeners on postponing local buckling of the tube and the tube confinement on concrete core. Extensive parametric analysis was also conducted to examine the influencing parameters on mechanical properties of stiffened square CFSTs. © 2014 Elsevier Ltd.","author":[{"dropping-particle":"","family":"Yang","given":"Yuanlong","non-dropping-particle":"","parse-names":false,"suffix":""},{"dropping-particle":"","family":"Wang","given":"Yuyin","non-dropping-particle":"","parse-names":false,"suffix":""},{"dropping-particle":"","family":"Fu","given":"Feng","non-dropping-particle":"","parse-names":false,"suffix":""}],"container-title":"Thin-Walled Structures","id":"ITEM-1","issued":{"date-parts":[["2014"]]},"page":"132-144","publisher":"Elsevier","title":"Effect of reinforcement stiffeners on square concrete-filled steel tubular columns subjected to axial compressive load","type":"article-journal","volume":"82"},"uris":["http://www.mendeley.com/documents/?uuid=b2fdfa12-3b25-4c93-b183-d5745db1c5e4"]}],"mendeley":{"formattedCitation":"[86]","plainTextFormattedCitation":"[86]","previouslyFormattedCitation":"[8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6]</w:t>
            </w:r>
            <w:r>
              <w:rPr>
                <w:rStyle w:val="FootnoteReference"/>
                <w:rFonts w:asciiTheme="majorBidi" w:hAnsiTheme="majorBidi" w:cstheme="majorBidi"/>
                <w:sz w:val="16"/>
                <w:szCs w:val="16"/>
              </w:rPr>
              <w:fldChar w:fldCharType="end"/>
            </w:r>
          </w:p>
        </w:tc>
      </w:tr>
      <w:tr w:rsidR="00296E40" w:rsidRPr="0069429B" w14:paraId="515555B9"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2DDCEC47"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4</w:t>
            </w:r>
          </w:p>
        </w:tc>
        <w:tc>
          <w:tcPr>
            <w:tcW w:w="712" w:type="dxa"/>
            <w:noWrap/>
            <w:hideMark/>
          </w:tcPr>
          <w:p w14:paraId="0F612614"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5</w:t>
            </w:r>
          </w:p>
        </w:tc>
        <w:tc>
          <w:tcPr>
            <w:tcW w:w="720" w:type="dxa"/>
            <w:noWrap/>
            <w:hideMark/>
          </w:tcPr>
          <w:p w14:paraId="1CFE8F48"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5</w:t>
            </w:r>
          </w:p>
        </w:tc>
        <w:tc>
          <w:tcPr>
            <w:tcW w:w="630" w:type="dxa"/>
            <w:noWrap/>
            <w:hideMark/>
          </w:tcPr>
          <w:p w14:paraId="6CCB719B"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8-8.9</w:t>
            </w:r>
          </w:p>
        </w:tc>
        <w:tc>
          <w:tcPr>
            <w:tcW w:w="720" w:type="dxa"/>
            <w:noWrap/>
            <w:hideMark/>
          </w:tcPr>
          <w:p w14:paraId="53D226D7"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69-660</w:t>
            </w:r>
          </w:p>
        </w:tc>
        <w:tc>
          <w:tcPr>
            <w:tcW w:w="720" w:type="dxa"/>
            <w:noWrap/>
            <w:hideMark/>
          </w:tcPr>
          <w:p w14:paraId="4028F6B9"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w:t>
            </w:r>
          </w:p>
        </w:tc>
        <w:tc>
          <w:tcPr>
            <w:tcW w:w="563" w:type="dxa"/>
            <w:tcBorders>
              <w:right w:val="single" w:sz="4" w:space="0" w:color="auto"/>
            </w:tcBorders>
            <w:noWrap/>
            <w:hideMark/>
          </w:tcPr>
          <w:p w14:paraId="7E8DF144" w14:textId="20816ED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Varma","given":"","non-dropping-particle":"","parse-names":false,"suffix":""}],"id":"ITEM-1","issued":{"date-parts":[["2000"]]},"title":"Seismic Behavior, Analysis, and Design of High Strength Square Concrete Filled Steel Tube (CFT) Columns (Ph.D. dissertation), Department of Civil Engineering, Lehigh University, Bethlehem, Pennsylvania","type":"book"},"uris":["http://www.mendeley.com/documents/?uuid=e8471e63-a4ca-499b-bdaf-2d0ef667f1cf"]}],"mendeley":{"formattedCitation":"[87]","plainTextFormattedCitation":"[87]","previouslyFormattedCitation":"[8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7]</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266DCAA5"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8</w:t>
            </w:r>
          </w:p>
        </w:tc>
        <w:tc>
          <w:tcPr>
            <w:tcW w:w="686" w:type="dxa"/>
          </w:tcPr>
          <w:p w14:paraId="5D03E90B"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80</w:t>
            </w:r>
          </w:p>
        </w:tc>
        <w:tc>
          <w:tcPr>
            <w:tcW w:w="720" w:type="dxa"/>
          </w:tcPr>
          <w:p w14:paraId="7A10214F"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80</w:t>
            </w:r>
          </w:p>
        </w:tc>
        <w:tc>
          <w:tcPr>
            <w:tcW w:w="720" w:type="dxa"/>
          </w:tcPr>
          <w:p w14:paraId="57DADD7E"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0270061D"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01</w:t>
            </w:r>
          </w:p>
        </w:tc>
        <w:tc>
          <w:tcPr>
            <w:tcW w:w="778" w:type="dxa"/>
          </w:tcPr>
          <w:p w14:paraId="1EA74A1F"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1-55</w:t>
            </w:r>
          </w:p>
        </w:tc>
        <w:tc>
          <w:tcPr>
            <w:tcW w:w="567" w:type="dxa"/>
            <w:tcBorders>
              <w:right w:val="single" w:sz="4" w:space="0" w:color="auto"/>
            </w:tcBorders>
          </w:tcPr>
          <w:p w14:paraId="12D35AF6" w14:textId="2969AC21"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jcsr.2015.01.005","ISSN":"0143974X","abstract":"Concrete filled steel tubular columns (CFSTCs) are finding increasing use in modern construction practice throughout the world. The efficiency of CFSTCs can be further improved if high-strength materials are used. High-strength steel provides attractive alternatives to normal-strength steel for multi-storey and high-rise construction applications. This paper presents an extensive experimental investigation into the axial load behaviour of square composite columns incorporating compact high-strength steel plates. The test parameters include the concrete strength (f′c = 21-55 N/mm2), depth-to-thickness ratios in the range of 16-40, as well as length-todepth ratios in the range of 2.60-2.85. Furthermore, a simplified confining pressure versus depth-to-thickness ratio model, appropriate confined concrete constitutive models, and an accurate finite element model which incorporates the effects of initial local imperfections and residual stresses has been developed using the commercial programABAQUS. The predictions of the behaviour, ultimate strengths, and failure modes are comparedwith the experimental results to verify the accuracy of the models developed. Additionally, comparisonswith the prediction of axial load capacity by using the Australian Standards, Eurocode 4, and American Institute of Steel Construction code provisions for composite columns are also carried out.","author":[{"dropping-particle":"","family":"Aslani","given":"Farhad","non-dropping-particle":"","parse-names":false,"suffix":""},{"dropping-particle":"","family":"Uy","given":"Brian","non-dropping-particle":"","parse-names":false,"suffix":""},{"dropping-particle":"","family":"Tao","given":"Zhong","non-dropping-particle":"","parse-names":false,"suffix":""},{"dropping-particle":"","family":"Mashiri","given":"Fidelis","non-dropping-particle":"","parse-names":false,"suffix":""}],"container-title":"Journal of Constructional Steel Research","id":"ITEM-1","issued":{"date-parts":[["2015"]]},"page":"94-110","publisher":"Elsevier Ltd","title":"Behaviour and design of composite columns incorporating compact high-strength steel plates","type":"article-journal","volume":"107"},"uris":["http://www.mendeley.com/documents/?uuid=d795b1f1-59c2-4740-b1c6-bd26e50c8cae"]}],"mendeley":{"formattedCitation":"[88]","plainTextFormattedCitation":"[88]","previouslyFormattedCitation":"[8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8]</w:t>
            </w:r>
            <w:r>
              <w:rPr>
                <w:rStyle w:val="FootnoteReference"/>
                <w:rFonts w:asciiTheme="majorBidi" w:hAnsiTheme="majorBidi" w:cstheme="majorBidi"/>
                <w:sz w:val="16"/>
                <w:szCs w:val="16"/>
              </w:rPr>
              <w:fldChar w:fldCharType="end"/>
            </w:r>
          </w:p>
        </w:tc>
      </w:tr>
      <w:tr w:rsidR="00296E40" w:rsidRPr="0069429B" w14:paraId="0687B46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51C6898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7</w:t>
            </w:r>
          </w:p>
        </w:tc>
        <w:tc>
          <w:tcPr>
            <w:tcW w:w="712" w:type="dxa"/>
            <w:noWrap/>
            <w:hideMark/>
          </w:tcPr>
          <w:p w14:paraId="4897BCEA"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301</w:t>
            </w:r>
          </w:p>
        </w:tc>
        <w:tc>
          <w:tcPr>
            <w:tcW w:w="720" w:type="dxa"/>
            <w:noWrap/>
            <w:hideMark/>
          </w:tcPr>
          <w:p w14:paraId="00373CEC"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301</w:t>
            </w:r>
          </w:p>
        </w:tc>
        <w:tc>
          <w:tcPr>
            <w:tcW w:w="630" w:type="dxa"/>
            <w:noWrap/>
            <w:hideMark/>
          </w:tcPr>
          <w:p w14:paraId="6228CA07"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6.1</w:t>
            </w:r>
          </w:p>
        </w:tc>
        <w:tc>
          <w:tcPr>
            <w:tcW w:w="720" w:type="dxa"/>
            <w:noWrap/>
            <w:hideMark/>
          </w:tcPr>
          <w:p w14:paraId="51DB5366"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395</w:t>
            </w:r>
          </w:p>
        </w:tc>
        <w:tc>
          <w:tcPr>
            <w:tcW w:w="720" w:type="dxa"/>
            <w:noWrap/>
            <w:hideMark/>
          </w:tcPr>
          <w:p w14:paraId="661B44A6"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7-64</w:t>
            </w:r>
          </w:p>
        </w:tc>
        <w:tc>
          <w:tcPr>
            <w:tcW w:w="563" w:type="dxa"/>
            <w:tcBorders>
              <w:right w:val="single" w:sz="4" w:space="0" w:color="auto"/>
            </w:tcBorders>
            <w:noWrap/>
            <w:hideMark/>
          </w:tcPr>
          <w:p w14:paraId="3F2570EB" w14:textId="4F28ED16"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581B55">
              <w:rPr>
                <w:rFonts w:asciiTheme="majorBidi" w:hAnsiTheme="majorBidi" w:cstheme="majorBidi"/>
                <w:sz w:val="16"/>
                <w:szCs w:val="16"/>
              </w:rPr>
              <w:instrText>ADDIN CSL_CITATION {"citationItems":[{"id":"ITEM-1","itemData":{"DOI":"10.1061/40616(281)76","ISBN":"0784406162","abstract":"The purpose of this research is to clarify the scale effect on the uni-axial compressive behavior of concrete-filled steel tube (CFT) short columns. Three different sizes of CFT short column specimens were tested. Other experimental parameters were the shape of the cross section, the strength of filled concrete and loading methods. Scale effects on the compressive strength of square CFT columns were observed, while those of circular CFT columns were not clearly observed.","author":[{"dropping-particle":"","family":"Yamamoto","given":"Takamasa","non-dropping-particle":"","parse-names":false,"suffix":""},{"dropping-particle":"","family":"Kawaguchi","given":"Jun","non-dropping-particle":"","parse-names":false,"suffix":""},{"dropping-particle":"","family":"Morino","given":"Shosuke","non-dropping-particle":"","parse-names":false,"suffix":""}],"container-title":"Proceedings of the Conference: Composite Construction in Steel and Concrete IV","id":"ITEM-1","issued":{"date-parts":[["2000"]]},"page":"879-890","title":"Experimental study of scale effects on the compressive behavior of short concrete-filled steel tube columns","type":"article-journal"},"uris":["http://www.mendeley.com/documents/?uuid=80ce5684-8a6f-4e4e-a61b-9c16ca3b439b"]}],"mendeley":{"formattedCitation":"[38]","plainTextFormattedCitation":"[38]","previouslyFormattedCitation":"[3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38]</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1A69AE55"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3</w:t>
            </w:r>
          </w:p>
        </w:tc>
        <w:tc>
          <w:tcPr>
            <w:tcW w:w="686" w:type="dxa"/>
          </w:tcPr>
          <w:p w14:paraId="6351A6E1"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203</w:t>
            </w:r>
          </w:p>
        </w:tc>
        <w:tc>
          <w:tcPr>
            <w:tcW w:w="720" w:type="dxa"/>
          </w:tcPr>
          <w:p w14:paraId="4E7BE1D3"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2-150</w:t>
            </w:r>
          </w:p>
        </w:tc>
        <w:tc>
          <w:tcPr>
            <w:tcW w:w="720" w:type="dxa"/>
          </w:tcPr>
          <w:p w14:paraId="01933E90"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3</w:t>
            </w:r>
          </w:p>
        </w:tc>
        <w:tc>
          <w:tcPr>
            <w:tcW w:w="810" w:type="dxa"/>
          </w:tcPr>
          <w:p w14:paraId="08D3C4CD"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88</w:t>
            </w:r>
          </w:p>
        </w:tc>
        <w:tc>
          <w:tcPr>
            <w:tcW w:w="778" w:type="dxa"/>
          </w:tcPr>
          <w:p w14:paraId="3F319F93"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47</w:t>
            </w:r>
          </w:p>
        </w:tc>
        <w:tc>
          <w:tcPr>
            <w:tcW w:w="567" w:type="dxa"/>
            <w:tcBorders>
              <w:right w:val="single" w:sz="4" w:space="0" w:color="auto"/>
            </w:tcBorders>
          </w:tcPr>
          <w:p w14:paraId="6DC3AB18" w14:textId="2FBDD7AC"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conbuildmat.2016.08.057","ISSN":"0950-0618","author":[{"dropping-particle":"","family":"Du","given":"Yansheng","non-dropping-particle":"","parse-names":false,"suffix":""},{"dropping-particle":"","family":"Chen","given":"Zhihua","non-dropping-particle":"","parse-names":false,"suffix":""},{"dropping-particle":"","family":"Xiong","given":"Ming-xiang","non-dropping-particle":"","parse-names":false,"suffix":""}],"container-title":"Construction and Building Materials","id":"ITEM-1","issued":{"date-parts":[["2016"]]},"page":"856-872","publisher":"Elsevier Ltd","title":"Experimental behavior and design method of rectangular concrete-filled tubular columns using Q460 high-strength steel","type":"article-journal","volume":"125"},"uris":["http://www.mendeley.com/documents/?uuid=bffaa397-8019-4f8c-b030-6111adf159f4"]}],"mendeley":{"formattedCitation":"[89]","plainTextFormattedCitation":"[89]","previouslyFormattedCitation":"[8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89]</w:t>
            </w:r>
            <w:r>
              <w:rPr>
                <w:rStyle w:val="FootnoteReference"/>
                <w:rFonts w:asciiTheme="majorBidi" w:hAnsiTheme="majorBidi" w:cstheme="majorBidi"/>
                <w:sz w:val="16"/>
                <w:szCs w:val="16"/>
              </w:rPr>
              <w:fldChar w:fldCharType="end"/>
            </w:r>
          </w:p>
        </w:tc>
      </w:tr>
      <w:tr w:rsidR="00296E40" w:rsidRPr="0069429B" w14:paraId="20661F37"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1F20907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20</w:t>
            </w:r>
          </w:p>
        </w:tc>
        <w:tc>
          <w:tcPr>
            <w:tcW w:w="712" w:type="dxa"/>
            <w:noWrap/>
            <w:hideMark/>
          </w:tcPr>
          <w:p w14:paraId="3F53C04F"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00</w:t>
            </w:r>
          </w:p>
        </w:tc>
        <w:tc>
          <w:tcPr>
            <w:tcW w:w="720" w:type="dxa"/>
            <w:noWrap/>
            <w:hideMark/>
          </w:tcPr>
          <w:p w14:paraId="0B0579AF"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00</w:t>
            </w:r>
          </w:p>
        </w:tc>
        <w:tc>
          <w:tcPr>
            <w:tcW w:w="630" w:type="dxa"/>
            <w:noWrap/>
            <w:hideMark/>
          </w:tcPr>
          <w:p w14:paraId="6C19E006"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8-5.9</w:t>
            </w:r>
          </w:p>
        </w:tc>
        <w:tc>
          <w:tcPr>
            <w:tcW w:w="720" w:type="dxa"/>
            <w:noWrap/>
            <w:hideMark/>
          </w:tcPr>
          <w:p w14:paraId="37B441E3"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1-330</w:t>
            </w:r>
          </w:p>
        </w:tc>
        <w:tc>
          <w:tcPr>
            <w:tcW w:w="720" w:type="dxa"/>
            <w:noWrap/>
            <w:hideMark/>
          </w:tcPr>
          <w:p w14:paraId="1950771C"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46</w:t>
            </w:r>
          </w:p>
        </w:tc>
        <w:tc>
          <w:tcPr>
            <w:tcW w:w="563" w:type="dxa"/>
            <w:tcBorders>
              <w:right w:val="single" w:sz="4" w:space="0" w:color="auto"/>
            </w:tcBorders>
            <w:noWrap/>
            <w:hideMark/>
          </w:tcPr>
          <w:p w14:paraId="3EF63840" w14:textId="3C2C7688"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Han, L.-H., Zhao, X.-L., and Tao","given":"Z.","non-dropping-particle":"","parse-names":false,"suffix":""}],"container-title":"Steel and Composite Structures","id":"ITEM-1","issue":"1","issued":{"date-parts":[["2001"]]},"page":"51-74","publisher":"</w:instrText>
            </w:r>
            <w:r w:rsidR="00296E40">
              <w:rPr>
                <w:rFonts w:ascii="Malgun Gothic" w:eastAsia="Malgun Gothic" w:hAnsi="Malgun Gothic" w:cs="Malgun Gothic" w:hint="eastAsia"/>
                <w:sz w:val="16"/>
                <w:szCs w:val="16"/>
              </w:rPr>
              <w:instrText>테크노프레스</w:instrText>
            </w:r>
            <w:r w:rsidR="00296E40">
              <w:rPr>
                <w:rFonts w:asciiTheme="majorBidi" w:hAnsiTheme="majorBidi" w:cstheme="majorBidi"/>
                <w:sz w:val="16"/>
                <w:szCs w:val="16"/>
              </w:rPr>
              <w:instrText>","title":"Tests and mechanics model for concrete-filled SHS stub columns, columns and beam-columns","type":"article-journal","volume":"1"},"uris":["http://www.mendeley.com/documents/?uuid=0339f0e4-8adc-4168-b758-ca5c64347a69"]}],"mendeley":{"formattedCitation":"[90]","plainTextFormattedCitation":"[90]","previouslyFormattedCitation":"[9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0]</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6D8C93E"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2</w:t>
            </w:r>
          </w:p>
        </w:tc>
        <w:tc>
          <w:tcPr>
            <w:tcW w:w="686" w:type="dxa"/>
          </w:tcPr>
          <w:p w14:paraId="45AD08C5"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1A363EB7"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2E10C175"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7-3.8</w:t>
            </w:r>
          </w:p>
        </w:tc>
        <w:tc>
          <w:tcPr>
            <w:tcW w:w="810" w:type="dxa"/>
          </w:tcPr>
          <w:p w14:paraId="53DA6A36"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11</w:t>
            </w:r>
          </w:p>
        </w:tc>
        <w:tc>
          <w:tcPr>
            <w:tcW w:w="778" w:type="dxa"/>
          </w:tcPr>
          <w:p w14:paraId="7D29891B"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49</w:t>
            </w:r>
          </w:p>
        </w:tc>
        <w:tc>
          <w:tcPr>
            <w:tcW w:w="567" w:type="dxa"/>
            <w:tcBorders>
              <w:right w:val="single" w:sz="4" w:space="0" w:color="auto"/>
            </w:tcBorders>
          </w:tcPr>
          <w:p w14:paraId="3D7DDBCD" w14:textId="36F7C65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tws.2017.07.021","ISSN":"02638231","abstract":"The objectives of this paper is to investigate the mechanical behavior of steel reinforced concrete-filled square steel tubular (SRCFT) stub columns under axial loading through combined experimental and numerical studies. In total of six specimens are tested to investigate the effect of the concrete strength and steel ratio on the mechanical behavior of SRCFT stub columns. The ultimate bearing capacity, ductility, and confinement effects are discussed and clarified based on the experimental results. The inserted steel section can effectively prevent shear cracks in the core concrete from propagating quickly. The strength-weight-ratio of SRCFT stub column is larger than SCFT stub column. In addition, ABAQUS is used to establish the 3D finite element (FE) model and analyze the composite action of SRCFT stub columns under axial loading. Based on the experimental and numerical results, a simplified formula is proposed to estimate the ultimate bearing capacity of SRCFT stub columns using superposition method. The predicted results show satisfactory agreement with both experimental and FE results.","author":[{"dropping-particle":"","family":"Ding","given":"Fa xing","non-dropping-particle":"","parse-names":false,"suffix":""},{"dropping-particle":"","family":"Zhang","given":"Tao","non-dropping-particle":"","parse-names":false,"suffix":""},{"dropping-particle":"","family":"Liu","given":"Xue mei","non-dropping-particle":"","parse-names":false,"suffix":""},{"dropping-particle":"","family":"Lu","given":"Zhao Hui","non-dropping-particle":"","parse-names":false,"suffix":""},{"dropping-particle":"","family":"Guo","given":"Qiang","non-dropping-particle":"","parse-names":false,"suffix":""},{"dropping-particle":"","family":"Jiang","given":"Guo shuai","non-dropping-particle":"","parse-names":false,"suffix":""}],"container-title":"Thin-Walled Structures","id":"ITEM-1","issue":"July","issued":{"date-parts":[["2017"]]},"page":"737-748","publisher":"Elsevier Ltd","title":"Behavior of steel-reinforced concrete-filled square steel tubular stub columns under axial loading","type":"article-journal","volume":"119"},"uris":["http://www.mendeley.com/documents/?uuid=bd9f0004-2c24-40b8-84ea-ac4afe1a4523"]}],"mendeley":{"formattedCitation":"[91]","plainTextFormattedCitation":"[91]","previouslyFormattedCitation":"[9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1]</w:t>
            </w:r>
            <w:r>
              <w:rPr>
                <w:rStyle w:val="FootnoteReference"/>
                <w:rFonts w:asciiTheme="majorBidi" w:hAnsiTheme="majorBidi" w:cstheme="majorBidi"/>
                <w:sz w:val="16"/>
                <w:szCs w:val="16"/>
              </w:rPr>
              <w:fldChar w:fldCharType="end"/>
            </w:r>
          </w:p>
        </w:tc>
      </w:tr>
      <w:tr w:rsidR="00296E40" w:rsidRPr="0069429B" w14:paraId="35851F6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08C84F5C"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0</w:t>
            </w:r>
          </w:p>
        </w:tc>
        <w:tc>
          <w:tcPr>
            <w:tcW w:w="712" w:type="dxa"/>
            <w:noWrap/>
            <w:hideMark/>
          </w:tcPr>
          <w:p w14:paraId="07992FC0"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73</w:t>
            </w:r>
          </w:p>
        </w:tc>
        <w:tc>
          <w:tcPr>
            <w:tcW w:w="720" w:type="dxa"/>
            <w:noWrap/>
            <w:hideMark/>
          </w:tcPr>
          <w:p w14:paraId="1AC99C7D"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42</w:t>
            </w:r>
          </w:p>
        </w:tc>
        <w:tc>
          <w:tcPr>
            <w:tcW w:w="630" w:type="dxa"/>
            <w:noWrap/>
            <w:hideMark/>
          </w:tcPr>
          <w:p w14:paraId="438522AE"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1</w:t>
            </w:r>
          </w:p>
        </w:tc>
        <w:tc>
          <w:tcPr>
            <w:tcW w:w="720" w:type="dxa"/>
            <w:noWrap/>
            <w:hideMark/>
          </w:tcPr>
          <w:p w14:paraId="65903AAF"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5-347</w:t>
            </w:r>
          </w:p>
        </w:tc>
        <w:tc>
          <w:tcPr>
            <w:tcW w:w="720" w:type="dxa"/>
            <w:noWrap/>
            <w:hideMark/>
          </w:tcPr>
          <w:p w14:paraId="692844BB"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7-67</w:t>
            </w:r>
          </w:p>
        </w:tc>
        <w:tc>
          <w:tcPr>
            <w:tcW w:w="563" w:type="dxa"/>
            <w:tcBorders>
              <w:right w:val="single" w:sz="4" w:space="0" w:color="auto"/>
            </w:tcBorders>
            <w:noWrap/>
            <w:hideMark/>
          </w:tcPr>
          <w:p w14:paraId="48E1AF1F" w14:textId="32435B41"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author":[{"dropping-particle":"","family":"Ye","given":"Z. L.","non-dropping-particle":"","parse-names":false,"suffix":""}],"id":"ITEM-1","issued":{"date-parts":[["2001"]]},"title":"Research on the fundamental behavior of high-strength concrete-filled square and rectangular steel tubes under axial load (Ph.D. Dissertation), Harbin Institute of Technology, Harbin, China","type":"book"},"uris":["http://www.mendeley.com/documents/?uuid=01e3dc79-f328-4bb7-aee6-1bbaf8278d04"]}],"mendeley":{"formattedCitation":"[92]","plainTextFormattedCitation":"[92]","previouslyFormattedCitation":"[9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2]</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15081567"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7</w:t>
            </w:r>
          </w:p>
        </w:tc>
        <w:tc>
          <w:tcPr>
            <w:tcW w:w="686" w:type="dxa"/>
          </w:tcPr>
          <w:p w14:paraId="7229BB6D"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4-150</w:t>
            </w:r>
          </w:p>
        </w:tc>
        <w:tc>
          <w:tcPr>
            <w:tcW w:w="720" w:type="dxa"/>
          </w:tcPr>
          <w:p w14:paraId="4608287A"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4-150</w:t>
            </w:r>
          </w:p>
        </w:tc>
        <w:tc>
          <w:tcPr>
            <w:tcW w:w="720" w:type="dxa"/>
          </w:tcPr>
          <w:p w14:paraId="4205AF1B"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9</w:t>
            </w:r>
          </w:p>
        </w:tc>
        <w:tc>
          <w:tcPr>
            <w:tcW w:w="810" w:type="dxa"/>
          </w:tcPr>
          <w:p w14:paraId="6F1B7007"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62</w:t>
            </w:r>
          </w:p>
        </w:tc>
        <w:tc>
          <w:tcPr>
            <w:tcW w:w="778" w:type="dxa"/>
          </w:tcPr>
          <w:p w14:paraId="0AA5B8DA"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567" w:type="dxa"/>
            <w:tcBorders>
              <w:right w:val="single" w:sz="4" w:space="0" w:color="auto"/>
            </w:tcBorders>
          </w:tcPr>
          <w:p w14:paraId="12B143DD" w14:textId="40B2B7BD"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engstruct.2017.06.016","ISSN":"18737323","abstract":"This paper presents an experimental investigation on the ultimate strength of short welded box (HS) and CFT sections (CB) fabricated from high strength steel (HSS) and filled with high strength concrete (HSC). This paper additionally presents experimental data on steel only loaded sections (CS) and concrete only loaded sections (CC). Forty-five test specimens having width to thickness ratios (b/t) ranging from 15 to 40 and length to width ratios (L/b) ranging from 3.5 to 5 were tested. Finite element modelling (FEM) of the test specimens (HS, CS and CB) was verified with the experimental results. The FEM was used to investigate the effect of induced residual stresses on the ultimate strengths for lightly and heavily welded box sections. Furthermore, FEM of the test specimens (CB) was used to investigate the adequacy of design specifications pertaining to square CFT sections fabricated from HSS and HSC. Experimental and FEM results suggest that the current design specifications are adequate to predict the ultimate strengths of square CFT sections fabricated from HSS (690 MPa) and HSC (90–130 MPa).","author":[{"dropping-particle":"","family":"Khan","given":"M.","non-dropping-particle":"","parse-names":false,"suffix":""},{"dropping-particle":"","family":"Uy","given":"B.","non-dropping-particle":"","parse-names":false,"suffix":""},{"dropping-particle":"","family":"Tao","given":"Z.","non-dropping-particle":"","parse-names":false,"suffix":""},{"dropping-particle":"","family":"Mashiri","given":"F.","non-dropping-particle":"","parse-names":false,"suffix":""}],"container-title":"Engineering Structures","id":"ITEM-1","issued":{"date-parts":[["2017"]]},"page":"458-472","title":"Behaviour and design of short high-strength steel welded box and concrete-filled tube (CFT) sections","type":"article-journal","volume":"147"},"uris":["http://www.mendeley.com/documents/?uuid=dc39da1a-946c-424b-80d7-3d78eb979e8a"]}],"mendeley":{"formattedCitation":"[93]","plainTextFormattedCitation":"[93]","previouslyFormattedCitation":"[93]"},"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3]</w:t>
            </w:r>
            <w:r>
              <w:rPr>
                <w:rStyle w:val="FootnoteReference"/>
                <w:rFonts w:asciiTheme="majorBidi" w:hAnsiTheme="majorBidi" w:cstheme="majorBidi"/>
                <w:sz w:val="16"/>
                <w:szCs w:val="16"/>
              </w:rPr>
              <w:fldChar w:fldCharType="end"/>
            </w:r>
          </w:p>
        </w:tc>
      </w:tr>
      <w:tr w:rsidR="00296E40" w:rsidRPr="0069429B" w14:paraId="058AD67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4F1242A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8</w:t>
            </w:r>
          </w:p>
        </w:tc>
        <w:tc>
          <w:tcPr>
            <w:tcW w:w="712" w:type="dxa"/>
            <w:noWrap/>
            <w:hideMark/>
          </w:tcPr>
          <w:p w14:paraId="0A94D0A6"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90-160</w:t>
            </w:r>
          </w:p>
        </w:tc>
        <w:tc>
          <w:tcPr>
            <w:tcW w:w="720" w:type="dxa"/>
            <w:noWrap/>
            <w:hideMark/>
          </w:tcPr>
          <w:p w14:paraId="0A153611"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0-135</w:t>
            </w:r>
          </w:p>
        </w:tc>
        <w:tc>
          <w:tcPr>
            <w:tcW w:w="630" w:type="dxa"/>
            <w:noWrap/>
            <w:hideMark/>
          </w:tcPr>
          <w:p w14:paraId="6AC7E1C5"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9-7.6</w:t>
            </w:r>
          </w:p>
        </w:tc>
        <w:tc>
          <w:tcPr>
            <w:tcW w:w="720" w:type="dxa"/>
            <w:noWrap/>
            <w:hideMark/>
          </w:tcPr>
          <w:p w14:paraId="112D3A3B"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4-228</w:t>
            </w:r>
          </w:p>
        </w:tc>
        <w:tc>
          <w:tcPr>
            <w:tcW w:w="720" w:type="dxa"/>
            <w:noWrap/>
            <w:hideMark/>
          </w:tcPr>
          <w:p w14:paraId="0F1FA00F"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1</w:t>
            </w:r>
          </w:p>
        </w:tc>
        <w:tc>
          <w:tcPr>
            <w:tcW w:w="563" w:type="dxa"/>
            <w:tcBorders>
              <w:right w:val="single" w:sz="4" w:space="0" w:color="auto"/>
            </w:tcBorders>
            <w:noWrap/>
            <w:hideMark/>
          </w:tcPr>
          <w:p w14:paraId="4B4C22E2" w14:textId="33DD537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S0143-974X(01)00059-1","ISSN":"0143974X","abstract":"The behavior of stub columns of concrete-filled rectangular hollow sections (RHS) subjected to axial load was investigated experimentally. A total of 24 specimens were studied. The main parameters varied in the tests are: (1) constraining factor (ξ) from 0.5 to 1.3, (2) tube width ratio (β) from 1.0 to 1.75. The main objectives of these tests were threefold: firstly, to describe a series of tests on composite columns; and secondly, to analyze the influence of several parameters such as constraining factor and width ratio on the behavior of stub concrete-filled RHS columns. And finally, to compare the accuracy of the predictions by using the recommendations of LRFD (AISC. Load and resistance factor design specification for structural steel buildings. 1994). AIJ (Architectural Institute of Japan. Recommendations for design and construction of concrete filled steel tubular structures, 1997), EC4 (Eurocode 4. Design of steel and concrete structures, Part 1.1, General rules and rules doe building. 1996) and GJB4142-2000 (GJB4142-2000. Technical specifications for early-strength model composite structures. 2001). Experimental results indicate that the constraining factor and the width ratio have significant influence on both the compressive load capacity and the ductility of the steel tube. The loading capacity of the concrete-filled RHS stub columns can be conservatively predicted by using LRFD, AIJ, EC4 and GJB4142-2000 recommendations. The GJB4142-2000 methods gave closer predictions of the test results than the LRFD, EC4 and AIJ methods, and are acceptable for the calculation of the section capacity for axially loaded concrete-filled RHS stub columns. © 2002 Elsevier Science Ltd. All rights reserved.","author":[{"dropping-particle":"","family":"Han","given":"L. H.","non-dropping-particle":"","parse-names":false,"suffix":""}],"container-title":"Journal of Constructional Steel Research","id":"ITEM-1","issue":"3","issued":{"date-parts":[["2002"]]},"page":"353-372","title":"Tests on stub columns of concrete-filled RHS sections","type":"article-journal","volume":"58"},"uris":["http://www.mendeley.com/documents/?uuid=89b6b3f0-c664-4130-a3de-3849533c73c2"]}],"mendeley":{"formattedCitation":"[94]","plainTextFormattedCitation":"[94]","previouslyFormattedCitation":"[9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4]</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42E32439"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9</w:t>
            </w:r>
          </w:p>
        </w:tc>
        <w:tc>
          <w:tcPr>
            <w:tcW w:w="686" w:type="dxa"/>
          </w:tcPr>
          <w:p w14:paraId="1EF17CAB"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31487D6B"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45004EC8"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12.5</w:t>
            </w:r>
          </w:p>
        </w:tc>
        <w:tc>
          <w:tcPr>
            <w:tcW w:w="810" w:type="dxa"/>
          </w:tcPr>
          <w:p w14:paraId="37DB317D"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46-779</w:t>
            </w:r>
          </w:p>
        </w:tc>
        <w:tc>
          <w:tcPr>
            <w:tcW w:w="778" w:type="dxa"/>
          </w:tcPr>
          <w:p w14:paraId="6F065249"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41-158</w:t>
            </w:r>
          </w:p>
        </w:tc>
        <w:tc>
          <w:tcPr>
            <w:tcW w:w="567" w:type="dxa"/>
            <w:tcBorders>
              <w:right w:val="single" w:sz="4" w:space="0" w:color="auto"/>
            </w:tcBorders>
          </w:tcPr>
          <w:p w14:paraId="608FBE77" w14:textId="70C924A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581B55">
              <w:rPr>
                <w:rFonts w:asciiTheme="majorBidi" w:hAnsiTheme="majorBidi" w:cstheme="majorBidi"/>
                <w:sz w:val="16"/>
                <w:szCs w:val="16"/>
              </w:rPr>
              <w:instrText>ADDIN CSL_CITATION {"citationItems":[{"id":"ITEM-1","itemData":{"DOI":"10.1016/j.engstruct.2017.01.037","ISSN":"18737323","abstract":"The use of high strength concrete and steel have significant advantages for composite members subject to significant compression as in the cases of high-rise buildings. Current design codes place limits on the strengths of steel and concrete due to limited test data and experience on the behaviour of composite members with the high strength materials. To extend their applications, a comprehensive experimental program has been carried out to investigate the behaviour of concrete filled steel tubes (CFSTs) with high- and ultra-high- strength materials at ambient temperature. This article presented some new findings on the axial performance of 56 short CFSTs. High tensile steel with yield strength up to 780 MPa and ultra-high strength concrete with compressive cylinder strength up to 190 MPa were used to prepare the CFST test specimens. The key issue is to clarify if the plastic cross-sectional resistance could be used at ultimate limit state as for CFSTs with the normal strength materials. To address this, experimental and analytical methods were adopted where the test results were compared with the predictions by various design codes world widely, and design recommendations were therefore proposed so that the prediction methods could be safely extended to the short CFSTs with the high- and ultra-high- strength materials.","author":[{"dropping-particle":"","family":"Xiong","given":"Ming Xiang","non-dropping-particle":"","parse-names":false,"suffix":""},{"dropping-particle":"","family":"Xiong","given":"De Xin","non-dropping-particle":"","parse-names":false,"suffix":""},{"dropping-particle":"","family":"Liew","given":"J. Y.Richard","non-dropping-particle":"","parse-names":false,"suffix":""}],"container-title":"Engineering Structures","id":"ITEM-1","issued":{"date-parts":[["2017"]]},"page":"494-510","publisher":"Elsevier Ltd","title":"Axial performance of short concrete filled steel tubes with high- and ultra-high- strength materials","type":"article-journal","volume":"136"},"uris":["http://www.mendeley.com/documents/?uuid=d8c613d4-68e7-40ee-aaff-fd316dee732a"]}],"mendeley":{"formattedCitation":"[26]","plainTextFormattedCitation":"[26]","previouslyFormattedCitation":"[2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26]</w:t>
            </w:r>
            <w:r>
              <w:rPr>
                <w:rStyle w:val="FootnoteReference"/>
                <w:rFonts w:asciiTheme="majorBidi" w:hAnsiTheme="majorBidi" w:cstheme="majorBidi"/>
                <w:sz w:val="16"/>
                <w:szCs w:val="16"/>
              </w:rPr>
              <w:fldChar w:fldCharType="end"/>
            </w:r>
          </w:p>
        </w:tc>
      </w:tr>
      <w:tr w:rsidR="00296E40" w:rsidRPr="0069429B" w14:paraId="1464752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3A534B88"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28857D3F"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183</w:t>
            </w:r>
          </w:p>
        </w:tc>
        <w:tc>
          <w:tcPr>
            <w:tcW w:w="720" w:type="dxa"/>
            <w:noWrap/>
            <w:hideMark/>
          </w:tcPr>
          <w:p w14:paraId="24228F63"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98-181</w:t>
            </w:r>
          </w:p>
        </w:tc>
        <w:tc>
          <w:tcPr>
            <w:tcW w:w="630" w:type="dxa"/>
            <w:noWrap/>
            <w:hideMark/>
          </w:tcPr>
          <w:p w14:paraId="5CE396F7"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2</w:t>
            </w:r>
          </w:p>
        </w:tc>
        <w:tc>
          <w:tcPr>
            <w:tcW w:w="720" w:type="dxa"/>
            <w:noWrap/>
            <w:hideMark/>
          </w:tcPr>
          <w:p w14:paraId="22235EF2"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50</w:t>
            </w:r>
          </w:p>
        </w:tc>
        <w:tc>
          <w:tcPr>
            <w:tcW w:w="720" w:type="dxa"/>
            <w:noWrap/>
            <w:hideMark/>
          </w:tcPr>
          <w:p w14:paraId="41FE1BE4"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2-73</w:t>
            </w:r>
          </w:p>
        </w:tc>
        <w:tc>
          <w:tcPr>
            <w:tcW w:w="563" w:type="dxa"/>
            <w:tcBorders>
              <w:right w:val="single" w:sz="4" w:space="0" w:color="auto"/>
            </w:tcBorders>
            <w:noWrap/>
            <w:hideMark/>
          </w:tcPr>
          <w:p w14:paraId="4C80D996" w14:textId="541087BF"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S0143-974X(03)00106-8","ISSN":"0143974X","abstract":"The ultimate capacity of high-strength rectangular concrete-filled steel hollow section (CFSHS) stub columns is experimentally investigated. In the experimental programme, 22 rectangular CFSHS specimens with cross-sectional aspect ratios of 1.0, 1.5 and 2.0 were tested to failure under axial concentric loading. All the specimens were fabricated from high-strength materials. The average yield stress of the steel hollow sections was 550 MPa (N/mm2) while the average compressive strengths of concrete were 70.8 and 82.1 MPa (N/mm2). In the study, the ultimate loads obtained from the experiment were compared with the values calculated from design codes, namely EC4, AISC and ACI. The comparison of results shows that EC4 closely predicts with a difference of 6% while AISC and ACI underestimated the critical loads by 16 and 14%, respectively. It is noted that the strength of specimens decreases with the increase of cross-sectional aspect ratios. © 2003 Elsevier Ltd. All rights reserved.","author":[{"dropping-particle":"","family":"Liu","given":"Dalin","non-dropping-particle":"","parse-names":false,"suffix":""},{"dropping-particle":"","family":"Gho","given":"Wie Min","non-dropping-particle":"","parse-names":false,"suffix":""},{"dropping-particle":"","family":"Yuan","given":"Jie","non-dropping-particle":"","parse-names":false,"suffix":""}],"container-title":"Journal of Constructional Steel Research","id":"ITEM-1","issue":"12","issued":{"date-parts":[["2003"]]},"page":"1499-1515","title":"Ultimate capacity of high-strength rectangular concrete-filled steel hollow section stub columns","type":"article-journal","volume":"59"},"uris":["http://www.mendeley.com/documents/?uuid=7bc61056-ad0c-440f-9fb2-d3d66c975164"]}],"mendeley":{"formattedCitation":"[95]","plainTextFormattedCitation":"[95]","previouslyFormattedCitation":"[9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5]</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6282E94" w14:textId="77777777" w:rsidR="002844CC" w:rsidRPr="007C4CA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6</w:t>
            </w:r>
          </w:p>
        </w:tc>
        <w:tc>
          <w:tcPr>
            <w:tcW w:w="686" w:type="dxa"/>
          </w:tcPr>
          <w:p w14:paraId="4E8FAA7F"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7-201</w:t>
            </w:r>
          </w:p>
        </w:tc>
        <w:tc>
          <w:tcPr>
            <w:tcW w:w="720" w:type="dxa"/>
          </w:tcPr>
          <w:p w14:paraId="788CB5F5"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7-201</w:t>
            </w:r>
          </w:p>
        </w:tc>
        <w:tc>
          <w:tcPr>
            <w:tcW w:w="720" w:type="dxa"/>
          </w:tcPr>
          <w:p w14:paraId="492D6074"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1</w:t>
            </w:r>
            <w:r>
              <w:rPr>
                <w:rFonts w:asciiTheme="majorBidi" w:hAnsiTheme="majorBidi" w:cstheme="majorBidi"/>
                <w:sz w:val="16"/>
                <w:szCs w:val="16"/>
              </w:rPr>
              <w:t>-</w:t>
            </w:r>
            <w:r w:rsidRPr="0069429B">
              <w:rPr>
                <w:rFonts w:asciiTheme="majorBidi" w:hAnsiTheme="majorBidi" w:cstheme="majorBidi"/>
                <w:sz w:val="16"/>
                <w:szCs w:val="16"/>
              </w:rPr>
              <w:t>10.3</w:t>
            </w:r>
          </w:p>
        </w:tc>
        <w:tc>
          <w:tcPr>
            <w:tcW w:w="810" w:type="dxa"/>
          </w:tcPr>
          <w:p w14:paraId="6CDA2412"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82-438</w:t>
            </w:r>
          </w:p>
        </w:tc>
        <w:tc>
          <w:tcPr>
            <w:tcW w:w="778" w:type="dxa"/>
          </w:tcPr>
          <w:p w14:paraId="07A6AFE4"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21</w:t>
            </w:r>
          </w:p>
        </w:tc>
        <w:tc>
          <w:tcPr>
            <w:tcW w:w="567" w:type="dxa"/>
            <w:tcBorders>
              <w:right w:val="single" w:sz="4" w:space="0" w:color="auto"/>
            </w:tcBorders>
          </w:tcPr>
          <w:p w14:paraId="20B6804B" w14:textId="6A07E84C"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jcsr.2017.03.003","ISSN":"0143974X","abstract":"An experimental programme was conducted to investigate the compressive behaviour of concrete-filled cold-formed steel tubular (CFCFST) stub columns with thicker tubes. A total of 30 CFCFST stub columns were tested. The cold-formed square hollow section (SHS) tubes included unstiffened sections and longitudinally inner-stiffened sections using different stiffening methods. Two tubular thicknesses of 6 mm and 10 mm were considered. The overall nominal dimension of the steel section was 200 × 200 mm, and the length of the stub columns was 600 mm. Normal concrete and self-consolidating concrete with a nominal compressive strength of 30 MPa were used to fill the cold-formed SHS steel tubes. The effects of the stiffeners on the rigidity, ductility, failure mode and average sectional strength of the CFCFST specimens were examined. The measured strengths of the CFCFST specimens were also compared with the predicted capacities using methods in various codes including AISC, BS5400, EC4, and DBJ and from a finite element (FE) analysis. Results demonstrate that the inner stiffeners affect the deformability, failure mode and overall strength of the stub columns with the 6 mm-thick tubes more significantly. The DBJ code method is comparatively the best in predicting the strength capacity. Using the validated FE model, an extended analysis has been conducted and this has provided further insight into the mechanical behaviour of the CFCFST specimens.","author":[{"dropping-particle":"","family":"Zhu","given":"Aizhu","non-dropping-particle":"","parse-names":false,"suffix":""},{"dropping-particle":"","family":"Zhang","given":"Xiaowu","non-dropping-particle":"","parse-names":false,"suffix":""},{"dropping-particle":"","family":"Zhu","given":"Hongping","non-dropping-particle":"","parse-names":false,"suffix":""},{"dropping-particle":"","family":"Zhu","given":"Jihua","non-dropping-particle":"","parse-names":false,"suffix":""},{"dropping-particle":"","family":"Lu","given":"Yong","non-dropping-particle":"","parse-names":false,"suffix":""}],"container-title":"Journal of Constructional Steel Research","id":"ITEM-1","issued":{"date-parts":[["2017"]]},"page":"17-27","publisher":"Elsevier Ltd","title":"Experimental study of concrete filled cold-formed steel tubular stub columns","type":"article-journal","volume":"134"},"uris":["http://www.mendeley.com/documents/?uuid=a660a5f6-7620-4dcf-8d80-d3dfa3850de3"]}],"mendeley":{"formattedCitation":"[96]","plainTextFormattedCitation":"[96]","previouslyFormattedCitation":"[9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6]</w:t>
            </w:r>
            <w:r>
              <w:rPr>
                <w:rStyle w:val="FootnoteReference"/>
                <w:rFonts w:asciiTheme="majorBidi" w:hAnsiTheme="majorBidi" w:cstheme="majorBidi"/>
                <w:sz w:val="16"/>
                <w:szCs w:val="16"/>
              </w:rPr>
              <w:fldChar w:fldCharType="end"/>
            </w:r>
          </w:p>
        </w:tc>
      </w:tr>
      <w:tr w:rsidR="00296E40" w:rsidRPr="0069429B" w14:paraId="435FBB70"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6CEED33F"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8</w:t>
            </w:r>
          </w:p>
        </w:tc>
        <w:tc>
          <w:tcPr>
            <w:tcW w:w="712" w:type="dxa"/>
            <w:noWrap/>
            <w:hideMark/>
          </w:tcPr>
          <w:p w14:paraId="212B0AAE"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9-323</w:t>
            </w:r>
          </w:p>
        </w:tc>
        <w:tc>
          <w:tcPr>
            <w:tcW w:w="720" w:type="dxa"/>
            <w:noWrap/>
            <w:hideMark/>
          </w:tcPr>
          <w:p w14:paraId="0B45732E"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9-323</w:t>
            </w:r>
          </w:p>
        </w:tc>
        <w:tc>
          <w:tcPr>
            <w:tcW w:w="630" w:type="dxa"/>
            <w:noWrap/>
            <w:hideMark/>
          </w:tcPr>
          <w:p w14:paraId="02606782"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4-9.5</w:t>
            </w:r>
          </w:p>
        </w:tc>
        <w:tc>
          <w:tcPr>
            <w:tcW w:w="720" w:type="dxa"/>
            <w:noWrap/>
            <w:hideMark/>
          </w:tcPr>
          <w:p w14:paraId="476F97C1"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62-835</w:t>
            </w:r>
          </w:p>
        </w:tc>
        <w:tc>
          <w:tcPr>
            <w:tcW w:w="720" w:type="dxa"/>
            <w:noWrap/>
            <w:hideMark/>
          </w:tcPr>
          <w:p w14:paraId="1F1DA36E"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91</w:t>
            </w:r>
          </w:p>
        </w:tc>
        <w:tc>
          <w:tcPr>
            <w:tcW w:w="563" w:type="dxa"/>
            <w:tcBorders>
              <w:right w:val="single" w:sz="4" w:space="0" w:color="auto"/>
            </w:tcBorders>
            <w:noWrap/>
            <w:hideMark/>
          </w:tcPr>
          <w:p w14:paraId="4F13750C" w14:textId="3B338446"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581B55">
              <w:rPr>
                <w:rFonts w:asciiTheme="majorBidi" w:hAnsiTheme="majorBidi" w:cstheme="majorBidi"/>
                <w:sz w:val="16"/>
                <w:szCs w:val="16"/>
              </w:rPr>
              <w:instrText>ADDIN CSL_CITATION {"citationItems":[{"id":"ITEM-1","itemData":{"DOI":"10.1061/(asce)0733-9445(2004)130:2(180)","ISSN":"0733-9445","abstract":"A 5 year research on concrete-filled steel tubular (CFT) column system was carried out as a part of the fifth phase of the U.S.-Japan Cooperative Earthquake Research Program, and the tests of centrally loaded short columns were finished. The objectives of these tests were to clarify the synergistic interaction between steel tube and filled concrete, and to derive methods to characterize the load-deformation relationship of CFT columns. A total of 114 specimens was fabricated and tested in the experimental phase of investigations on centrally loaded hollow and CFT short columns. Parameters for the tests are as follows: (1) tube shape, (2) tube tensile strength, (3) tube diameter-to-thickness ratio, and (4) concrete strength. In determining the range of parameters, the emphasis was placed on obtaining a wide range of test data for establishing a generally applicable design method of CFT column systems. Design formulas to estimate the ultimate axial compressive load capacities are proposed for CFT columns with, both circular and square sections based on tests results described in this paper.","author":[{"dropping-particle":"","family":"Sakino","given":"Kenji","non-dropping-particle":"","parse-names":false,"suffix":""},{"dropping-particle":"","family":"Nakahara","given":"Hiroyuki","non-dropping-particle":"","parse-names":false,"suffix":""},{"dropping-particle":"","family":"Morino","given":"Shosuke","non-dropping-particle":"","parse-names":false,"suffix":""},{"dropping-particle":"","family":"Nishiyama","given":"Isao","non-dropping-particle":"","parse-names":false,"suffix":""}],"container-title":"Journal of Structural Engineering","id":"ITEM-1","issue":"2","issued":{"date-parts":[["2004"]]},"page":"180-188","title":"Behavior of Centrally Loaded Concrete-Filled Steel-Tube Short Columns","type":"article-journal","volume":"130"},"uris":["http://www.mendeley.com/documents/?uuid=6905fbd4-e23f-424a-976b-338baad50759"]}],"mendeley":{"formattedCitation":"[6]","plainTextFormattedCitation":"[6]","previouslyFormattedCitation":"[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387E2F24" w14:textId="77777777" w:rsidR="002844CC" w:rsidRPr="007C4CA7"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9</w:t>
            </w:r>
          </w:p>
        </w:tc>
        <w:tc>
          <w:tcPr>
            <w:tcW w:w="686" w:type="dxa"/>
          </w:tcPr>
          <w:p w14:paraId="5BE3537D"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402</w:t>
            </w:r>
          </w:p>
        </w:tc>
        <w:tc>
          <w:tcPr>
            <w:tcW w:w="720" w:type="dxa"/>
          </w:tcPr>
          <w:p w14:paraId="3B06D354"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203</w:t>
            </w:r>
          </w:p>
        </w:tc>
        <w:tc>
          <w:tcPr>
            <w:tcW w:w="720" w:type="dxa"/>
          </w:tcPr>
          <w:p w14:paraId="0FE60D18"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7-3.8</w:t>
            </w:r>
          </w:p>
        </w:tc>
        <w:tc>
          <w:tcPr>
            <w:tcW w:w="810" w:type="dxa"/>
          </w:tcPr>
          <w:p w14:paraId="07910174"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11</w:t>
            </w:r>
          </w:p>
        </w:tc>
        <w:tc>
          <w:tcPr>
            <w:tcW w:w="778" w:type="dxa"/>
          </w:tcPr>
          <w:p w14:paraId="60F1674D"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9-49</w:t>
            </w:r>
          </w:p>
        </w:tc>
        <w:tc>
          <w:tcPr>
            <w:tcW w:w="567" w:type="dxa"/>
            <w:tcBorders>
              <w:right w:val="single" w:sz="4" w:space="0" w:color="auto"/>
            </w:tcBorders>
          </w:tcPr>
          <w:p w14:paraId="2814DC9A" w14:textId="4F36865B"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296E40">
              <w:rPr>
                <w:rFonts w:asciiTheme="majorBidi" w:hAnsiTheme="majorBidi" w:cstheme="majorBidi"/>
                <w:sz w:val="16"/>
                <w:szCs w:val="16"/>
              </w:rPr>
              <w:instrText>ADDIN CSL_CITATION {"citationItems":[{"id":"ITEM-1","itemData":{"DOI":"10.1016/j.tws.2017.12.007","ISSN":"02638231","abstract":"This paper mainly presents a combined experimental, numerical and theoretical study on the mechanical behaviors of both conventional concrete-filled rectangular steel tubular stub columns (RST) and stirrup-confined concrete-filled rectangular steel tubular stub columns (SST) under compressive load. 16 RST stub columns and 16 SST stub columns were tested, with consideration of parameters including internal stirrup, concrete strength, and cross-sectional aspect ratio B/D. The failure patterns, bearing capacity, stiffness and ductility of specimens were analyzed based on the experimental results. A 3D finite element (FE) model was established for numerical simulation and parametric study to investigate the composite action among the steel tube, stirrups and the core concrete. The improvement of energy dissipation capability due to the stirrups confinement on the core concrete is also discussed. In addition, a unified theoretical formula to predicted ultimate bearing capacity for SST stub columns and RST stub columns subjected to compressive load was developed according to the superposition principle with rational simplification. It is shown that the proposed formula for these columns has a higher accuracy compared with the existing formulas in current literatures and codes.","author":[{"dropping-particle":"","family":"Ding","given":"Fa xing","non-dropping-particle":"","parse-names":false,"suffix":""},{"dropping-particle":"","family":"Luo","given":"Liang","non-dropping-particle":"","parse-names":false,"suffix":""},{"dropping-particle":"","family":"Zhu","given":"Jiang","non-dropping-particle":"","parse-names":false,"suffix":""},{"dropping-particle":"","family":"Wang","given":"Liping","non-dropping-particle":"","parse-names":false,"suffix":""},{"dropping-particle":"","family":"Yu","given":"Zhi wu","non-dropping-particle":"","parse-names":false,"suffix":""}],"container-title":"Thin-Walled Structures","id":"ITEM-1","issue":"June 2017","issued":{"date-parts":[["2018"]]},"page":"136-150","publisher":"Elsevier Ltd","title":"Mechanical behavior of stirrup-confined rectangular CFT stub columns under axial compression","type":"article-journal","volume":"124"},"uris":["http://www.mendeley.com/documents/?uuid=76669906-813a-4722-9058-f086e1b1ab08"]}],"mendeley":{"formattedCitation":"[97]","plainTextFormattedCitation":"[97]","previouslyFormattedCitation":"[9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97]</w:t>
            </w:r>
            <w:r>
              <w:rPr>
                <w:rStyle w:val="FootnoteReference"/>
                <w:rFonts w:asciiTheme="majorBidi" w:hAnsiTheme="majorBidi" w:cstheme="majorBidi"/>
                <w:sz w:val="16"/>
                <w:szCs w:val="16"/>
              </w:rPr>
              <w:fldChar w:fldCharType="end"/>
            </w:r>
          </w:p>
        </w:tc>
      </w:tr>
      <w:tr w:rsidR="00296E40" w:rsidRPr="0069429B" w14:paraId="26A6FD72"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4AA69A11"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74716AF8"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5</w:t>
            </w:r>
          </w:p>
        </w:tc>
        <w:tc>
          <w:tcPr>
            <w:tcW w:w="720" w:type="dxa"/>
            <w:noWrap/>
            <w:hideMark/>
          </w:tcPr>
          <w:p w14:paraId="3E21A268"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5</w:t>
            </w:r>
          </w:p>
        </w:tc>
        <w:tc>
          <w:tcPr>
            <w:tcW w:w="630" w:type="dxa"/>
            <w:noWrap/>
            <w:hideMark/>
          </w:tcPr>
          <w:p w14:paraId="2B60426E"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6</w:t>
            </w:r>
          </w:p>
        </w:tc>
        <w:tc>
          <w:tcPr>
            <w:tcW w:w="720" w:type="dxa"/>
            <w:noWrap/>
            <w:hideMark/>
          </w:tcPr>
          <w:p w14:paraId="26E136DA"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5-299</w:t>
            </w:r>
          </w:p>
        </w:tc>
        <w:tc>
          <w:tcPr>
            <w:tcW w:w="720" w:type="dxa"/>
            <w:noWrap/>
            <w:hideMark/>
          </w:tcPr>
          <w:p w14:paraId="29020836"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51</w:t>
            </w:r>
          </w:p>
        </w:tc>
        <w:tc>
          <w:tcPr>
            <w:tcW w:w="563" w:type="dxa"/>
            <w:tcBorders>
              <w:right w:val="single" w:sz="4" w:space="0" w:color="auto"/>
            </w:tcBorders>
            <w:noWrap/>
            <w:hideMark/>
          </w:tcPr>
          <w:p w14:paraId="4E01D03D" w14:textId="070BF40E"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author":[{"dropping-particle":"","family":"Shang","given":"","non-dropping-particle":"","parse-names":false,"suffix":""}],"id":"ITEM-1","issued":{"date-parts":[["2004"]]},"title":"Study on behavior of square concrete filled steel tubular beams and columns and square concrete with reinforce filled steel tubular beams and columns (M.S. Thesis), School of Architecture and Civil Engineering, Shenyang University of Technology, Shenyan","type":"book"},"uris":["http://www.mendeley.com/documents/?uuid=e7844e05-b6ba-4f80-9645-3649033a9e52"]}],"mendeley":{"formattedCitation":"[98]","plainTextFormattedCitation":"[98]","previouslyFormattedCitation":"[98]"},"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98]</w:t>
            </w:r>
            <w:r w:rsidRPr="0049495F">
              <w:fldChar w:fldCharType="end"/>
            </w:r>
          </w:p>
        </w:tc>
        <w:tc>
          <w:tcPr>
            <w:tcW w:w="543" w:type="dxa"/>
            <w:tcBorders>
              <w:left w:val="single" w:sz="4" w:space="0" w:color="auto"/>
            </w:tcBorders>
          </w:tcPr>
          <w:p w14:paraId="369E9F15" w14:textId="77777777" w:rsidR="002844CC" w:rsidRPr="007C4CA7"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4</w:t>
            </w:r>
          </w:p>
        </w:tc>
        <w:tc>
          <w:tcPr>
            <w:tcW w:w="686" w:type="dxa"/>
          </w:tcPr>
          <w:p w14:paraId="7E49CA2F"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500</w:t>
            </w:r>
          </w:p>
        </w:tc>
        <w:tc>
          <w:tcPr>
            <w:tcW w:w="720" w:type="dxa"/>
          </w:tcPr>
          <w:p w14:paraId="6FDE59F1"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500</w:t>
            </w:r>
          </w:p>
        </w:tc>
        <w:tc>
          <w:tcPr>
            <w:tcW w:w="720" w:type="dxa"/>
          </w:tcPr>
          <w:p w14:paraId="402D6FE8"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10</w:t>
            </w:r>
          </w:p>
        </w:tc>
        <w:tc>
          <w:tcPr>
            <w:tcW w:w="810" w:type="dxa"/>
          </w:tcPr>
          <w:p w14:paraId="2A2AECC7"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2-334</w:t>
            </w:r>
          </w:p>
        </w:tc>
        <w:tc>
          <w:tcPr>
            <w:tcW w:w="778" w:type="dxa"/>
          </w:tcPr>
          <w:p w14:paraId="4BCA4B6F"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w:t>
            </w:r>
          </w:p>
        </w:tc>
        <w:tc>
          <w:tcPr>
            <w:tcW w:w="567" w:type="dxa"/>
            <w:tcBorders>
              <w:right w:val="single" w:sz="4" w:space="0" w:color="auto"/>
            </w:tcBorders>
          </w:tcPr>
          <w:p w14:paraId="2ABCC38F" w14:textId="4E685B08"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177/1369433218766366","ISSN":"20484011","abstract":"The use of concrete-filled box columns could provide an economical alternative to building and bridge construction. Past experimental results showed that current building codes provided an adequate accuracy in determining axial capacity of such composite members. However, the sizes of the previously studied test specimens were mostly smaller than those for practical applications. As the column size increases, the size effect may become significant. Therefore, the applicability of extrapolating those test results to larger concrete-filled box columns needs to be justified. This study was devoted to investigating the potential size effect on axial behavior of concrete-filled box columns. Six short square concrete-filled box columns, with cross-sectional dimensions ranging from 300 to 750 mm, were tested under axial loading. Comparisons between experimental and analytical results were presented. It was observed that the size effect was prominent for the concrete-filled box columns studied herein. The results of this study showed that current design codes overestimated the axial capacity of the test columns with a dimension of 750 mm. In addition, finite element simulations of the axially loaded specimens were conducted to investigate the stress–strain behaviors of the concrete enclosed in different sizes of steel box columns. Results from the finite element analysis suggested that the larger steel box columns were less effective in enhancing the compressive strength of the enclosed concrete than smaller steel box columns.","author":[{"dropping-particle":"","family":"Wu","given":"Ming Chang","non-dropping-particle":"","parse-names":false,"suffix":""},{"dropping-particle":"","family":"Chen","given":"Chien Chung","non-dropping-particle":"","parse-names":false,"suffix":""},{"dropping-particle":"","family":"Chen","given":"Cheng Cheng","non-dropping-particle":"","parse-names":false,"suffix":""}],"container-title":"Advances in Structural Engineering","id":"ITEM-1","issue":"13","issued":{"date-parts":[["2018"]]},"page":"2068-2078","title":"Size effect on axial behavior of concrete-filled box columns","type":"article-journal","volume":"21"},"uris":["http://www.mendeley.com/documents/?uuid=a7a7be70-e3cf-4342-923c-5f4e95d71a18"]}],"mendeley":{"formattedCitation":"[99]","plainTextFormattedCitation":"[99]","previouslyFormattedCitation":"[99]"},"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99]</w:t>
            </w:r>
            <w:r w:rsidRPr="0049495F">
              <w:fldChar w:fldCharType="end"/>
            </w:r>
          </w:p>
        </w:tc>
      </w:tr>
      <w:tr w:rsidR="00296E40" w:rsidRPr="0069429B" w14:paraId="37635067"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6F55D69A"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7</w:t>
            </w:r>
          </w:p>
        </w:tc>
        <w:tc>
          <w:tcPr>
            <w:tcW w:w="712" w:type="dxa"/>
            <w:noWrap/>
            <w:hideMark/>
          </w:tcPr>
          <w:p w14:paraId="4B16CA21"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43</w:t>
            </w:r>
          </w:p>
        </w:tc>
        <w:tc>
          <w:tcPr>
            <w:tcW w:w="720" w:type="dxa"/>
            <w:noWrap/>
            <w:hideMark/>
          </w:tcPr>
          <w:p w14:paraId="44553B51"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43</w:t>
            </w:r>
          </w:p>
        </w:tc>
        <w:tc>
          <w:tcPr>
            <w:tcW w:w="630" w:type="dxa"/>
            <w:noWrap/>
            <w:hideMark/>
          </w:tcPr>
          <w:p w14:paraId="14D15869"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1</w:t>
            </w:r>
          </w:p>
        </w:tc>
        <w:tc>
          <w:tcPr>
            <w:tcW w:w="720" w:type="dxa"/>
            <w:noWrap/>
            <w:hideMark/>
          </w:tcPr>
          <w:p w14:paraId="3E3980A6"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5-347</w:t>
            </w:r>
          </w:p>
        </w:tc>
        <w:tc>
          <w:tcPr>
            <w:tcW w:w="720" w:type="dxa"/>
            <w:noWrap/>
            <w:hideMark/>
          </w:tcPr>
          <w:p w14:paraId="3F09253D"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9-67</w:t>
            </w:r>
          </w:p>
        </w:tc>
        <w:tc>
          <w:tcPr>
            <w:tcW w:w="563" w:type="dxa"/>
            <w:tcBorders>
              <w:right w:val="single" w:sz="4" w:space="0" w:color="auto"/>
            </w:tcBorders>
            <w:noWrap/>
            <w:hideMark/>
          </w:tcPr>
          <w:p w14:paraId="5CE67332" w14:textId="1DC717AC"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author":[{"dropping-particle":"","family":"Zhang, S., Guo, L., Ye, Z., and Wang","given":"Y","non-dropping-particle":"","parse-names":false,"suffix":""}],"container-title":"Journal of Harbin Institute of Technology","id":"ITEM-1","issue":"12","issued":{"date-parts":[["2004"]]},"page":"1610-1614","title":"Experimental research on high strength concrete-filled SHS stub columns subjected to axial compression load","type":"article-journal","volume":"36"},"uris":["http://www.mendeley.com/documents/?uuid=8aee70e3-2923-461f-b67a-a6d24bdce9aa"]}],"mendeley":{"formattedCitation":"[100]","plainTextFormattedCitation":"[100]","previouslyFormattedCitation":"[100]"},"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0]</w:t>
            </w:r>
            <w:r w:rsidRPr="0049495F">
              <w:fldChar w:fldCharType="end"/>
            </w:r>
          </w:p>
        </w:tc>
        <w:tc>
          <w:tcPr>
            <w:tcW w:w="543" w:type="dxa"/>
            <w:tcBorders>
              <w:left w:val="single" w:sz="4" w:space="0" w:color="auto"/>
            </w:tcBorders>
          </w:tcPr>
          <w:p w14:paraId="0FDE1D6F" w14:textId="77777777" w:rsidR="002844CC" w:rsidRPr="007C4CA7"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3</w:t>
            </w:r>
          </w:p>
        </w:tc>
        <w:tc>
          <w:tcPr>
            <w:tcW w:w="686" w:type="dxa"/>
          </w:tcPr>
          <w:p w14:paraId="571BDDC0"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6316F1F4"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024D0A5E"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6</w:t>
            </w:r>
          </w:p>
        </w:tc>
        <w:tc>
          <w:tcPr>
            <w:tcW w:w="810" w:type="dxa"/>
          </w:tcPr>
          <w:p w14:paraId="60935AC3"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77-356</w:t>
            </w:r>
          </w:p>
        </w:tc>
        <w:tc>
          <w:tcPr>
            <w:tcW w:w="778" w:type="dxa"/>
          </w:tcPr>
          <w:p w14:paraId="100DE7E7"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3</w:t>
            </w:r>
          </w:p>
        </w:tc>
        <w:tc>
          <w:tcPr>
            <w:tcW w:w="567" w:type="dxa"/>
            <w:tcBorders>
              <w:right w:val="single" w:sz="4" w:space="0" w:color="auto"/>
            </w:tcBorders>
          </w:tcPr>
          <w:p w14:paraId="0086331B" w14:textId="5C1B658C"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61/(asce)st.1943-541x.0002400","ISSN":"0733-9445","abstract":"© 2019 American Society of Civil Engineers. This paper proposes a scheme to improve the structural behavior of square concrete-filled steel tubular (CFST) columns, in which diagonal binding ribs are welded at all the four pairs of adjacent sides of the square tube. Thus, both the confinement from the stiffened square steel tube to the infilled concrete and local buckling behavior of the tube can be enhanced. The diagonal binding ribs made of perforated thin-walled steel plates can facilitate concreting and enhance the integrity of the columns. This kind of composite columns is called diagonal rib-stiffened square CFST columns in this paper. Nineteen specimens with the tube width:thickness ratios between 50 and 150 were tested under axial compression to investigate the effect of thicknesses, opening dimensions and opening shapes of the stiffeners. In addition, square CFST specimens without stiffeners and octagonal CFST specimens and square CFST specimens with longitudinal stiffeners on each tube face were also tested for comparison. Test results showed that the diagonal binding ribs can improve the composite effect effectively by cocarrying the axial compression force and confining both the steel tube and concrete. The diagonal binding ribs can increase load-carrying capacity by 10%-20% and ductility by 30% or more compared with the CFST specimens without stiffeners. The diagonal rib-stiffened square CFST columns also behaved better than the octagonal CFST specimens and square CFST specimens with longitudinal stiffeners. Finally, two calculating methods which well predict the axial load-carrying capacities of diagonal ribs stiffened square CFST columns are recommended.","author":[{"dropping-particle":"","family":"Zhou","given":"Zheng","non-dropping-particle":"","parse-names":false,"suffix":""},{"dropping-particle":"","family":"Gan","given":"Dan","non-dropping-particle":"","parse-names":false,"suffix":""},{"dropping-particle":"","family":"Zhou","given":"Xuhong","non-dropping-particle":"","parse-names":false,"suffix":""}],"container-title":"Journal of Structural Engineering","id":"ITEM-1","issue":"10","issued":{"date-parts":[["2019"]]},"page":"1-12","title":"Improved Composite Effect of Square Concrete-Filled Steel Tubes with Diagonal Binding Ribs","type":"article-journal","volume":"145"},"uris":["http://www.mendeley.com/documents/?uuid=bb7b7a1c-64dd-4422-8978-fe1c5c38e3b8"]}],"mendeley":{"formattedCitation":"[101]","plainTextFormattedCitation":"[101]","previouslyFormattedCitation":"[101]"},"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1]</w:t>
            </w:r>
            <w:r w:rsidRPr="0049495F">
              <w:fldChar w:fldCharType="end"/>
            </w:r>
          </w:p>
        </w:tc>
      </w:tr>
      <w:tr w:rsidR="00296E40" w:rsidRPr="0069429B" w14:paraId="0D4501F7"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78103EBB"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0</w:t>
            </w:r>
          </w:p>
        </w:tc>
        <w:tc>
          <w:tcPr>
            <w:tcW w:w="712" w:type="dxa"/>
            <w:noWrap/>
            <w:hideMark/>
          </w:tcPr>
          <w:p w14:paraId="224383E5"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6-160</w:t>
            </w:r>
          </w:p>
        </w:tc>
        <w:tc>
          <w:tcPr>
            <w:tcW w:w="720" w:type="dxa"/>
            <w:noWrap/>
            <w:hideMark/>
          </w:tcPr>
          <w:p w14:paraId="1327BAB1"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6-140</w:t>
            </w:r>
          </w:p>
        </w:tc>
        <w:tc>
          <w:tcPr>
            <w:tcW w:w="630" w:type="dxa"/>
            <w:noWrap/>
            <w:hideMark/>
          </w:tcPr>
          <w:p w14:paraId="7631CB40"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w:t>
            </w:r>
          </w:p>
        </w:tc>
        <w:tc>
          <w:tcPr>
            <w:tcW w:w="720" w:type="dxa"/>
            <w:noWrap/>
            <w:hideMark/>
          </w:tcPr>
          <w:p w14:paraId="6F4F43DE"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95</w:t>
            </w:r>
          </w:p>
        </w:tc>
        <w:tc>
          <w:tcPr>
            <w:tcW w:w="720" w:type="dxa"/>
            <w:noWrap/>
            <w:hideMark/>
          </w:tcPr>
          <w:p w14:paraId="4EEB91F6"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0-89</w:t>
            </w:r>
          </w:p>
        </w:tc>
        <w:tc>
          <w:tcPr>
            <w:tcW w:w="563" w:type="dxa"/>
            <w:tcBorders>
              <w:right w:val="single" w:sz="4" w:space="0" w:color="auto"/>
            </w:tcBorders>
            <w:noWrap/>
            <w:hideMark/>
          </w:tcPr>
          <w:p w14:paraId="3E4B5D03" w14:textId="207BA67F"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16/j.jcsr.2005.01.001","ISSN":"0143974X","abstract":"An experimental programme on high-strength rectangular concrete-filled steel hollow section columns is reported. A total of 22 specimens were tested under concentric loading. The test variables include the material strengths (fy=495 MPa; fc′=60 and 89 MPa), cross-sectional aspect ratio (1.0-2.0) and volumetric steel-to-concrete ratio (0.13-0.17). Favourable ductility performance was observed for the specimens in the tests. The experimental results are employed to calibrate the specifications in the codes (EC4, ACI and AISC) for the design of high-strength composite columns. Comparison indicates that the specifications in ACI and AISC conservatively estimate the failure loads of the specimens by 9 and 11%, respectively. The EC4 method gives a close and conservative estimate of the ultimate capacities with a difference of 1%. © 2005 Elsevier Ltd. All rights reserved.","author":[{"dropping-particle":"","family":"Liu","given":"Dalin","non-dropping-particle":"","parse-names":false,"suffix":""}],"container-title":"Journal of Constructional Steel Research","id":"ITEM-1","issue":"7","issued":{"date-parts":[["2005"]]},"page":"902-911","title":"Tests on high-strength rectangular concrete-filled steel hollow section stub columns","type":"article-journal","volume":"61"},"uris":["http://www.mendeley.com/documents/?uuid=7b7eff28-34db-4b73-94e7-71ddeccc4471"]}],"mendeley":{"formattedCitation":"[102]","plainTextFormattedCitation":"[102]","previouslyFormattedCitation":"[102]"},"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2]</w:t>
            </w:r>
            <w:r w:rsidRPr="0049495F">
              <w:fldChar w:fldCharType="end"/>
            </w:r>
          </w:p>
        </w:tc>
        <w:tc>
          <w:tcPr>
            <w:tcW w:w="543" w:type="dxa"/>
            <w:tcBorders>
              <w:left w:val="single" w:sz="4" w:space="0" w:color="auto"/>
            </w:tcBorders>
          </w:tcPr>
          <w:p w14:paraId="6C3C2357" w14:textId="77777777" w:rsidR="002844CC" w:rsidRPr="007C4CA7"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1</w:t>
            </w:r>
          </w:p>
        </w:tc>
        <w:tc>
          <w:tcPr>
            <w:tcW w:w="686" w:type="dxa"/>
          </w:tcPr>
          <w:p w14:paraId="5A24A5FB"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4B00853F"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6E048D69"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6</w:t>
            </w:r>
          </w:p>
        </w:tc>
        <w:tc>
          <w:tcPr>
            <w:tcW w:w="810" w:type="dxa"/>
          </w:tcPr>
          <w:p w14:paraId="3FB1F8F2"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97</w:t>
            </w:r>
          </w:p>
        </w:tc>
        <w:tc>
          <w:tcPr>
            <w:tcW w:w="778" w:type="dxa"/>
          </w:tcPr>
          <w:p w14:paraId="29A822DF"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2</w:t>
            </w:r>
          </w:p>
        </w:tc>
        <w:tc>
          <w:tcPr>
            <w:tcW w:w="567" w:type="dxa"/>
            <w:tcBorders>
              <w:right w:val="single" w:sz="4" w:space="0" w:color="auto"/>
            </w:tcBorders>
          </w:tcPr>
          <w:p w14:paraId="324E9F60" w14:textId="71488299"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61/(asce)st.1943-541x.0002702","ISSN":"0733-9445","abstract":"A new type of concrete-filled steel plate (CFSP) composite shear wall that employs high-strength concrete (HSC) and square spiral-confined concrete-filled steel tube (SCCFST) boundary elements was proposed to reduce the core wall thickness of skyscrapers. Since the axial compressive behavior of the SCCFST boundary elements is essential to the overall seismic performance of the proposed composite shear wall, studies on square SCCFST members with HSC were first conducted to lay a foundation for further studies on the composite shear walls. Twelve SCCFST specimens and two conventional concrete-filled steel tube (CFST) specimens with the concrete compressive strength of 112 MPa were tested. The test variables included the amount and yield strength of the spiral and the ratio of the spiral-confined area to the total concrete area. The axial load capacities of the SCCFST specimens were essentially not increased, whereas the postpeak performances of the SCCFST specimens were significantly improved in comparison with the corresponding CFST specimen. The spirals in all the SCCFST specimens ruptured several times during the test, and each spiral rupture induced a considerable drop in the axial load of the specimens with high-strength spirals. The trend of the ductility of the concrete in SCCFST columns can be well captured by the spiral confinement index which reflects the effects of both the amount and strength of the spiral. Design expressions were derived based on the test results to determine the amount of spirals required for the boundary elements of the proposed composite shear wall using 110 MPa concrete.","author":[{"dropping-particle":"","family":"Hu","given":"Hong-Song","non-dropping-particle":"","parse-names":false,"suffix":""},{"dropping-particle":"","family":"Wang","given":"Hao-Zuo","non-dropping-particle":"","parse-names":false,"suffix":""},{"dropping-particle":"","family":"Guo","given":"Zi-Xiong","non-dropping-particle":"","parse-names":false,"suffix":""},{"dropping-particle":"","family":"Shahrooz","given":"Bahram M.","non-dropping-particle":"","parse-names":false,"suffix":""}],"container-title":"Journal of Structural Engineering","id":"ITEM-1","issue":"7","issued":{"date-parts":[["2020"]]},"page":"1-11","title":"Axial Compressive Behavior of Square Spiral-Confined High-Strength Concrete-Filled Steel-Tube Columns","type":"article-journal","volume":"146"},"uris":["http://www.mendeley.com/documents/?uuid=2034592c-6f89-4bf3-8aea-d3da7c895682"]}],"mendeley":{"formattedCitation":"[103]","plainTextFormattedCitation":"[103]","previouslyFormattedCitation":"[103]"},"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3]</w:t>
            </w:r>
            <w:r w:rsidRPr="0049495F">
              <w:fldChar w:fldCharType="end"/>
            </w:r>
          </w:p>
        </w:tc>
      </w:tr>
      <w:tr w:rsidR="00296E40" w:rsidRPr="0069429B" w14:paraId="3BD76FDC"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2B691D46"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2</w:t>
            </w:r>
          </w:p>
        </w:tc>
        <w:tc>
          <w:tcPr>
            <w:tcW w:w="712" w:type="dxa"/>
            <w:noWrap/>
            <w:hideMark/>
          </w:tcPr>
          <w:p w14:paraId="7A94D746"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9-250</w:t>
            </w:r>
          </w:p>
        </w:tc>
        <w:tc>
          <w:tcPr>
            <w:tcW w:w="720" w:type="dxa"/>
            <w:noWrap/>
            <w:hideMark/>
          </w:tcPr>
          <w:p w14:paraId="3B139842"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8-249</w:t>
            </w:r>
          </w:p>
        </w:tc>
        <w:tc>
          <w:tcPr>
            <w:tcW w:w="630" w:type="dxa"/>
            <w:noWrap/>
            <w:hideMark/>
          </w:tcPr>
          <w:p w14:paraId="79C4F151"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w:t>
            </w:r>
          </w:p>
        </w:tc>
        <w:tc>
          <w:tcPr>
            <w:tcW w:w="720" w:type="dxa"/>
            <w:noWrap/>
            <w:hideMark/>
          </w:tcPr>
          <w:p w14:paraId="136AAC5C"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34</w:t>
            </w:r>
          </w:p>
        </w:tc>
        <w:tc>
          <w:tcPr>
            <w:tcW w:w="720" w:type="dxa"/>
            <w:noWrap/>
            <w:hideMark/>
          </w:tcPr>
          <w:p w14:paraId="7E6309AE"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1-53</w:t>
            </w:r>
          </w:p>
        </w:tc>
        <w:tc>
          <w:tcPr>
            <w:tcW w:w="563" w:type="dxa"/>
            <w:tcBorders>
              <w:right w:val="single" w:sz="4" w:space="0" w:color="auto"/>
            </w:tcBorders>
            <w:noWrap/>
            <w:hideMark/>
          </w:tcPr>
          <w:p w14:paraId="38774442" w14:textId="0359170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16/j.jcsr.2004.12.003","ISSN":"0143974X","abstract":"Test results on concrete-filled steel tubular stub columns with inner or outer welded longitudinal stiffeners under axial compression are presented in this paper. The research was mainly focused on square hollow section (SHS) columns; two rectangular hollow section (RHS) columns were also tested. A longitudinal stiffener was provided on each side of the stiffened SHS column, while only two stiffeners were welded to the longer sides of the stiffened RHS column. The main experimental parameters considered were the height-to-thickness ratio and stiffener rigidity. In addition, empty tubes with or without stiffeners, as well as unstiffened concrete-filled steel tubes were also tested for comparison. Requirements for stiffener rigidity are developed by modifying a formula presented in the literature. Existing theoretical model and design codes were used to predict the load versus axial strain relationships and load-carrying capacities of the adequately stiffened composite sections respectively; reasonable results were achieved. © 2005 Elsevier Ltd. All rights reserved.","author":[{"dropping-particle":"","family":"Tao","given":"Zhong","non-dropping-particle":"","parse-names":false,"suffix":""},{"dropping-particle":"","family":"Han","given":"Lin Hai","non-dropping-particle":"","parse-names":false,"suffix":""},{"dropping-particle":"Bin","family":"Wang","given":"Zhi","non-dropping-particle":"","parse-names":false,"suffix":""}],"container-title":"Journal of Constructional Steel Research","id":"ITEM-1","issue":"7","issued":{"date-parts":[["2005"]]},"page":"962-983","title":"Experimental behaviour of stiffened concrete-filled thin-walled hollow steel structural (HSS) stub columns","type":"article-journal","volume":"61"},"uris":["http://www.mendeley.com/documents/?uuid=c23eddf0-517a-44ed-8b71-f0024898aa9d"]}],"mendeley":{"formattedCitation":"[104]","plainTextFormattedCitation":"[104]","previouslyFormattedCitation":"[104]"},"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4]</w:t>
            </w:r>
            <w:r w:rsidRPr="0049495F">
              <w:fldChar w:fldCharType="end"/>
            </w:r>
          </w:p>
        </w:tc>
        <w:tc>
          <w:tcPr>
            <w:tcW w:w="543" w:type="dxa"/>
            <w:tcBorders>
              <w:left w:val="single" w:sz="4" w:space="0" w:color="auto"/>
            </w:tcBorders>
          </w:tcPr>
          <w:p w14:paraId="52826F1E" w14:textId="77777777" w:rsidR="002844CC" w:rsidRPr="007C4CA7"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2</w:t>
            </w:r>
          </w:p>
        </w:tc>
        <w:tc>
          <w:tcPr>
            <w:tcW w:w="686" w:type="dxa"/>
          </w:tcPr>
          <w:p w14:paraId="70EDB540"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30</w:t>
            </w:r>
          </w:p>
        </w:tc>
        <w:tc>
          <w:tcPr>
            <w:tcW w:w="720" w:type="dxa"/>
          </w:tcPr>
          <w:p w14:paraId="6A4F52E8"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30</w:t>
            </w:r>
          </w:p>
        </w:tc>
        <w:tc>
          <w:tcPr>
            <w:tcW w:w="720" w:type="dxa"/>
          </w:tcPr>
          <w:p w14:paraId="002C7576"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44A2E7EA"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31</w:t>
            </w:r>
          </w:p>
        </w:tc>
        <w:tc>
          <w:tcPr>
            <w:tcW w:w="778" w:type="dxa"/>
          </w:tcPr>
          <w:p w14:paraId="38A7D0C1"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6-125</w:t>
            </w:r>
          </w:p>
        </w:tc>
        <w:tc>
          <w:tcPr>
            <w:tcW w:w="567" w:type="dxa"/>
            <w:tcBorders>
              <w:right w:val="single" w:sz="4" w:space="0" w:color="auto"/>
            </w:tcBorders>
          </w:tcPr>
          <w:p w14:paraId="19004EB0" w14:textId="3589893E"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16/j.jcsr.2020.106351","ISSN":"0143974X","abstract":"A comprehensive experimental and numerical study on the axial and flexural behaviour of square concrete-filled steel tubular (CFST) members incorporating S960 ultra-high-strength steels and high-strength concrete (C70 and C100) is reported in the present paper. An experimental programme that consisted of eighteen stub and slender CFST members under various loading conditions was conducted. The test results showed that the nominal compressive and flexural strength of ultra-high-strength CFST members were achieved. Steel coupon tests, concrete compressive strength tests and geometric imperfection measurements were also carried out. In addition, numerical models which accounted for geometric imperfections and residual stresses were developed. A confined concrete model was employed in the numerical analysis to simulate concrete confinement effects. Validation against the experimental results demonstrated the accuracy and reliability of the developed model. A series of parametric studies were performed to evaluate the effects on the ultimate strength by changing the steel yield strength, concrete compressive strength, steel tube width-to-thickness ratio and member slenderness ratios for different loading conditions. Comparisons of the results were made with the current codes of practice including AS/NZS 2327, Eurocode 4 and ANSI/AISC 360, which indicated that all the provisions were conservative in predicting the axial and flexural resistance of CFST members with recommended curves.","author":[{"dropping-particle":"","family":"Huang","given":"Zhichao","non-dropping-particle":"","parse-names":false,"suffix":""},{"dropping-particle":"","family":"Uy","given":"Brian","non-dropping-particle":"","parse-names":false,"suffix":""},{"dropping-particle":"","family":"Li","given":"Dongxu","non-dropping-particle":"","parse-names":false,"suffix":""},{"dropping-particle":"","family":"Wang","given":"Jia","non-dropping-particle":"","parse-names":false,"suffix":""}],"container-title":"Journal of Constructional Steel Research","id":"ITEM-1","issued":{"date-parts":[["2020"]]},"page":"106351","publisher":"Elsevier Ltd","title":"Behaviour and design of ultra-high-strength CFST members subjected to compression and bending","type":"article-journal","volume":"175"},"uris":["http://www.mendeley.com/documents/?uuid=59b1598b-83aa-430d-ac7c-ffea5b9b280f"]}],"mendeley":{"formattedCitation":"[105]","plainTextFormattedCitation":"[105]","previouslyFormattedCitation":"[105]"},"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5]</w:t>
            </w:r>
            <w:r w:rsidRPr="0049495F">
              <w:fldChar w:fldCharType="end"/>
            </w:r>
          </w:p>
        </w:tc>
      </w:tr>
      <w:tr w:rsidR="00296E40" w:rsidRPr="0069429B" w14:paraId="6CACD458"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52EB0E0F"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w:t>
            </w:r>
          </w:p>
        </w:tc>
        <w:tc>
          <w:tcPr>
            <w:tcW w:w="712" w:type="dxa"/>
            <w:noWrap/>
            <w:hideMark/>
          </w:tcPr>
          <w:p w14:paraId="1E8725B3"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80</w:t>
            </w:r>
          </w:p>
        </w:tc>
        <w:tc>
          <w:tcPr>
            <w:tcW w:w="720" w:type="dxa"/>
            <w:noWrap/>
            <w:hideMark/>
          </w:tcPr>
          <w:p w14:paraId="41BE0C1C"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80</w:t>
            </w:r>
          </w:p>
        </w:tc>
        <w:tc>
          <w:tcPr>
            <w:tcW w:w="630" w:type="dxa"/>
            <w:noWrap/>
            <w:hideMark/>
          </w:tcPr>
          <w:p w14:paraId="32E35DF9"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w:t>
            </w:r>
          </w:p>
        </w:tc>
        <w:tc>
          <w:tcPr>
            <w:tcW w:w="720" w:type="dxa"/>
            <w:noWrap/>
            <w:hideMark/>
          </w:tcPr>
          <w:p w14:paraId="5798DE17"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3</w:t>
            </w:r>
          </w:p>
        </w:tc>
        <w:tc>
          <w:tcPr>
            <w:tcW w:w="720" w:type="dxa"/>
            <w:noWrap/>
            <w:hideMark/>
          </w:tcPr>
          <w:p w14:paraId="1E8D00E2"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8-49</w:t>
            </w:r>
          </w:p>
        </w:tc>
        <w:tc>
          <w:tcPr>
            <w:tcW w:w="563" w:type="dxa"/>
            <w:tcBorders>
              <w:right w:val="single" w:sz="4" w:space="0" w:color="auto"/>
            </w:tcBorders>
            <w:noWrap/>
            <w:hideMark/>
          </w:tcPr>
          <w:p w14:paraId="2267A07D" w14:textId="415F69DC"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581B55">
              <w:rPr>
                <w:rFonts w:asciiTheme="majorBidi" w:hAnsiTheme="majorBidi" w:cstheme="majorBidi"/>
                <w:sz w:val="16"/>
                <w:szCs w:val="16"/>
              </w:rPr>
              <w:instrText>ADDIN CSL_CITATION {"citationItems":[{"id":"ITEM-1","itemData":{"author":[{"dropping-particle":"","family":"Zhang, Y. C., Wang Q. P., Mao, X. Y., and Cao","given":"B. Z.","non-dropping-particle":"","parse-names":false,"suffix":""}],"container-title":"Building Structure","id":"ITEM-1","issue":"1","issued":{"date-parts":[["2005"]]},"page":"22-27","title":"Research on Mechanics Behavior of Stub-column of Concrete-filled Thin-walled Steel Tube Under Axial Load","type":"article-journal","volume":"35"},"uris":["http://www.mendeley.com/documents/?uuid=e20048b9-93e7-4b47-9772-4b9c8d9b432d"]}],"mendeley":{"formattedCitation":"[8]","plainTextFormattedCitation":"[8]","previouslyFormattedCitation":"[8]"},"properties":{"noteIndex":0},"schema":"https://github.com/citation-style-language/schema/raw/master/csl-citation.json"}</w:instrText>
            </w:r>
            <w:r w:rsidRPr="0049495F">
              <w:fldChar w:fldCharType="separate"/>
            </w:r>
            <w:r w:rsidRPr="002844CC">
              <w:rPr>
                <w:rFonts w:asciiTheme="majorBidi" w:hAnsiTheme="majorBidi" w:cstheme="majorBidi"/>
                <w:noProof/>
                <w:sz w:val="16"/>
                <w:szCs w:val="16"/>
              </w:rPr>
              <w:t>[8]</w:t>
            </w:r>
            <w:r w:rsidRPr="0049495F">
              <w:fldChar w:fldCharType="end"/>
            </w:r>
          </w:p>
        </w:tc>
        <w:tc>
          <w:tcPr>
            <w:tcW w:w="543" w:type="dxa"/>
            <w:tcBorders>
              <w:left w:val="single" w:sz="4" w:space="0" w:color="auto"/>
            </w:tcBorders>
          </w:tcPr>
          <w:p w14:paraId="7C84B2B3" w14:textId="77777777" w:rsidR="002844CC" w:rsidRPr="007C4CA7"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22</w:t>
            </w:r>
          </w:p>
        </w:tc>
        <w:tc>
          <w:tcPr>
            <w:tcW w:w="686" w:type="dxa"/>
          </w:tcPr>
          <w:p w14:paraId="09C86E53"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0-250</w:t>
            </w:r>
          </w:p>
        </w:tc>
        <w:tc>
          <w:tcPr>
            <w:tcW w:w="720" w:type="dxa"/>
          </w:tcPr>
          <w:p w14:paraId="693D0BD7"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0-250</w:t>
            </w:r>
          </w:p>
        </w:tc>
        <w:tc>
          <w:tcPr>
            <w:tcW w:w="720" w:type="dxa"/>
          </w:tcPr>
          <w:p w14:paraId="65FC1EF4"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2</w:t>
            </w:r>
          </w:p>
        </w:tc>
        <w:tc>
          <w:tcPr>
            <w:tcW w:w="810" w:type="dxa"/>
          </w:tcPr>
          <w:p w14:paraId="143C6D68"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2-404</w:t>
            </w:r>
          </w:p>
        </w:tc>
        <w:tc>
          <w:tcPr>
            <w:tcW w:w="778" w:type="dxa"/>
          </w:tcPr>
          <w:p w14:paraId="6D3DDE6F"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3-72</w:t>
            </w:r>
          </w:p>
        </w:tc>
        <w:tc>
          <w:tcPr>
            <w:tcW w:w="567" w:type="dxa"/>
            <w:tcBorders>
              <w:right w:val="single" w:sz="4" w:space="0" w:color="auto"/>
            </w:tcBorders>
          </w:tcPr>
          <w:p w14:paraId="798B363E" w14:textId="56413905"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581B55">
              <w:rPr>
                <w:rFonts w:asciiTheme="majorBidi" w:hAnsiTheme="majorBidi" w:cstheme="majorBidi"/>
                <w:sz w:val="16"/>
                <w:szCs w:val="16"/>
              </w:rPr>
              <w:instrText>ADDIN CSL_CITATION {"citationItems":[{"id":"ITEM-1","itemData":{"DOI":"10.1016/j.jcsr.2005.01.004","ISSN":"0143974X","abstract":"The behaviour of self-consolidating concrete (SCC) filled hollow structural steel (HSS) stub columns subjected to an axial load was investigated experimentally. A total of 50 specimens were tested. The main parameters varied in the tests are: (1) sectional types: circular and square; (2) steel yielding strength: from 282 to 404 MPa; and (3) tube diameter or width to wall thickness ratio (D / t or B / t): from 30 to 134. A mechanics model is developed in this paper for concrete-filled HSS stub columns. A unified theory is described whereby a confinement factor (ξ) is introduced to describe the composite action of the steel tube and the filled concrete. The predicted load versus deformation relationship was in good agreement with test results. The theoretical model was used to investigate the influence of important parameters that determine the ultimate strength of the composite columns. The parametric and experimental studies provide information for the development of formulae for the calculation of the ultimate strength and the axial load versus axial strain curves of the composite columns. Comparisons are made with predicted stub column strengths using the existing codes, such as ACI-1999, AISC-LRFD-1999, AIJ-1997, BS5400-1979 and EC4-1994. © 2005 Elsevier Ltd. All rights reserved.","author":[{"dropping-particle":"","family":"Han","given":"Lin Hai","non-dropping-particle":"","parse-names":false,"suffix":""},{"dropping-particle":"","family":"Yao","given":"Guo Huang","non-dropping-particle":"","parse-names":false,"suffix":""},{"dropping-particle":"","family":"Zhao","given":"Xiao Ling","non-dropping-particle":"","parse-names":false,"suffix":""}],"container-title":"Journal of Constructional Steel Research","id":"ITEM-1","issue":"9","issued":{"date-parts":[["2005"]]},"page":"1241-1269","title":"Tests and calculations for hollow structural steel (HSS) stub columns filled with self-consolidating concrete (SCC)","type":"article-journal","volume":"61"},"uris":["http://www.mendeley.com/documents/?uuid=dca3d56e-a0de-43f7-968f-9c6fdccf42fa"]}],"mendeley":{"formattedCitation":"[41]","plainTextFormattedCitation":"[41]","previouslyFormattedCitation":"[41]"},"properties":{"noteIndex":0},"schema":"https://github.com/citation-style-language/schema/raw/master/csl-citation.json"}</w:instrText>
            </w:r>
            <w:r w:rsidRPr="0049495F">
              <w:fldChar w:fldCharType="separate"/>
            </w:r>
            <w:r w:rsidRPr="002844CC">
              <w:rPr>
                <w:rFonts w:asciiTheme="majorBidi" w:hAnsiTheme="majorBidi" w:cstheme="majorBidi"/>
                <w:noProof/>
                <w:sz w:val="16"/>
                <w:szCs w:val="16"/>
              </w:rPr>
              <w:t>[41]</w:t>
            </w:r>
            <w:r w:rsidRPr="0049495F">
              <w:fldChar w:fldCharType="end"/>
            </w:r>
          </w:p>
        </w:tc>
      </w:tr>
      <w:tr w:rsidR="00296E40" w:rsidRPr="0069429B" w14:paraId="6E6B26C4"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3D5B1C7F"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6B60F699"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0-149</w:t>
            </w:r>
          </w:p>
        </w:tc>
        <w:tc>
          <w:tcPr>
            <w:tcW w:w="720" w:type="dxa"/>
            <w:noWrap/>
            <w:hideMark/>
          </w:tcPr>
          <w:p w14:paraId="01E129D9"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0-149</w:t>
            </w:r>
          </w:p>
        </w:tc>
        <w:tc>
          <w:tcPr>
            <w:tcW w:w="630" w:type="dxa"/>
            <w:noWrap/>
            <w:hideMark/>
          </w:tcPr>
          <w:p w14:paraId="360F0A6D"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3.6</w:t>
            </w:r>
          </w:p>
        </w:tc>
        <w:tc>
          <w:tcPr>
            <w:tcW w:w="720" w:type="dxa"/>
            <w:noWrap/>
            <w:hideMark/>
          </w:tcPr>
          <w:p w14:paraId="7A0FD1F6"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0-284</w:t>
            </w:r>
          </w:p>
        </w:tc>
        <w:tc>
          <w:tcPr>
            <w:tcW w:w="720" w:type="dxa"/>
            <w:noWrap/>
            <w:hideMark/>
          </w:tcPr>
          <w:p w14:paraId="4BF6BD75"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4-45</w:t>
            </w:r>
          </w:p>
        </w:tc>
        <w:tc>
          <w:tcPr>
            <w:tcW w:w="563" w:type="dxa"/>
            <w:tcBorders>
              <w:right w:val="single" w:sz="4" w:space="0" w:color="auto"/>
            </w:tcBorders>
            <w:noWrap/>
            <w:hideMark/>
          </w:tcPr>
          <w:p w14:paraId="53CF0B58" w14:textId="57FF2C6D"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author":[{"dropping-particle":"","family":"Guo","given":"L. H.","non-dropping-particle":"","parse-names":false,"suffix":""}],"id":"ITEM-1","issued":{"date-parts":[["2006"]]},"title":"Theoretical and experimental research on the behavior of concrete-filled rectangular hollow section steel tubes (Ph.D. Dissertation), Harbin Institute of Technology, Harbin, China","type":"book"},"uris":["http://www.mendeley.com/documents/?uuid=f8720c88-b897-48d3-b2f5-b07960cb05e4"]}],"mendeley":{"formattedCitation":"[106]","plainTextFormattedCitation":"[106]","previouslyFormattedCitation":"[106]"},"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6]</w:t>
            </w:r>
            <w:r w:rsidRPr="0049495F">
              <w:fldChar w:fldCharType="end"/>
            </w:r>
          </w:p>
        </w:tc>
        <w:tc>
          <w:tcPr>
            <w:tcW w:w="543" w:type="dxa"/>
            <w:tcBorders>
              <w:left w:val="single" w:sz="4" w:space="0" w:color="auto"/>
            </w:tcBorders>
          </w:tcPr>
          <w:p w14:paraId="48F300A4" w14:textId="77777777" w:rsidR="002844CC" w:rsidRPr="007C4CA7"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4</w:t>
            </w:r>
          </w:p>
        </w:tc>
        <w:tc>
          <w:tcPr>
            <w:tcW w:w="686" w:type="dxa"/>
          </w:tcPr>
          <w:p w14:paraId="2D6C6CF8"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60</w:t>
            </w:r>
          </w:p>
        </w:tc>
        <w:tc>
          <w:tcPr>
            <w:tcW w:w="720" w:type="dxa"/>
          </w:tcPr>
          <w:p w14:paraId="339D3452"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60</w:t>
            </w:r>
          </w:p>
        </w:tc>
        <w:tc>
          <w:tcPr>
            <w:tcW w:w="720" w:type="dxa"/>
          </w:tcPr>
          <w:p w14:paraId="30ECF98B"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0E2E157A"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50</w:t>
            </w:r>
          </w:p>
        </w:tc>
        <w:tc>
          <w:tcPr>
            <w:tcW w:w="778" w:type="dxa"/>
          </w:tcPr>
          <w:p w14:paraId="18FAA3D8" w14:textId="77777777"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30</w:t>
            </w:r>
          </w:p>
        </w:tc>
        <w:tc>
          <w:tcPr>
            <w:tcW w:w="567" w:type="dxa"/>
            <w:tcBorders>
              <w:right w:val="single" w:sz="4" w:space="0" w:color="auto"/>
            </w:tcBorders>
          </w:tcPr>
          <w:p w14:paraId="626C439F" w14:textId="18F585B9" w:rsidR="002844CC" w:rsidRPr="0069429B" w:rsidRDefault="002844CC"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16/S0143-974X(00)00014-6","ISSN":"0143974X","abstract":"The use of concrete filled steel box columns has been consistently applied in the design of tall buildings as they provide considerable economy in comparison with conventional steel columns. Their use allows the adoption of steel or composite floor systems combined with economically constructed columns. The use of these columns also has considerable advantages over reinforced concrete columns as they allow higher percentages of reinforcement to be adopted. In basements of tall buildings where car park space is of premium cost, a reduction in the column size can provide significant economic benefits. The use of high strength steel can be applied in these situations. This paper provides an extensive set of experiments on high strength steel box columns filled with concrete. A numerical model is presented and calibrated successfully with these tests. Furthermore, comparisons with the Eurocode 4 model for composite columns are also undertaken in this paper and this is found to be unconservative in its prediction of axial and combined strength. A mixed analysis technique is therefore presented, which treats the concrete as rigid plastic and the steel as linear elastic. This model is calibrated well with the numerical model presented and both of these models are found to be conservative in predicting the test results. © 2001 Elsevier Science Ltd.","author":[{"dropping-particle":"","family":"Uy","given":"B.","non-dropping-particle":"","parse-names":false,"suffix":""}],"container-title":"Journal of Constructional Steel Research","id":"ITEM-1","issue":"2","issued":{"date-parts":[["2001"]]},"page":"113-134","title":"Strength of short concrete filled high strength steel box columns","type":"article-journal","volume":"57"},"uris":["http://www.mendeley.com/documents/?uuid=ea64cd79-7b0b-4a0f-965e-bfd3d426341d"]}],"mendeley":{"formattedCitation":"[107]","plainTextFormattedCitation":"[107]","previouslyFormattedCitation":"[107]"},"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7]</w:t>
            </w:r>
            <w:r w:rsidRPr="0049495F">
              <w:fldChar w:fldCharType="end"/>
            </w:r>
          </w:p>
        </w:tc>
      </w:tr>
      <w:tr w:rsidR="00296E40" w:rsidRPr="0069429B" w14:paraId="1654F132"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1FBB1EA6"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68937A14"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0-250</w:t>
            </w:r>
          </w:p>
        </w:tc>
        <w:tc>
          <w:tcPr>
            <w:tcW w:w="720" w:type="dxa"/>
            <w:noWrap/>
            <w:hideMark/>
          </w:tcPr>
          <w:p w14:paraId="7CBF3ECF"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0-250</w:t>
            </w:r>
          </w:p>
        </w:tc>
        <w:tc>
          <w:tcPr>
            <w:tcW w:w="630" w:type="dxa"/>
            <w:noWrap/>
            <w:hideMark/>
          </w:tcPr>
          <w:p w14:paraId="4FD97A78"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w:t>
            </w:r>
          </w:p>
        </w:tc>
        <w:tc>
          <w:tcPr>
            <w:tcW w:w="720" w:type="dxa"/>
            <w:noWrap/>
            <w:hideMark/>
          </w:tcPr>
          <w:p w14:paraId="653C1D64"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70-342</w:t>
            </w:r>
          </w:p>
        </w:tc>
        <w:tc>
          <w:tcPr>
            <w:tcW w:w="720" w:type="dxa"/>
            <w:noWrap/>
            <w:hideMark/>
          </w:tcPr>
          <w:p w14:paraId="4E407053"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0-58</w:t>
            </w:r>
          </w:p>
        </w:tc>
        <w:tc>
          <w:tcPr>
            <w:tcW w:w="563" w:type="dxa"/>
            <w:tcBorders>
              <w:right w:val="single" w:sz="4" w:space="0" w:color="auto"/>
            </w:tcBorders>
            <w:noWrap/>
            <w:hideMark/>
          </w:tcPr>
          <w:p w14:paraId="192208AE" w14:textId="4FE47AE1"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16/j.tws.2008.01.007","ISSN":"02638231","abstract":"It is generally expected that inner-welded longitudinal stiffeners can be used to improve the structural performance of thin-walled hollow steel structural stub columns filled with concrete. Thirty-six specimens, including 30 stiffened stub columns and six unstiffened ones, were tested to investigate the improvement of ductile behaviour of such stiffened composite stub columns with various methods. The involved methods include increasing stiffener height, increasing stiffener number on each tube face, using saw-shaped stiffeners, welding binding or anchor bars on stiffeners, and adding steel fibres to concrete. It has been found that adding steel fibres to concrete is the most effective method in enhancing the ductility capacity, while the construction cost and difficulty will not be increased significantly. © 2008 Elsevier Ltd. All rights reserved.","author":[{"dropping-particle":"","family":"Tao","given":"Zhong","non-dropping-particle":"","parse-names":false,"suffix":""},{"dropping-particle":"","family":"Han","given":"Lin Hai","non-dropping-particle":"","parse-names":false,"suffix":""},{"dropping-particle":"","family":"Wang","given":"Dong Ye","non-dropping-particle":"","parse-names":false,"suffix":""}],"container-title":"Thin-Walled Structures","id":"ITEM-1","issue":"10","issued":{"date-parts":[["2008"]]},"page":"1113-1128","title":"Strength and ductility of stiffened thin-walled hollow steel structural stub columns filled with concrete","type":"article-journal","volume":"46"},"uris":["http://www.mendeley.com/documents/?uuid=620dd358-e523-4972-8af5-e8e61d4ee4cd"]}],"mendeley":{"formattedCitation":"[108]","plainTextFormattedCitation":"[108]","previouslyFormattedCitation":"[108]"},"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8]</w:t>
            </w:r>
            <w:r w:rsidRPr="0049495F">
              <w:fldChar w:fldCharType="end"/>
            </w:r>
          </w:p>
        </w:tc>
        <w:tc>
          <w:tcPr>
            <w:tcW w:w="543" w:type="dxa"/>
            <w:tcBorders>
              <w:left w:val="single" w:sz="4" w:space="0" w:color="auto"/>
            </w:tcBorders>
          </w:tcPr>
          <w:p w14:paraId="49B3BD99" w14:textId="77777777" w:rsidR="002844CC" w:rsidRPr="007C4CA7"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2</w:t>
            </w:r>
          </w:p>
        </w:tc>
        <w:tc>
          <w:tcPr>
            <w:tcW w:w="686" w:type="dxa"/>
          </w:tcPr>
          <w:p w14:paraId="0F7D6DE0"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70</w:t>
            </w:r>
          </w:p>
        </w:tc>
        <w:tc>
          <w:tcPr>
            <w:tcW w:w="720" w:type="dxa"/>
          </w:tcPr>
          <w:p w14:paraId="59ECF54D"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70</w:t>
            </w:r>
          </w:p>
        </w:tc>
        <w:tc>
          <w:tcPr>
            <w:tcW w:w="720" w:type="dxa"/>
          </w:tcPr>
          <w:p w14:paraId="728B7D63"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6C5626D0"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61</w:t>
            </w:r>
          </w:p>
        </w:tc>
        <w:tc>
          <w:tcPr>
            <w:tcW w:w="778" w:type="dxa"/>
          </w:tcPr>
          <w:p w14:paraId="401BF079" w14:textId="77777777"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w:t>
            </w:r>
          </w:p>
        </w:tc>
        <w:tc>
          <w:tcPr>
            <w:tcW w:w="567" w:type="dxa"/>
            <w:tcBorders>
              <w:right w:val="single" w:sz="4" w:space="0" w:color="auto"/>
            </w:tcBorders>
          </w:tcPr>
          <w:p w14:paraId="0AE535FD" w14:textId="4B428B18" w:rsidR="002844CC" w:rsidRPr="0069429B" w:rsidRDefault="002844CC"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9495F">
              <w:fldChar w:fldCharType="begin" w:fldLock="1"/>
            </w:r>
            <w:r w:rsidR="00296E40">
              <w:rPr>
                <w:rFonts w:asciiTheme="majorBidi" w:hAnsiTheme="majorBidi" w:cstheme="majorBidi"/>
                <w:sz w:val="16"/>
                <w:szCs w:val="16"/>
              </w:rPr>
              <w:instrText>ADDIN CSL_CITATION {"citationItems":[{"id":"ITEM-1","itemData":{"DOI":"10.1016/j.jcsr.2004.05.002","ISSN":"0143974X","author":[{"dropping-particle":"","family":"Mursi","given":"Mohanad","non-dropping-particle":"","parse-names":false,"suffix":""},{"dropping-particle":"","family":"Uy","given":"Brian","non-dropping-particle":"","parse-names":false,"suffix":""}],"container-title":"Journal of Constructional Steel Research","id":"ITEM-1","issue":"12","issued":{"date-parts":[["2004"]]},"page":"1825-1848","title":"Strength of slender concrete filled high strength steel box columns","type":"article-journal","volume":"60"},"uris":["http://www.mendeley.com/documents/?uuid=4a851300-e1ef-4096-885c-e3b7a3bf6f4c"]}],"mendeley":{"formattedCitation":"[109]","plainTextFormattedCitation":"[109]","previouslyFormattedCitation":"[109]"},"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09]</w:t>
            </w:r>
            <w:r w:rsidRPr="0049495F">
              <w:fldChar w:fldCharType="end"/>
            </w:r>
          </w:p>
        </w:tc>
      </w:tr>
      <w:tr w:rsidR="00296E40" w:rsidRPr="0069429B" w14:paraId="48B6D0C5"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51FC8D37" w14:textId="5464F82C" w:rsidR="00B34ACA" w:rsidRPr="0069429B" w:rsidRDefault="00B34ACA" w:rsidP="00B34ACA">
            <w:pPr>
              <w:jc w:val="center"/>
              <w:rPr>
                <w:rFonts w:asciiTheme="majorBidi" w:hAnsiTheme="majorBidi" w:cstheme="majorBidi"/>
                <w:sz w:val="16"/>
                <w:szCs w:val="16"/>
              </w:rPr>
            </w:pPr>
            <w:r w:rsidRPr="0069429B">
              <w:rPr>
                <w:rFonts w:asciiTheme="majorBidi" w:hAnsiTheme="majorBidi" w:cstheme="majorBidi"/>
                <w:sz w:val="16"/>
                <w:szCs w:val="16"/>
              </w:rPr>
              <w:t>3</w:t>
            </w:r>
          </w:p>
        </w:tc>
        <w:tc>
          <w:tcPr>
            <w:tcW w:w="712" w:type="dxa"/>
            <w:noWrap/>
          </w:tcPr>
          <w:p w14:paraId="60C2540A" w14:textId="409199A2"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60-280</w:t>
            </w:r>
          </w:p>
        </w:tc>
        <w:tc>
          <w:tcPr>
            <w:tcW w:w="720" w:type="dxa"/>
            <w:noWrap/>
          </w:tcPr>
          <w:p w14:paraId="1A1EF467" w14:textId="2CBFBA0A"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60-280</w:t>
            </w:r>
          </w:p>
        </w:tc>
        <w:tc>
          <w:tcPr>
            <w:tcW w:w="630" w:type="dxa"/>
            <w:noWrap/>
          </w:tcPr>
          <w:p w14:paraId="3092D50E" w14:textId="5250D179"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w:t>
            </w:r>
          </w:p>
        </w:tc>
        <w:tc>
          <w:tcPr>
            <w:tcW w:w="720" w:type="dxa"/>
            <w:noWrap/>
          </w:tcPr>
          <w:p w14:paraId="0C04586D" w14:textId="0180DF82"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2-221</w:t>
            </w:r>
          </w:p>
        </w:tc>
        <w:tc>
          <w:tcPr>
            <w:tcW w:w="720" w:type="dxa"/>
            <w:noWrap/>
          </w:tcPr>
          <w:p w14:paraId="1DC0F503" w14:textId="480B3BD1"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3-39</w:t>
            </w:r>
          </w:p>
        </w:tc>
        <w:tc>
          <w:tcPr>
            <w:tcW w:w="563" w:type="dxa"/>
            <w:tcBorders>
              <w:right w:val="single" w:sz="4" w:space="0" w:color="auto"/>
            </w:tcBorders>
            <w:noWrap/>
          </w:tcPr>
          <w:p w14:paraId="0E843C66" w14:textId="5A8B3312" w:rsidR="00B34ACA" w:rsidRPr="0049495F" w:rsidRDefault="00B34ACA" w:rsidP="0049495F">
            <w:pPr>
              <w:ind w:right="-175"/>
              <w:jc w:val="center"/>
              <w:cnfStyle w:val="000000100000" w:firstRow="0" w:lastRow="0" w:firstColumn="0" w:lastColumn="0" w:oddVBand="0" w:evenVBand="0" w:oddHBand="1" w:evenHBand="0" w:firstRowFirstColumn="0" w:firstRowLastColumn="0" w:lastRowFirstColumn="0" w:lastRowLastColumn="0"/>
            </w:pPr>
            <w:r w:rsidRPr="0049495F">
              <w:fldChar w:fldCharType="begin" w:fldLock="1"/>
            </w:r>
            <w:r w:rsidR="00296E40">
              <w:rPr>
                <w:rFonts w:asciiTheme="majorBidi" w:hAnsiTheme="majorBidi" w:cstheme="majorBidi"/>
                <w:sz w:val="16"/>
                <w:szCs w:val="16"/>
              </w:rPr>
              <w:instrText>ADDIN CSL_CITATION {"citationItems":[{"id":"ITEM-1","itemData":{"author":[{"dropping-particle":"","family":"Huang, H., Zhang, A. G., Li, Y., and Chen","given":"M. C.","non-dropping-particle":"","parse-names":false,"suffix":""}],"container-title":"Journal of Building Structure","id":"ITEM-1","issue":"2","issued":{"date-parts":[["2011"]]},"page":"75-82","title":"Experimental research and finite element analysis on mechanical performance of concrete-filled stiffened square steel tubular stub colunms subjected to axial compression","type":"article-journal","volume":"32"},"uris":["http://www.mendeley.com/documents/?uuid=ea3ce0cf-f070-44d2-a2a4-e33d6d21e35c"]}],"mendeley":{"formattedCitation":"[110]","plainTextFormattedCitation":"[110]","previouslyFormattedCitation":"[110]"},"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10]</w:t>
            </w:r>
            <w:r w:rsidRPr="0049495F">
              <w:fldChar w:fldCharType="end"/>
            </w:r>
          </w:p>
        </w:tc>
        <w:tc>
          <w:tcPr>
            <w:tcW w:w="543" w:type="dxa"/>
            <w:tcBorders>
              <w:left w:val="single" w:sz="4" w:space="0" w:color="auto"/>
            </w:tcBorders>
          </w:tcPr>
          <w:p w14:paraId="020DD366" w14:textId="3A2E3F20" w:rsidR="00B34ACA" w:rsidRPr="007C4CA7"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rPr>
            </w:pPr>
            <w:r w:rsidRPr="007C4CA7">
              <w:rPr>
                <w:rFonts w:asciiTheme="majorBidi" w:hAnsiTheme="majorBidi" w:cstheme="majorBidi"/>
                <w:b/>
                <w:bCs/>
                <w:sz w:val="16"/>
                <w:szCs w:val="16"/>
              </w:rPr>
              <w:t>19</w:t>
            </w:r>
          </w:p>
        </w:tc>
        <w:tc>
          <w:tcPr>
            <w:tcW w:w="686" w:type="dxa"/>
          </w:tcPr>
          <w:p w14:paraId="6773A853" w14:textId="1B3889AA"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0-162</w:t>
            </w:r>
          </w:p>
        </w:tc>
        <w:tc>
          <w:tcPr>
            <w:tcW w:w="720" w:type="dxa"/>
          </w:tcPr>
          <w:p w14:paraId="5B0D61CD" w14:textId="63060CD5"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1-162</w:t>
            </w:r>
          </w:p>
        </w:tc>
        <w:tc>
          <w:tcPr>
            <w:tcW w:w="720" w:type="dxa"/>
          </w:tcPr>
          <w:p w14:paraId="2B6DEAA9" w14:textId="7A272B8E"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9-5</w:t>
            </w:r>
          </w:p>
        </w:tc>
        <w:tc>
          <w:tcPr>
            <w:tcW w:w="810" w:type="dxa"/>
          </w:tcPr>
          <w:p w14:paraId="32D03288" w14:textId="4BBEE12B"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29-1022</w:t>
            </w:r>
          </w:p>
        </w:tc>
        <w:tc>
          <w:tcPr>
            <w:tcW w:w="778" w:type="dxa"/>
          </w:tcPr>
          <w:p w14:paraId="782F5CC6" w14:textId="74D10EC0" w:rsidR="00B34ACA" w:rsidRPr="0069429B" w:rsidRDefault="00B34ACA"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115</w:t>
            </w:r>
          </w:p>
        </w:tc>
        <w:tc>
          <w:tcPr>
            <w:tcW w:w="567" w:type="dxa"/>
            <w:tcBorders>
              <w:right w:val="single" w:sz="4" w:space="0" w:color="auto"/>
            </w:tcBorders>
          </w:tcPr>
          <w:p w14:paraId="4C07222C" w14:textId="776EFB25" w:rsidR="00B34ACA" w:rsidRPr="0049495F" w:rsidRDefault="00B34ACA" w:rsidP="0049495F">
            <w:pPr>
              <w:ind w:right="-175"/>
              <w:jc w:val="center"/>
              <w:cnfStyle w:val="000000100000" w:firstRow="0" w:lastRow="0" w:firstColumn="0" w:lastColumn="0" w:oddVBand="0" w:evenVBand="0" w:oddHBand="1" w:evenHBand="0" w:firstRowFirstColumn="0" w:firstRowLastColumn="0" w:lastRowFirstColumn="0" w:lastRowLastColumn="0"/>
            </w:pPr>
            <w:r w:rsidRPr="0049495F">
              <w:fldChar w:fldCharType="begin" w:fldLock="1"/>
            </w:r>
            <w:r w:rsidR="00296E40">
              <w:rPr>
                <w:rFonts w:asciiTheme="majorBidi" w:hAnsiTheme="majorBidi" w:cstheme="majorBidi"/>
                <w:sz w:val="16"/>
                <w:szCs w:val="16"/>
              </w:rPr>
              <w:instrText>ADDIN CSL_CITATION {"citationItems":[{"id":"ITEM-1","itemData":{"DOI":"10.1016/j.jcsr.2021.106536","ISSN":"0143-974X","author":[{"dropping-particle":"","family":"Cai","given":"Yancheng","non-dropping-particle":"","parse-names":false,"suffix":""},{"dropping-particle":"","family":"Su","given":"Meini","non-dropping-particle":"","parse-names":false,"suffix":""},{"dropping-particle":"","family":"Chen","given":"Xuerui","non-dropping-particle":"","parse-names":false,"suffix":""},{"dropping-particle":"","family":"Young","given":"Ben","non-dropping-particle":"","parse-names":false,"suffix":""}],"container-title":"Journal of Constructional Steel Research","id":"ITEM-1","issued":{"date-parts":[["2021"]]},"page":"106536","publisher":"Elsevier Ltd","title":"High strength steel square and rectangular tubular stub columns in filled with concrete","type":"article-journal","volume":"179"},"uris":["http://www.mendeley.com/documents/?uuid=7cc6ae85-9d96-4a6b-aef3-9d90223c6c80"]}],"mendeley":{"formattedCitation":"[111]","plainTextFormattedCitation":"[111]","previouslyFormattedCitation":"[111]"},"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11]</w:t>
            </w:r>
            <w:r w:rsidRPr="0049495F">
              <w:fldChar w:fldCharType="end"/>
            </w:r>
          </w:p>
        </w:tc>
      </w:tr>
      <w:tr w:rsidR="00296E40" w:rsidRPr="0069429B" w14:paraId="6F9857CF"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2873E6CA" w14:textId="6ABE59E7" w:rsidR="00A1266E" w:rsidRPr="0069429B" w:rsidRDefault="00A1266E" w:rsidP="00A1266E">
            <w:pPr>
              <w:jc w:val="center"/>
              <w:rPr>
                <w:rFonts w:asciiTheme="majorBidi" w:hAnsiTheme="majorBidi" w:cstheme="majorBidi"/>
                <w:sz w:val="16"/>
                <w:szCs w:val="16"/>
              </w:rPr>
            </w:pPr>
            <w:r w:rsidRPr="0069429B">
              <w:rPr>
                <w:rFonts w:asciiTheme="majorBidi" w:hAnsiTheme="majorBidi" w:cstheme="majorBidi"/>
                <w:sz w:val="16"/>
                <w:szCs w:val="16"/>
              </w:rPr>
              <w:t>4</w:t>
            </w:r>
          </w:p>
        </w:tc>
        <w:tc>
          <w:tcPr>
            <w:tcW w:w="712" w:type="dxa"/>
            <w:noWrap/>
          </w:tcPr>
          <w:p w14:paraId="0169A954" w14:textId="238BEBC8" w:rsidR="00A1266E" w:rsidRPr="0069429B"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0-500</w:t>
            </w:r>
          </w:p>
        </w:tc>
        <w:tc>
          <w:tcPr>
            <w:tcW w:w="720" w:type="dxa"/>
            <w:noWrap/>
          </w:tcPr>
          <w:p w14:paraId="4D91BC1A" w14:textId="49E10A9B" w:rsidR="00A1266E" w:rsidRPr="0069429B"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0-500</w:t>
            </w:r>
          </w:p>
        </w:tc>
        <w:tc>
          <w:tcPr>
            <w:tcW w:w="630" w:type="dxa"/>
            <w:noWrap/>
          </w:tcPr>
          <w:p w14:paraId="6AEA2150" w14:textId="5960C9ED" w:rsidR="00A1266E" w:rsidRPr="0069429B"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6</w:t>
            </w:r>
          </w:p>
        </w:tc>
        <w:tc>
          <w:tcPr>
            <w:tcW w:w="720" w:type="dxa"/>
            <w:noWrap/>
          </w:tcPr>
          <w:p w14:paraId="330CE6A2" w14:textId="712F7F55" w:rsidR="00A1266E" w:rsidRPr="0069429B"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58-389</w:t>
            </w:r>
          </w:p>
        </w:tc>
        <w:tc>
          <w:tcPr>
            <w:tcW w:w="720" w:type="dxa"/>
            <w:noWrap/>
          </w:tcPr>
          <w:p w14:paraId="10F8B656" w14:textId="4634D1D8" w:rsidR="00A1266E" w:rsidRPr="0069429B"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3</w:t>
            </w:r>
          </w:p>
        </w:tc>
        <w:tc>
          <w:tcPr>
            <w:tcW w:w="563" w:type="dxa"/>
            <w:tcBorders>
              <w:right w:val="single" w:sz="4" w:space="0" w:color="auto"/>
            </w:tcBorders>
            <w:noWrap/>
          </w:tcPr>
          <w:p w14:paraId="3077C0C8" w14:textId="6720D032" w:rsidR="00A1266E" w:rsidRPr="0049495F" w:rsidRDefault="00A1266E" w:rsidP="0049495F">
            <w:pPr>
              <w:ind w:right="-175"/>
              <w:jc w:val="center"/>
              <w:cnfStyle w:val="000000000000" w:firstRow="0" w:lastRow="0" w:firstColumn="0" w:lastColumn="0" w:oddVBand="0" w:evenVBand="0" w:oddHBand="0" w:evenHBand="0" w:firstRowFirstColumn="0" w:firstRowLastColumn="0" w:lastRowFirstColumn="0" w:lastRowLastColumn="0"/>
            </w:pPr>
            <w:r w:rsidRPr="0049495F">
              <w:fldChar w:fldCharType="begin" w:fldLock="1"/>
            </w:r>
            <w:r w:rsidR="00296E40">
              <w:rPr>
                <w:rFonts w:asciiTheme="majorBidi" w:hAnsiTheme="majorBidi" w:cstheme="majorBidi"/>
                <w:sz w:val="16"/>
                <w:szCs w:val="16"/>
              </w:rPr>
              <w:instrText>ADDIN CSL_CITATION {"citationItems":[{"id":"ITEM-1","itemData":{"DOI":"10.1016/j.jcsr.2012.06.006","ISSN":"0143974X","abstract":"Nine square concrete-filled box column (CFBC) specimens were fabricated and tested under monotonic axial loading. The loading tests were simulated with the commercial finite element program ABAQUS. The feasibility of the finite element models was verified. Based on tests and FEM simulation results, the following conclusions can be made. The development procedure of the concrete confinement mechanism of CFBCs was identified. After concrete crushing occurs, concrete confinement provided by the horizontal arch action starts to become noticeable. After buckling of the column wall, vertical arch action, which provides additional concrete confinement, is developed. Horizontal arch action acting together with vertical arch action provides significant confinement for the concrete to gain and recover its strength. A larger width-to-thickness ratio of the column wall results in the earlier development of vertical arch action. From the concrete confinement mechanism, there will be a strength drop and a strength recovery in the concrete component of the load versus axial strain curve. As a result of these findings, Mander's concrete confinement model and Sakino's concrete analytical model were not able to reasonably predict the stress-strain behavior of the concrete inside CFBCs. © 2012 Elsevier Ltd. All rights reserved.","author":[{"dropping-particle":"","family":"Chen","given":"Cheng Cheng","non-dropping-particle":"","parse-names":false,"suffix":""},{"dropping-particle":"","family":"Ko","given":"Jen Wen","non-dropping-particle":"","parse-names":false,"suffix":""},{"dropping-particle":"","family":"Huang","given":"Guo Luen","non-dropping-particle":"","parse-names":false,"suffix":""},{"dropping-particle":"","family":"Chang","given":"Ying Muh","non-dropping-particle":"","parse-names":false,"suffix":""}],"container-title":"Journal of Constructional Steel Research","id":"ITEM-1","issued":{"date-parts":[["2012"]]},"page":"8-21","title":"Local buckling and concrete confinement of concrete-filled box columns under axial load","type":"article-journal","volume":"78"},"uris":["http://www.mendeley.com/documents/?uuid=43ec2159-27f0-4157-9aa7-c4342777663d"]}],"mendeley":{"formattedCitation":"[112]","plainTextFormattedCitation":"[112]","previouslyFormattedCitation":"[112]"},"properties":{"noteIndex":0},"schema":"https://github.com/citation-style-language/schema/raw/master/csl-citation.json"}</w:instrText>
            </w:r>
            <w:r w:rsidRPr="0049495F">
              <w:fldChar w:fldCharType="separate"/>
            </w:r>
            <w:r w:rsidR="00296E40" w:rsidRPr="00296E40">
              <w:rPr>
                <w:rFonts w:asciiTheme="majorBidi" w:hAnsiTheme="majorBidi" w:cstheme="majorBidi"/>
                <w:noProof/>
                <w:sz w:val="16"/>
                <w:szCs w:val="16"/>
              </w:rPr>
              <w:t>[112]</w:t>
            </w:r>
            <w:r w:rsidRPr="0049495F">
              <w:fldChar w:fldCharType="end"/>
            </w:r>
          </w:p>
        </w:tc>
        <w:tc>
          <w:tcPr>
            <w:tcW w:w="543" w:type="dxa"/>
            <w:tcBorders>
              <w:left w:val="single" w:sz="4" w:space="0" w:color="auto"/>
            </w:tcBorders>
          </w:tcPr>
          <w:p w14:paraId="7D2B93B1" w14:textId="59F65398"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4</w:t>
            </w:r>
          </w:p>
        </w:tc>
        <w:tc>
          <w:tcPr>
            <w:tcW w:w="686" w:type="dxa"/>
          </w:tcPr>
          <w:p w14:paraId="0BCDE1BE" w14:textId="5C2DA84A"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w:t>
            </w:r>
          </w:p>
        </w:tc>
        <w:tc>
          <w:tcPr>
            <w:tcW w:w="720" w:type="dxa"/>
          </w:tcPr>
          <w:p w14:paraId="7459F3FC" w14:textId="70EEDAC3"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w:t>
            </w:r>
          </w:p>
        </w:tc>
        <w:tc>
          <w:tcPr>
            <w:tcW w:w="720" w:type="dxa"/>
          </w:tcPr>
          <w:p w14:paraId="39F21311" w14:textId="2387BA58"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6</w:t>
            </w:r>
          </w:p>
        </w:tc>
        <w:tc>
          <w:tcPr>
            <w:tcW w:w="810" w:type="dxa"/>
          </w:tcPr>
          <w:p w14:paraId="16D24B38" w14:textId="13021735"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93</w:t>
            </w:r>
          </w:p>
        </w:tc>
        <w:tc>
          <w:tcPr>
            <w:tcW w:w="778" w:type="dxa"/>
          </w:tcPr>
          <w:p w14:paraId="1C9C673B" w14:textId="75AC3A71"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5-40</w:t>
            </w:r>
          </w:p>
        </w:tc>
        <w:tc>
          <w:tcPr>
            <w:tcW w:w="567" w:type="dxa"/>
            <w:tcBorders>
              <w:right w:val="single" w:sz="4" w:space="0" w:color="auto"/>
            </w:tcBorders>
          </w:tcPr>
          <w:p w14:paraId="37310BA4" w14:textId="0943D167" w:rsidR="00A1266E"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csr.2022.107245","ISSN":"0143974X","abstract":"The ductility of concrete-filled steel tubular (CFST) columns with square cross-sections is significantly lower than circular ones when subjected to large axial forces or when thin-walled steel tubes and high-strength concrete are employed. The additional confinement contribution of the internal steel spiral compensates for the shortcomings of the rapid reduction of the ductility and strength of square CFST columns. The axial compressive performance of high-strength steel (HSS) spiral-confined square CFST (HSS-CFST) columns was experimentally investigated to enhance this advantage. 20 HSS-CFST columns, five normal-strength steel spiral-confined CFST (NSS-CFST) columns, and four CFST columns without an internal steel spiral were tested under axial compression. It was found that the high strength characteristic of the internal HSS spiral was fully utilized, thereby alleviating the non-uniform confinement of the square steel tube and significantly enhancing the ductility and strength of CFST columns. The ultimate strength improvement induced by increasing the volume of HSS spiral is more pronounced than that caused by increasing the same volume in the outer steel tube. A strong interaction exists between the confinement contribution made by the internal steel spiral and that provided by the outer steel tube. A new ultimate axial load model was subsequently proposed based on the experimental findings of the author's own and those collected from the literature, which significantly extends the range of the parameter space and clearly illustrates the interaction between the steel tube and internal steel spiral.","author":[{"dropping-particle":"","family":"Yuan","given":"Fang","non-dropping-particle":"","parse-names":false,"suffix":""},{"dropping-particle":"","family":"Cao","given":"Li","non-dropping-particle":"","parse-names":false,"suffix":""},{"dropping-particle":"","family":"Li","given":"Huihui","non-dropping-particle":"","parse-names":false,"suffix":""}],"container-title":"Journal of Constructional Steel Research","id":"ITEM-1","issue":"March","issued":{"date-parts":[["2022"]]},"page":"107245","publisher":"Elsevier Ltd","title":"Axial compressive behaviour of high-strength steel spiral-confined square concrete-filled steel tubular columns","type":"article-journal","volume":"192"},"uris":["http://www.mendeley.com/documents/?uuid=78626732-0d58-4d85-a455-d3e4e19ad8c0"]}],"mendeley":{"formattedCitation":"[113]","plainTextFormattedCitation":"[113]","previouslyFormattedCitation":"[113]"},"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3]</w:t>
            </w:r>
            <w:r>
              <w:rPr>
                <w:rFonts w:asciiTheme="majorBidi" w:hAnsiTheme="majorBidi" w:cstheme="majorBidi"/>
                <w:sz w:val="16"/>
                <w:szCs w:val="16"/>
                <w:highlight w:val="yellow"/>
              </w:rPr>
              <w:fldChar w:fldCharType="end"/>
            </w:r>
          </w:p>
        </w:tc>
      </w:tr>
      <w:tr w:rsidR="00296E40" w:rsidRPr="0069429B" w14:paraId="5EED93A3"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426D9A1C" w14:textId="15AB5D87"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8</w:t>
            </w:r>
          </w:p>
        </w:tc>
        <w:tc>
          <w:tcPr>
            <w:tcW w:w="712" w:type="dxa"/>
            <w:noWrap/>
          </w:tcPr>
          <w:p w14:paraId="01BDEC08" w14:textId="184AD90F"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00-318</w:t>
            </w:r>
          </w:p>
        </w:tc>
        <w:tc>
          <w:tcPr>
            <w:tcW w:w="720" w:type="dxa"/>
            <w:noWrap/>
          </w:tcPr>
          <w:p w14:paraId="6E14A9CC" w14:textId="74560414"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00-201</w:t>
            </w:r>
          </w:p>
        </w:tc>
        <w:tc>
          <w:tcPr>
            <w:tcW w:w="630" w:type="dxa"/>
            <w:noWrap/>
          </w:tcPr>
          <w:p w14:paraId="29C2EE79" w14:textId="0FA675FE"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4-5.99</w:t>
            </w:r>
          </w:p>
        </w:tc>
        <w:tc>
          <w:tcPr>
            <w:tcW w:w="720" w:type="dxa"/>
            <w:noWrap/>
          </w:tcPr>
          <w:p w14:paraId="36437000" w14:textId="1B6B42DB"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10-733</w:t>
            </w:r>
          </w:p>
        </w:tc>
        <w:tc>
          <w:tcPr>
            <w:tcW w:w="720" w:type="dxa"/>
            <w:noWrap/>
          </w:tcPr>
          <w:p w14:paraId="542C73E2" w14:textId="0372EB06"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0-92</w:t>
            </w:r>
          </w:p>
        </w:tc>
        <w:tc>
          <w:tcPr>
            <w:tcW w:w="563" w:type="dxa"/>
            <w:tcBorders>
              <w:right w:val="single" w:sz="4" w:space="0" w:color="auto"/>
            </w:tcBorders>
            <w:noWrap/>
          </w:tcPr>
          <w:p w14:paraId="486694AB" w14:textId="02CE8AD9"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tws.2022.109428","ISSN":"02638231","abstract":"This paper reports experimental and numerical investigations into the structural behaviour and residual capacity of concrete-filled high strength steel tube (CFHST) stub columns after exposure to fire. The experimental investigation was conducted on twelve square CFHST stub column specimens after exposure to the ISO-834 standard fire for 15 min, 30 min and 45 min and four reference specimens at ambient temperature. The test results, including failure loads, load–end shortening curves, initial compressive stiffnesses and failure modes, were fully reported and discussed. A numerical investigation was subsequently conducted, where thermal and mechanical finite element models were developed and validated against the test results, and afterwards used to performed parametric studies to generate further numerical data over a wide range of cross-section dimensions. Owing to the absence of design codes for composite structures after exposure to fire, the relevant ambient temperature design rules, as set out in European code, American specification and Australian/New Zealand standard, were evaluated, using post-fire material properties, for their applicability to post-fire CFHST stub columns, based on the test and numerical data. The evaluation results revealed that all the three design codes generally yield accurate failure load predictions for CFHST stub columns after exposure to fire.","author":[{"dropping-particle":"","family":"Zhong","given":"Yukai","non-dropping-particle":"","parse-names":false,"suffix":""},{"dropping-particle":"","family":"Zhao","given":"Ou","non-dropping-particle":"","parse-names":false,"suffix":""}],"container-title":"Thin-Walled Structures","id":"ITEM-1","issue":"April","issued":{"date-parts":[["2022"]]},"page":"109428","publisher":"Elsevier Ltd.","title":"Concrete-filled high strength steel tube stub columns after exposure to fire: Testing, numerical modelling and design","type":"article-journal","volume":"177"},"uris":["http://www.mendeley.com/documents/?uuid=e2a75bd8-2166-46b4-8bca-69bdc4f9802c"]}],"mendeley":{"formattedCitation":"[114]","plainTextFormattedCitation":"[114]","previouslyFormattedCitation":"[114]"},"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4]</w:t>
            </w:r>
            <w:r>
              <w:rPr>
                <w:rFonts w:asciiTheme="majorBidi" w:hAnsiTheme="majorBidi" w:cstheme="majorBidi"/>
                <w:sz w:val="16"/>
                <w:szCs w:val="16"/>
                <w:highlight w:val="yellow"/>
              </w:rPr>
              <w:fldChar w:fldCharType="end"/>
            </w:r>
            <w:r w:rsidRPr="007C4CA7">
              <w:rPr>
                <w:highlight w:val="yellow"/>
              </w:rPr>
              <w:t xml:space="preserve"> </w:t>
            </w:r>
          </w:p>
        </w:tc>
        <w:tc>
          <w:tcPr>
            <w:tcW w:w="543" w:type="dxa"/>
            <w:tcBorders>
              <w:left w:val="single" w:sz="4" w:space="0" w:color="auto"/>
            </w:tcBorders>
          </w:tcPr>
          <w:p w14:paraId="22624FB8" w14:textId="2F324F7B"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1</w:t>
            </w:r>
          </w:p>
        </w:tc>
        <w:tc>
          <w:tcPr>
            <w:tcW w:w="686" w:type="dxa"/>
          </w:tcPr>
          <w:p w14:paraId="30991964" w14:textId="12B099F4"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w:t>
            </w:r>
          </w:p>
        </w:tc>
        <w:tc>
          <w:tcPr>
            <w:tcW w:w="720" w:type="dxa"/>
          </w:tcPr>
          <w:p w14:paraId="7C6FD91B" w14:textId="1C0EEFAC"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w:t>
            </w:r>
          </w:p>
        </w:tc>
        <w:tc>
          <w:tcPr>
            <w:tcW w:w="720" w:type="dxa"/>
          </w:tcPr>
          <w:p w14:paraId="69E8E175" w14:textId="040D5EA6"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w:t>
            </w:r>
          </w:p>
        </w:tc>
        <w:tc>
          <w:tcPr>
            <w:tcW w:w="810" w:type="dxa"/>
          </w:tcPr>
          <w:p w14:paraId="261E4110" w14:textId="0FF4AC85"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93</w:t>
            </w:r>
          </w:p>
        </w:tc>
        <w:tc>
          <w:tcPr>
            <w:tcW w:w="778" w:type="dxa"/>
          </w:tcPr>
          <w:p w14:paraId="71B2CA71" w14:textId="4FABDC42"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6</w:t>
            </w:r>
          </w:p>
        </w:tc>
        <w:tc>
          <w:tcPr>
            <w:tcW w:w="567" w:type="dxa"/>
            <w:tcBorders>
              <w:right w:val="single" w:sz="4" w:space="0" w:color="auto"/>
            </w:tcBorders>
          </w:tcPr>
          <w:p w14:paraId="730D43C3" w14:textId="43F9B056"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clepro.2023.139099","ISSN":"09596526","abstract":"Owing to the inherited structural defects of recycled aggregate concrete (RAC), such as deficiencies in durability and mechanical properties, its further applications in modernized civil engineering practices are significantly limited. To this end, this study aims to achieve the sustainable application of RAC and improve its mechanical properties by infilling it into the steel tube to form the recycled aggregate concrete filled steel tubular columns (RA-CFST columns). Numerous studies have indicated that embedding steel spiral stirrups inside the steel tube is helpful in improving the ultimate strength (Nu) and ductility of square CFST columns. Thus, this paper designed several square RA-CFST columns confined by high-strength steel (HSS) spiral stirrups (HSS-RA-CFST columns) and their concentric and eccentric compression behavior were experimentally studied. The test specimens were divided into two different parts, including (i) axial compression and (ii) eccentric compression test specimens. For the former, 16 columns were designed, including 4 traditional non-confined RA-CFST columns, 4 normal-strength steel (NSS) spiral-confined RA-CFST columns (NSS-RA-CFST columns), and 8 HSS-RA-CFST columns. For the latter, 8 specimens were prepared, including 2 non-confined and 6 HSS-RA-CFST columns. Effects of the critical test parameters, such as the steel tube thickness, steel spiral pitch, replacement ratio of recycled aggregate (RA) to natural aggregate (NA), and eccentricity ratio on the compression behavior of the specimens were examined. Subsequently, the failure modes, load-deflection responses, strain distributions, ductility, and the composite confinement mechanism of the columns were comprehensively studied. Finally, this paper also suggested the improved design models in predicting the Nu of the spiral-confined CFST columns (i.e., NSS-RA-CFST and HSS-RA-CFST columns), and the effectiveness and accuracy of the recommended design models were validated by using the experimental results acquired from this study and those studies collected from the literature. This study could serve as the experimental and theoretical references for the mechanical properties and determination of the Nu for the spiral confined-RA-CFST columns under both the concentric and eccentric compression.","author":[{"dropping-particle":"","family":"Yuan","given":"Fang","non-dropping-particle":"","parse-names":false,"suffix":""},{"dropping-particle":"","family":"Li","given":"Haoran","non-dropping-particle":"","parse-names":false,"suffix":""},{"dropping-particle":"","family":"Li","given":"Huihui","non-dropping-particle":"","parse-names":false,"suffix":""}],"container-title":"Journal of Cleaner Production","id":"ITEM-1","issue":"March","issued":{"date-parts":[["2023"]]},"page":"139099","publisher":"Elsevier Ltd","title":"Mechanical behavior of the sustainable square spiral stirrup-confined recycled aggregate concrete filled steel tubular columns under compression","type":"article-journal","volume":"426"},"uris":["http://www.mendeley.com/documents/?uuid=303f26bd-6209-4c54-9556-6cf0f908906f"]}],"mendeley":{"formattedCitation":"[115]","plainTextFormattedCitation":"[115]","previouslyFormattedCitation":"[115]"},"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5]</w:t>
            </w:r>
            <w:r>
              <w:rPr>
                <w:rFonts w:asciiTheme="majorBidi" w:hAnsiTheme="majorBidi" w:cstheme="majorBidi"/>
                <w:sz w:val="16"/>
                <w:szCs w:val="16"/>
                <w:highlight w:val="yellow"/>
              </w:rPr>
              <w:fldChar w:fldCharType="end"/>
            </w:r>
          </w:p>
        </w:tc>
      </w:tr>
      <w:tr w:rsidR="00296E40" w:rsidRPr="0069429B" w14:paraId="665E2F12"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5B45C189" w14:textId="7C46BE13" w:rsidR="00A1266E" w:rsidRPr="007C4CA7" w:rsidRDefault="00A1266E" w:rsidP="00A1266E">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1</w:t>
            </w:r>
          </w:p>
        </w:tc>
        <w:tc>
          <w:tcPr>
            <w:tcW w:w="712" w:type="dxa"/>
            <w:noWrap/>
          </w:tcPr>
          <w:p w14:paraId="1E1E7F23" w14:textId="71C4F0B3"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92</w:t>
            </w:r>
          </w:p>
        </w:tc>
        <w:tc>
          <w:tcPr>
            <w:tcW w:w="720" w:type="dxa"/>
            <w:noWrap/>
          </w:tcPr>
          <w:p w14:paraId="13001771" w14:textId="2B5300C2"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92</w:t>
            </w:r>
          </w:p>
        </w:tc>
        <w:tc>
          <w:tcPr>
            <w:tcW w:w="630" w:type="dxa"/>
            <w:noWrap/>
          </w:tcPr>
          <w:p w14:paraId="05900699" w14:textId="2A50E486"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720" w:type="dxa"/>
            <w:noWrap/>
          </w:tcPr>
          <w:p w14:paraId="0159C612" w14:textId="7C5BBE8B"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20</w:t>
            </w:r>
          </w:p>
        </w:tc>
        <w:tc>
          <w:tcPr>
            <w:tcW w:w="720" w:type="dxa"/>
            <w:noWrap/>
          </w:tcPr>
          <w:p w14:paraId="6C1053A3" w14:textId="1E238C2C"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9</w:t>
            </w:r>
          </w:p>
        </w:tc>
        <w:tc>
          <w:tcPr>
            <w:tcW w:w="563" w:type="dxa"/>
            <w:tcBorders>
              <w:right w:val="single" w:sz="4" w:space="0" w:color="auto"/>
            </w:tcBorders>
            <w:noWrap/>
          </w:tcPr>
          <w:p w14:paraId="49658FC6" w14:textId="64BC6804" w:rsidR="00A1266E"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07/s41062-022-01025-1","ISBN":"0123456789","ISSN":"23644184","abstract":"The use of hollow steel tubes (HST) as structural members is gaining in popularity due to their excellent properties regarding loading in compression, torsion and bending in all directions. Also, concrete-filled steel tubes (CFST) as compression members is widely used in construction industries due to the enhanced structural properties and economic advantages it provides. Compared to reinforced cement concrete (RCC) columns, CFST delivers the economies of an RCC column, resulting in significant economies in the overall structure of a building project. This paper presents a comparison study through an experimental and a finite element (FE) study of HST, CFST and RCC stub columns, for which there are currently little research data, which are the focus of the present study. A total of six specimens was tested under uniform axial compression, and the test observations are fully reported. The ultimate loads, load–displacement curves and failure modes from the tests were used for the validation of finite element (FE) models developed through FE software package Abaqus. Parametric finite element analyses were then performed. The results showed that filling the HST columns with concrete infill increases the strength capacity of the CFST columns by 2 times for slender sections and 2.9 and 2.4 times for stocky sections of square and circular sections, respectively. It was also observed that the strength capacity of the HST columns is about 0.45 times of RCC columns for slender sections and 1.35 times of RCC columns for stocky sections. And the strength capacity of the CFST columns is about on an average 1.3 times of RCC columns for slender sections of steel tubes and 2.8 times of RCC columns for stocky sections of steel tubes.","author":[{"dropping-particle":"","family":"Patton","given":"M. Longshithung","non-dropping-particle":"","parse-names":false,"suffix":""},{"dropping-particle":"","family":"Warsi","given":"Syed Bustan Fatima","non-dropping-particle":"","parse-names":false,"suffix":""},{"dropping-particle":"","family":"Adak","given":"Dibyendu","non-dropping-particle":"","parse-names":false,"suffix":""}],"container-title":"Innovative Infrastructure Solutions","id":"ITEM-1","issue":"2","issued":{"date-parts":[["2023"]]},"page":"1-13","publisher":"Springer International Publishing","title":"Experimental and numerical study on the structural behaviour of HST, RCC and CFST stub columns under pure axial compression","type":"article-journal","volume":"8"},"uris":["http://www.mendeley.com/documents/?uuid=6db3e937-3bd5-4cef-87f1-e20efe24fdfa"]}],"mendeley":{"formattedCitation":"[53]","plainTextFormattedCitation":"[53]","previouslyFormattedCitation":"[53]"},"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53]</w:t>
            </w:r>
            <w:r>
              <w:rPr>
                <w:rFonts w:asciiTheme="majorBidi" w:hAnsiTheme="majorBidi" w:cstheme="majorBidi"/>
                <w:sz w:val="16"/>
                <w:szCs w:val="16"/>
                <w:highlight w:val="yellow"/>
              </w:rPr>
              <w:fldChar w:fldCharType="end"/>
            </w:r>
          </w:p>
        </w:tc>
        <w:tc>
          <w:tcPr>
            <w:tcW w:w="543" w:type="dxa"/>
            <w:tcBorders>
              <w:left w:val="single" w:sz="4" w:space="0" w:color="auto"/>
            </w:tcBorders>
          </w:tcPr>
          <w:p w14:paraId="5849722D" w14:textId="3A8BBD2F" w:rsidR="00A1266E" w:rsidRPr="007C4CA7" w:rsidRDefault="00A1266E"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9</w:t>
            </w:r>
          </w:p>
        </w:tc>
        <w:tc>
          <w:tcPr>
            <w:tcW w:w="686" w:type="dxa"/>
          </w:tcPr>
          <w:p w14:paraId="14ADFA9F" w14:textId="5A9690B8"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0</w:t>
            </w:r>
          </w:p>
        </w:tc>
        <w:tc>
          <w:tcPr>
            <w:tcW w:w="720" w:type="dxa"/>
          </w:tcPr>
          <w:p w14:paraId="71746A2B" w14:textId="6A0178FD"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0</w:t>
            </w:r>
          </w:p>
        </w:tc>
        <w:tc>
          <w:tcPr>
            <w:tcW w:w="720" w:type="dxa"/>
          </w:tcPr>
          <w:p w14:paraId="1A19ED9B" w14:textId="766D9DD0"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5-4</w:t>
            </w:r>
          </w:p>
        </w:tc>
        <w:tc>
          <w:tcPr>
            <w:tcW w:w="810" w:type="dxa"/>
          </w:tcPr>
          <w:p w14:paraId="6FBD220E" w14:textId="22A7CEE8"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68-274</w:t>
            </w:r>
          </w:p>
        </w:tc>
        <w:tc>
          <w:tcPr>
            <w:tcW w:w="778" w:type="dxa"/>
          </w:tcPr>
          <w:p w14:paraId="45D06F9E" w14:textId="1D40C3E4" w:rsidR="00A1266E"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3-39</w:t>
            </w:r>
          </w:p>
        </w:tc>
        <w:tc>
          <w:tcPr>
            <w:tcW w:w="567" w:type="dxa"/>
            <w:tcBorders>
              <w:right w:val="single" w:sz="4" w:space="0" w:color="auto"/>
            </w:tcBorders>
          </w:tcPr>
          <w:p w14:paraId="6856D60A" w14:textId="37F44E62" w:rsidR="00A1266E"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obe.2023.108046","ISSN":"23527102","abstract":"In order to investigate the impact of the triangular-corner gap between the outer steel tube and the core concrete on the axial compression behavior of square concrete-filled steel tubular (SCFST) columns, this study conducted axial compression tests on 117 SCFST columns and three reference hollow steel tubes. The main test parameters included steel tube thickness, concrete strength, side length of the triangular gap, and axial gap depth. The test results revealed four typical damage modes in the SCFST columns with triangular-corner gaps. The presence of the gap defect had a significant effect on the ultimate bearing capacity of the SCFST columns, causing a decrease in the range of 1.66 %–17.72 % when the gap ratio ranged from 0.45 % to 12.50 %. Moreover, the influence of the gap ratio on the ductility and initial stiffness of the SCFST with triangular-corner gaps was dependent on the concrete strength and the steel tube thickness. Finally, a simplified formula for calculating the ultimate bearing capacity of SCFST columns with triangular-corner gaps was proposed based on the test data and force analysis. The maximum error between the theoretically calculated value and the test value is within 15 %.","author":[{"dropping-particle":"","family":"Zhang","given":"Wanpeng","non-dropping-particle":"","parse-names":false,"suffix":""},{"dropping-particle":"","family":"Mao","given":"Yiyang","non-dropping-particle":"","parse-names":false,"suffix":""},{"dropping-particle":"","family":"Xing","given":"Zhiquan","non-dropping-particle":"","parse-names":false,"suffix":""},{"dropping-particle":"","family":"Xu","given":"Yuanyuan","non-dropping-particle":"","parse-names":false,"suffix":""},{"dropping-particle":"","family":"Chen","given":"Yu","non-dropping-particle":"","parse-names":false,"suffix":""},{"dropping-particle":"","family":"Chen","given":"Wei","non-dropping-particle":"","parse-names":false,"suffix":""},{"dropping-particle":"","family":"Jiang","given":"Xiaofeng","non-dropping-particle":"","parse-names":false,"suffix":""}],"container-title":"Journal of Building Engineering","id":"ITEM-1","issue":"August","issued":{"date-parts":[["2023"]]},"page":"108046","publisher":"Elsevier Ltd","title":"Axial compression behavior of square CFST short column with triangular-corner gap","type":"article-journal","volume":"80"},"uris":["http://www.mendeley.com/documents/?uuid=f065a96f-b2df-4827-8cc3-4e62a59b506b"]}],"mendeley":{"formattedCitation":"[116]","plainTextFormattedCitation":"[116]","previouslyFormattedCitation":"[116]"},"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6]</w:t>
            </w:r>
            <w:r>
              <w:rPr>
                <w:rFonts w:asciiTheme="majorBidi" w:hAnsiTheme="majorBidi" w:cstheme="majorBidi"/>
                <w:sz w:val="16"/>
                <w:szCs w:val="16"/>
                <w:highlight w:val="yellow"/>
              </w:rPr>
              <w:fldChar w:fldCharType="end"/>
            </w:r>
          </w:p>
        </w:tc>
      </w:tr>
      <w:tr w:rsidR="00296E40" w:rsidRPr="0069429B" w14:paraId="385F4BDB"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5E641A8F" w14:textId="0E6B7E38"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2</w:t>
            </w:r>
          </w:p>
        </w:tc>
        <w:tc>
          <w:tcPr>
            <w:tcW w:w="712" w:type="dxa"/>
            <w:noWrap/>
          </w:tcPr>
          <w:p w14:paraId="415BBE95" w14:textId="62AF2C4B"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51</w:t>
            </w:r>
          </w:p>
        </w:tc>
        <w:tc>
          <w:tcPr>
            <w:tcW w:w="720" w:type="dxa"/>
            <w:noWrap/>
          </w:tcPr>
          <w:p w14:paraId="77AB43C6" w14:textId="3AF67EF0"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51</w:t>
            </w:r>
          </w:p>
        </w:tc>
        <w:tc>
          <w:tcPr>
            <w:tcW w:w="630" w:type="dxa"/>
            <w:noWrap/>
          </w:tcPr>
          <w:p w14:paraId="0054077B" w14:textId="1C396D3F"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5</w:t>
            </w:r>
          </w:p>
        </w:tc>
        <w:tc>
          <w:tcPr>
            <w:tcW w:w="720" w:type="dxa"/>
            <w:noWrap/>
          </w:tcPr>
          <w:p w14:paraId="32AFB999" w14:textId="5BFE4B76"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41.7</w:t>
            </w:r>
          </w:p>
        </w:tc>
        <w:tc>
          <w:tcPr>
            <w:tcW w:w="720" w:type="dxa"/>
            <w:noWrap/>
          </w:tcPr>
          <w:p w14:paraId="1A6FFA1A" w14:textId="69DEE347"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9</w:t>
            </w:r>
          </w:p>
        </w:tc>
        <w:tc>
          <w:tcPr>
            <w:tcW w:w="563" w:type="dxa"/>
            <w:tcBorders>
              <w:right w:val="single" w:sz="4" w:space="0" w:color="auto"/>
            </w:tcBorders>
            <w:noWrap/>
          </w:tcPr>
          <w:p w14:paraId="54DA7F4D" w14:textId="63654FFE"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engstruct.2022.115510","ISSN":"18737323","abstract":"This paper investigated the axial compression behavior of stub square concrete-filled steel tubes with simulated local corrosion damage through a series of tests. The local corrosion damage was simulated by machining a regional defect on the tube. Aiming at the test specimens, the noteworthy observations were recorded, the load-shortening curves were developed, and the influence of the defect dimensions on the compressive performance of the specimens was discussed. The results revealed that the local defect on the steel tube can lead to the loss of confinement on the core concrete and the centroid offset of the specimen. Therefore, the increase in the defect sizes decreased the ultimate resistance of the specimen. When the local defect sizes reached 150 mm (length) × 112.5 mm (width) × 3.5 mm (depth), the ultimate resistance and the ductility of the specimen decreased to 88.2 % and 65.8 % of the intact specimens, respectively. Furthermore, based on the experimental study and the theoretical analysis, with consideration of the cross-sectional area loss and the confinement loss, a method was proposed to predict the ultimate resistance of the specimens with the local defect, which also can be adopted to evaluate the residual resistance of the locally corroded members in service.","author":[{"dropping-particle":"","family":"Zhong","given":"Lei","non-dropping-particle":"","parse-names":false,"suffix":""},{"dropping-particle":"","family":"Guo","given":"Lanhui","non-dropping-particle":"","parse-names":false,"suffix":""},{"dropping-particle":"","family":"Jia","given":"Chen","non-dropping-particle":"","parse-names":false,"suffix":""}],"container-title":"Engineering Structures","id":"ITEM-1","issue":"June 2022","issued":{"date-parts":[["2023"]]},"page":"115510","publisher":"Elsevier Ltd","title":"Axial compression behavior of stub square concrete-filled steel tubes with regional defect","type":"article-journal","volume":"278"},"uris":["http://www.mendeley.com/documents/?uuid=4641ac15-de2c-4f5c-9232-1cb84cdc3068"]}],"mendeley":{"formattedCitation":"[117]","plainTextFormattedCitation":"[117]","previouslyFormattedCitation":"[117]"},"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7]</w:t>
            </w:r>
            <w:r>
              <w:rPr>
                <w:rFonts w:asciiTheme="majorBidi" w:hAnsiTheme="majorBidi" w:cstheme="majorBidi"/>
                <w:sz w:val="16"/>
                <w:szCs w:val="16"/>
                <w:highlight w:val="yellow"/>
              </w:rPr>
              <w:fldChar w:fldCharType="end"/>
            </w:r>
          </w:p>
        </w:tc>
        <w:tc>
          <w:tcPr>
            <w:tcW w:w="543" w:type="dxa"/>
            <w:tcBorders>
              <w:left w:val="single" w:sz="4" w:space="0" w:color="auto"/>
            </w:tcBorders>
          </w:tcPr>
          <w:p w14:paraId="5D528E3A" w14:textId="45DF52ED"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2</w:t>
            </w:r>
          </w:p>
        </w:tc>
        <w:tc>
          <w:tcPr>
            <w:tcW w:w="686" w:type="dxa"/>
          </w:tcPr>
          <w:p w14:paraId="43273E6E" w14:textId="58CE25D6"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00</w:t>
            </w:r>
          </w:p>
        </w:tc>
        <w:tc>
          <w:tcPr>
            <w:tcW w:w="720" w:type="dxa"/>
          </w:tcPr>
          <w:p w14:paraId="5392E95C" w14:textId="778E7A8D"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00</w:t>
            </w:r>
          </w:p>
        </w:tc>
        <w:tc>
          <w:tcPr>
            <w:tcW w:w="720" w:type="dxa"/>
          </w:tcPr>
          <w:p w14:paraId="460F61BD" w14:textId="30005E12"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8</w:t>
            </w:r>
          </w:p>
        </w:tc>
        <w:tc>
          <w:tcPr>
            <w:tcW w:w="810" w:type="dxa"/>
          </w:tcPr>
          <w:p w14:paraId="5725580A" w14:textId="1925B348"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61.6</w:t>
            </w:r>
          </w:p>
        </w:tc>
        <w:tc>
          <w:tcPr>
            <w:tcW w:w="778" w:type="dxa"/>
          </w:tcPr>
          <w:p w14:paraId="4EAF634E" w14:textId="565B835B"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1.8</w:t>
            </w:r>
          </w:p>
        </w:tc>
        <w:tc>
          <w:tcPr>
            <w:tcW w:w="567" w:type="dxa"/>
            <w:tcBorders>
              <w:right w:val="single" w:sz="4" w:space="0" w:color="auto"/>
            </w:tcBorders>
          </w:tcPr>
          <w:p w14:paraId="398181DA" w14:textId="12933436"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csr.2023.108276","ISSN":"0143974X","abstract":"This study presents an experimental and numerical investigation into the axial compressive behaviour of steel tubes infilled with rubberised alkali-activated concrete. An experimental programme involving circular and square concrete filled steel tubes with different length-to-diameter or length-to-width ratios and concrete infill mix designs with varying rubber contents, of up to 60% crumb rubber replacement of natural aggregates, is firstly described. A detailed account of the experimental results, including the axial capacity, stiffness, toughness, ductility, stress-strain response, and failure patterns, is given. The numerical study is performed in ABAQUS/CAE and the concrete compressive behaviour is modelled using the Concrete Damaged Plasticity model with a modified function for the compressive behaviour. The numerical results are validated against the experimental results, and a parametric study involving 315 finite element models is carried out to cover a wide range of concrete and steel material properties and different steel tube dimensions. The results show that an increase in rubber content in the concrete infill leads to a reduction in the axial capacity; however, this reduction is lower than that observed for unconfined specimens. The results also illustrate an increase in ductility with higher rubber content, which is mainly noticeable for members with circular sections as compared to those with square sections. The experimental and numerical results are used to examine the axial capacity prediction approaches in Eurocode 4 and AISC 360, with particular focus on assessing the confinement effects. It is shown that codified prediction equations for square concrete filled steel tubes give reasonably accurate results. Both codes, however, result in poor predictions for circular concrete filled steel tubes, with Eurocode 4 leading to unsafe predictions while AISC 360 gives overly conservative estimates. Modifications to Eurocode 4 and AISC 360 axial capacity approaches for circular tubes are proposed and are shown to offer significant improvement in terms of safety and accuracy of design.","author":[{"dropping-particle":"","family":"Elzeadani","given":"M.","non-dropping-particle":"","parse-names":false,"suffix":""},{"dropping-particle":"V.","family":"Bompa","given":"D.","non-dropping-particle":"","parse-names":false,"suffix":""},{"dropping-particle":"","family":"Elghazouli","given":"A. Y.","non-dropping-particle":"","parse-names":false,"suffix":""}],"container-title":"Journal of Constructional Steel Research","id":"ITEM-1","issue":"August 2023","issued":{"date-parts":[["2024"]]},"page":"108276","publisher":"Elsevier Ltd","title":"Axial compressive behaviour of composite steel elements incorporating rubberised alkali-activated concrete","type":"article-journal","volume":"212"},"uris":["http://www.mendeley.com/documents/?uuid=626f1e88-0d84-4d1c-aa02-d141d9b93a2c"]}],"mendeley":{"formattedCitation":"[66]","plainTextFormattedCitation":"[66]","previouslyFormattedCitation":"[66]"},"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66]</w:t>
            </w:r>
            <w:r>
              <w:rPr>
                <w:rFonts w:asciiTheme="majorBidi" w:hAnsiTheme="majorBidi" w:cstheme="majorBidi"/>
                <w:sz w:val="16"/>
                <w:szCs w:val="16"/>
                <w:highlight w:val="yellow"/>
              </w:rPr>
              <w:fldChar w:fldCharType="end"/>
            </w:r>
          </w:p>
        </w:tc>
      </w:tr>
      <w:tr w:rsidR="00296E40" w:rsidRPr="0069429B" w14:paraId="4803BDDE"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3AEDEB39" w14:textId="478096AD"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712" w:type="dxa"/>
            <w:noWrap/>
          </w:tcPr>
          <w:p w14:paraId="5465BB4E" w14:textId="2B2155D9"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50-350</w:t>
            </w:r>
          </w:p>
        </w:tc>
        <w:tc>
          <w:tcPr>
            <w:tcW w:w="720" w:type="dxa"/>
            <w:noWrap/>
          </w:tcPr>
          <w:p w14:paraId="5DCF71C1" w14:textId="38E727FF"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50-350</w:t>
            </w:r>
          </w:p>
        </w:tc>
        <w:tc>
          <w:tcPr>
            <w:tcW w:w="630" w:type="dxa"/>
            <w:noWrap/>
          </w:tcPr>
          <w:p w14:paraId="7A4BF1D2" w14:textId="16F62407"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6</w:t>
            </w:r>
          </w:p>
        </w:tc>
        <w:tc>
          <w:tcPr>
            <w:tcW w:w="720" w:type="dxa"/>
            <w:noWrap/>
          </w:tcPr>
          <w:p w14:paraId="4E88F708" w14:textId="7BD0D178"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1-498</w:t>
            </w:r>
          </w:p>
        </w:tc>
        <w:tc>
          <w:tcPr>
            <w:tcW w:w="720" w:type="dxa"/>
            <w:noWrap/>
          </w:tcPr>
          <w:p w14:paraId="7779BD8D" w14:textId="1500D9E3"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9</w:t>
            </w:r>
          </w:p>
        </w:tc>
        <w:tc>
          <w:tcPr>
            <w:tcW w:w="563" w:type="dxa"/>
            <w:tcBorders>
              <w:right w:val="single" w:sz="4" w:space="0" w:color="auto"/>
            </w:tcBorders>
            <w:noWrap/>
          </w:tcPr>
          <w:p w14:paraId="1469CDA6" w14:textId="2A77D9CA" w:rsidR="0049495F"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csr.2023.108414","ISSN":"0143974X","abstract":"The axial compression behavior of square CFSTs (concrete-filled steel tubes) reinforced with internal latticed steel angles was investigated in this study, and the test results including load-displacement and load-strain behavior, failure modes, and ultimate load were obtained. The experimental results demonstrated that the steel angles exerted an additional confining effect on the enclosed concrete, and altered the stress distributions of the adjacent concrete. The corresponding finite element model was established subsequent to the experiment, and the analysis and discussion of the axial compression mechanisms was conducted. The parametric analysis was performed to evaluate the influence of main parameters on the load-displacement behavior, and the analysis results revealed that the concrete made the highest contribution to the ultimate load. Additionally, the formulas for calculating the ultimate load were proposed according to the superposition method, and the calculation results demonstrated that the design formula derives from the unified theory of CFSTs exhibit enhanced accuracy and reduced deviation. Finally, a reliability analysis was conducted to evaluate the feasibility of the proposed design formula, and the analysis results indicated the calculated reliability index decreases with an increase in the steel ratio, and for specimens with a higher steel ratio, a lower yield strength of steel tube leads to a lower reliability index.","author":[{"dropping-particle":"","family":"Wang","given":"Jun","non-dropping-particle":"","parse-names":false,"suffix":""},{"dropping-particle":"","family":"Yang","given":"Zi Ming","non-dropping-particle":"","parse-names":false,"suffix":""},{"dropping-particle":"","family":"Zheng","given":"Xiang Long","non-dropping-particle":"","parse-names":false,"suffix":""},{"dropping-particle":"","family":"Ding","given":"Yang","non-dropping-particle":"","parse-names":false,"suffix":""}],"container-title":"Journal of Constructional Steel Research","id":"ITEM-1","issue":"October 2023","issued":{"date-parts":[["2024"]]},"page":"108414","publisher":"Elsevier Ltd","title":"Axial compression behavior of square section concrete-filled steel tubes reinforced with internal latticed steel angles","type":"article-journal","volume":"213"},"uris":["http://www.mendeley.com/documents/?uuid=5bb1af6b-2ffd-4f53-aa5e-9ec7bbf08c9f"]}],"mendeley":{"formattedCitation":"[118]","plainTextFormattedCitation":"[118]","previouslyFormattedCitation":"[118]"},"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8]</w:t>
            </w:r>
            <w:r>
              <w:rPr>
                <w:rFonts w:asciiTheme="majorBidi" w:hAnsiTheme="majorBidi" w:cstheme="majorBidi"/>
                <w:sz w:val="16"/>
                <w:szCs w:val="16"/>
                <w:highlight w:val="yellow"/>
              </w:rPr>
              <w:fldChar w:fldCharType="end"/>
            </w:r>
          </w:p>
        </w:tc>
        <w:tc>
          <w:tcPr>
            <w:tcW w:w="543" w:type="dxa"/>
            <w:tcBorders>
              <w:left w:val="single" w:sz="4" w:space="0" w:color="auto"/>
            </w:tcBorders>
          </w:tcPr>
          <w:p w14:paraId="3A0323DC" w14:textId="120D83E6"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1</w:t>
            </w:r>
          </w:p>
        </w:tc>
        <w:tc>
          <w:tcPr>
            <w:tcW w:w="686" w:type="dxa"/>
          </w:tcPr>
          <w:p w14:paraId="25837E7F" w14:textId="04562632"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50</w:t>
            </w:r>
          </w:p>
        </w:tc>
        <w:tc>
          <w:tcPr>
            <w:tcW w:w="720" w:type="dxa"/>
          </w:tcPr>
          <w:p w14:paraId="4098A43B" w14:textId="7803F66C"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50</w:t>
            </w:r>
          </w:p>
        </w:tc>
        <w:tc>
          <w:tcPr>
            <w:tcW w:w="720" w:type="dxa"/>
          </w:tcPr>
          <w:p w14:paraId="3AE139F6" w14:textId="4B117828"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w:t>
            </w:r>
          </w:p>
        </w:tc>
        <w:tc>
          <w:tcPr>
            <w:tcW w:w="810" w:type="dxa"/>
          </w:tcPr>
          <w:p w14:paraId="6D7953A1" w14:textId="783B7829"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41.7</w:t>
            </w:r>
          </w:p>
        </w:tc>
        <w:tc>
          <w:tcPr>
            <w:tcW w:w="778" w:type="dxa"/>
          </w:tcPr>
          <w:p w14:paraId="628A2958" w14:textId="1C7DB0BC"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0.88</w:t>
            </w:r>
          </w:p>
        </w:tc>
        <w:tc>
          <w:tcPr>
            <w:tcW w:w="567" w:type="dxa"/>
            <w:tcBorders>
              <w:right w:val="single" w:sz="4" w:space="0" w:color="auto"/>
            </w:tcBorders>
          </w:tcPr>
          <w:p w14:paraId="6960F77F" w14:textId="34876579" w:rsidR="0049495F"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engfailanal.2023.107824","ISSN":"13506307","abstract":"In this research, eleven square concrete-filled steel tubes (SCFSTs), including nine specimens with localized pitting corrosion damage and two intact specimens for the purpose of comparison, were tested under axial loading. The pitting corrosion damage was simulated by mechanically drilled cylindrical pits on the surfaces of the square steel tubes in the experimental study. The results from experiments suggested that the axial compression performance of the specimens with localized corrosion pits was different from that of the intact specimens. It was also revealed that pitting parameters, including the degree of volume loss, the number of rows and columns of pits, and the diameter-to-depth ratio of pits, have a significant effect on axial compression performance. Following the experimental investigation, the finite element models were established and validated by the experimental observations and curves, and extended to consider the random characteristic of pitting corrosion, to simulate true local corrosion cases. A parametric analysis was further conducted to explore the influence of random pitting corrosion damage on the ultimate strength of SCFST. Finally, a DoV-based method for considering localized pitting corrosion damage was proposed and applied in codified rules for predicting the ultimate strength of such damaged SCFSTs.","author":[{"dropping-particle":"","family":"Jia","given":"Chen","non-dropping-particle":"","parse-names":false,"suffix":""},{"dropping-particle":"","family":"Li","given":"Jianwei","non-dropping-particle":"","parse-names":false,"suffix":""},{"dropping-particle":"","family":"Guo","given":"Lanhui","non-dropping-particle":"","parse-names":false,"suffix":""},{"dropping-particle":"","family":"Zhong","given":"Lei","non-dropping-particle":"","parse-names":false,"suffix":""}],"container-title":"Engineering Failure Analysis","id":"ITEM-1","issue":"November 2023","issued":{"date-parts":[["2024"]]},"page":"107824","publisher":"Elsevier Ltd","title":"Behavior of stub SCFST columns with localized pitting corrosion damage","type":"article-journal","volume":"156"},"uris":["http://www.mendeley.com/documents/?uuid=605e1b11-1c47-4f38-9732-55612bce97e1"]}],"mendeley":{"formattedCitation":"[119]","plainTextFormattedCitation":"[119]","previouslyFormattedCitation":"[119]"},"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19]</w:t>
            </w:r>
            <w:r>
              <w:rPr>
                <w:rFonts w:asciiTheme="majorBidi" w:hAnsiTheme="majorBidi" w:cstheme="majorBidi"/>
                <w:sz w:val="16"/>
                <w:szCs w:val="16"/>
                <w:highlight w:val="yellow"/>
              </w:rPr>
              <w:fldChar w:fldCharType="end"/>
            </w:r>
          </w:p>
        </w:tc>
      </w:tr>
      <w:tr w:rsidR="00296E40" w:rsidRPr="0069429B" w14:paraId="7CC53020"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5297DBB8" w14:textId="12A41DD8"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11</w:t>
            </w:r>
          </w:p>
        </w:tc>
        <w:tc>
          <w:tcPr>
            <w:tcW w:w="712" w:type="dxa"/>
            <w:noWrap/>
          </w:tcPr>
          <w:p w14:paraId="26D4F52A" w14:textId="42E6F52C"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99-138</w:t>
            </w:r>
          </w:p>
        </w:tc>
        <w:tc>
          <w:tcPr>
            <w:tcW w:w="720" w:type="dxa"/>
            <w:noWrap/>
          </w:tcPr>
          <w:p w14:paraId="52CE257F" w14:textId="6DC8879F"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98-140</w:t>
            </w:r>
          </w:p>
        </w:tc>
        <w:tc>
          <w:tcPr>
            <w:tcW w:w="630" w:type="dxa"/>
            <w:noWrap/>
          </w:tcPr>
          <w:p w14:paraId="49815FCA" w14:textId="475C6A42"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5.09-12.04</w:t>
            </w:r>
          </w:p>
        </w:tc>
        <w:tc>
          <w:tcPr>
            <w:tcW w:w="720" w:type="dxa"/>
            <w:noWrap/>
          </w:tcPr>
          <w:p w14:paraId="03449C62" w14:textId="5A9D78E8"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00-730</w:t>
            </w:r>
          </w:p>
        </w:tc>
        <w:tc>
          <w:tcPr>
            <w:tcW w:w="720" w:type="dxa"/>
            <w:noWrap/>
          </w:tcPr>
          <w:p w14:paraId="7A300077" w14:textId="40C58309"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88</w:t>
            </w:r>
          </w:p>
        </w:tc>
        <w:tc>
          <w:tcPr>
            <w:tcW w:w="563" w:type="dxa"/>
            <w:tcBorders>
              <w:right w:val="single" w:sz="4" w:space="0" w:color="auto"/>
            </w:tcBorders>
            <w:noWrap/>
          </w:tcPr>
          <w:p w14:paraId="1E8EBD29" w14:textId="6E98A06D"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obe.2023.106145","ISSN":"23527102","abstract":"This study investigates the axial compressive behaviour and optimum design of round-cornered square concrete-filled steel tubes (CFST) with ultra-high performance concrete (UHPC) and high-strength steel (abbreviated as RSUCFST). 11 RSUCFST specimens are designed with various steel strength grades, steel thicknesses and cross-sectional sizes for axial compressive experiments. The results show that the RSUCFST stub columns typically experience shear, mid-height buckling, multiple local buckling and weld failures. The load-displacement curves are quantitated into 5 types based on different confinement indices. Utilizing appropriately thicker and higher-strength steel tubes could likely better match the inner UHPC in designing RSUCFST stub columns, while simply enlarging the cross-sectional size considerably improves the ultimate bearing capacity but weakens the ductility of RSUCFST. The optimum steel ratio (αsc) of 0.09–0.4, width-to-thickness ratio (B/t) less than 45(235/fy)0.5 and confinement index (ξ) of 1.0–2.5 are recommended for RSUCFST stub columns by considering axial compressive behaviour, material efficiency and current code suggestions. Lastly, an analytical predicting model of axial bearing capacity of RSUCFST stub column is proposed according to the confinement in round-cornered square cross-section and well validated by experimental results.","author":[{"dropping-particle":"","family":"Li","given":"Peipeng","non-dropping-particle":"","parse-names":false,"suffix":""},{"dropping-particle":"","family":"Jiang","given":"Jinfeng","non-dropping-particle":"","parse-names":false,"suffix":""},{"dropping-particle":"","family":"Li","given":"Qi","non-dropping-particle":"","parse-names":false,"suffix":""},{"dropping-particle":"","family":"Ren","given":"Zhigang","non-dropping-particle":"","parse-names":false,"suffix":""}],"container-title":"Journal of Building Engineering","id":"ITEM-1","issue":"February","issued":{"date-parts":[["2023"]]},"title":"Axial compression performance and optimum design of round-cornered square CFST with high-strength materials","type":"article-journal","volume":"68"},"uris":["http://www.mendeley.com/documents/?uuid=8a5d7628-b90f-4f37-80c0-ec100732fdc0"]}],"mendeley":{"formattedCitation":"[120]","plainTextFormattedCitation":"[120]","previouslyFormattedCitation":"[120]"},"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20]</w:t>
            </w:r>
            <w:r>
              <w:rPr>
                <w:rFonts w:asciiTheme="majorBidi" w:hAnsiTheme="majorBidi" w:cstheme="majorBidi"/>
                <w:sz w:val="16"/>
                <w:szCs w:val="16"/>
                <w:highlight w:val="yellow"/>
              </w:rPr>
              <w:fldChar w:fldCharType="end"/>
            </w:r>
          </w:p>
        </w:tc>
        <w:tc>
          <w:tcPr>
            <w:tcW w:w="543" w:type="dxa"/>
            <w:tcBorders>
              <w:left w:val="single" w:sz="4" w:space="0" w:color="auto"/>
            </w:tcBorders>
          </w:tcPr>
          <w:p w14:paraId="64FB95E6" w14:textId="1C07FD68"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8</w:t>
            </w:r>
          </w:p>
        </w:tc>
        <w:tc>
          <w:tcPr>
            <w:tcW w:w="686" w:type="dxa"/>
          </w:tcPr>
          <w:p w14:paraId="22B287C0" w14:textId="799145F6"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1001</w:t>
            </w:r>
          </w:p>
        </w:tc>
        <w:tc>
          <w:tcPr>
            <w:tcW w:w="720" w:type="dxa"/>
          </w:tcPr>
          <w:p w14:paraId="360E9982" w14:textId="5535DDA2"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1001</w:t>
            </w:r>
          </w:p>
        </w:tc>
        <w:tc>
          <w:tcPr>
            <w:tcW w:w="720" w:type="dxa"/>
          </w:tcPr>
          <w:p w14:paraId="6923D203" w14:textId="0E848604"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68-20.35</w:t>
            </w:r>
          </w:p>
        </w:tc>
        <w:tc>
          <w:tcPr>
            <w:tcW w:w="810" w:type="dxa"/>
          </w:tcPr>
          <w:p w14:paraId="1E3CA95D" w14:textId="0D160C17"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61-279</w:t>
            </w:r>
          </w:p>
        </w:tc>
        <w:tc>
          <w:tcPr>
            <w:tcW w:w="778" w:type="dxa"/>
          </w:tcPr>
          <w:p w14:paraId="183A1A52" w14:textId="21DA9085"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6</w:t>
            </w:r>
          </w:p>
        </w:tc>
        <w:tc>
          <w:tcPr>
            <w:tcW w:w="567" w:type="dxa"/>
            <w:tcBorders>
              <w:right w:val="single" w:sz="4" w:space="0" w:color="auto"/>
            </w:tcBorders>
          </w:tcPr>
          <w:p w14:paraId="081084D9" w14:textId="5347A420"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engstruct.2023.115706","ISSN":"18737323","abstract":"In this study, eight specimens with the sectional widths (B) of 200–1000 mm and the width-to-steel tube thickness ratios (B/t) of 40 and 50 were tested to failure under axial compression to investigate the size effects of square concrete-filled steel tubular (CFST) short columns, specifically those on the failure mode, composite elastic modulus, peak axial strain, peak axial stress, ductility index, strength index, and stress development. The test results indicate that the peak axial stress, ductility index, and strength index decrease with the increasing specimen size, while the failure mode and composite elastic modulus maintain relatively steady. Under the peak axial load, the longitudinal to yield stress ratio of steel tubes increases with the increasing specimen size, while the trend of transverse to yield stress ratio is opposite. The size effect on the transverse stress in the steel tube reduces the tube confinement effect, thus degrades the compressive strength of the core concrete. Compared to the test results, both the EC4 and the GB50936 codes are unconservative in predicting the strength of large square CFST columns. Therefore, a model considering the ratio of width to thickness (B/t) and specimen size is proposed to evaluate the axial bearing capacity of square CFST short columns.","author":[{"dropping-particle":"","family":"Gao","given":"Pan","non-dropping-particle":"","parse-names":false,"suffix":""},{"dropping-particle":"","family":"Zhou","given":"Xuhong","non-dropping-particle":"","parse-names":false,"suffix":""},{"dropping-particle":"","family":"Liu","given":"Jiepeng","non-dropping-particle":"","parse-names":false,"suffix":""},{"dropping-particle":"","family":"Lin","given":"Xuchuan","non-dropping-particle":"","parse-names":false,"suffix":""},{"dropping-particle":"","family":"Wang","given":"Xuanding","non-dropping-particle":"","parse-names":false,"suffix":""},{"dropping-particle":"","family":"Frank Chen","given":"Y.","non-dropping-particle":"","parse-names":false,"suffix":""}],"container-title":"Engineering Structures","id":"ITEM-1","issue":"October 2022","issued":{"date-parts":[["2023"]]},"page":"115706","publisher":"Elsevier Ltd","title":"Experimental assessment on the size effects of square concrete-filled steel tubular columns under axial compression","type":"article-journal","volume":"281"},"uris":["http://www.mendeley.com/documents/?uuid=6ea07b81-48ce-4c8c-947c-ee369950d7e8"]}],"mendeley":{"formattedCitation":"[121]","plainTextFormattedCitation":"[121]","previouslyFormattedCitation":"[121]"},"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21]</w:t>
            </w:r>
            <w:r>
              <w:rPr>
                <w:rFonts w:asciiTheme="majorBidi" w:hAnsiTheme="majorBidi" w:cstheme="majorBidi"/>
                <w:sz w:val="16"/>
                <w:szCs w:val="16"/>
                <w:highlight w:val="yellow"/>
              </w:rPr>
              <w:fldChar w:fldCharType="end"/>
            </w:r>
          </w:p>
        </w:tc>
      </w:tr>
      <w:tr w:rsidR="00296E40" w:rsidRPr="0069429B" w14:paraId="4C82645E" w14:textId="77777777" w:rsidTr="0049495F">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33D43DC7" w14:textId="1751C0DD"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1</w:t>
            </w:r>
          </w:p>
        </w:tc>
        <w:tc>
          <w:tcPr>
            <w:tcW w:w="712" w:type="dxa"/>
            <w:noWrap/>
          </w:tcPr>
          <w:p w14:paraId="7052C266" w14:textId="4CD2E18F"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30</w:t>
            </w:r>
          </w:p>
        </w:tc>
        <w:tc>
          <w:tcPr>
            <w:tcW w:w="720" w:type="dxa"/>
            <w:noWrap/>
          </w:tcPr>
          <w:p w14:paraId="31F8AB5B" w14:textId="512405FD"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30</w:t>
            </w:r>
          </w:p>
        </w:tc>
        <w:tc>
          <w:tcPr>
            <w:tcW w:w="630" w:type="dxa"/>
            <w:noWrap/>
          </w:tcPr>
          <w:p w14:paraId="2BD295E8" w14:textId="6E0688FC"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720" w:type="dxa"/>
            <w:noWrap/>
          </w:tcPr>
          <w:p w14:paraId="48CDA293" w14:textId="0BC20FBB"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37</w:t>
            </w:r>
          </w:p>
        </w:tc>
        <w:tc>
          <w:tcPr>
            <w:tcW w:w="720" w:type="dxa"/>
            <w:noWrap/>
          </w:tcPr>
          <w:p w14:paraId="13E2AB36" w14:textId="2EE226DE"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8</w:t>
            </w:r>
          </w:p>
        </w:tc>
        <w:tc>
          <w:tcPr>
            <w:tcW w:w="563" w:type="dxa"/>
            <w:tcBorders>
              <w:right w:val="single" w:sz="4" w:space="0" w:color="auto"/>
            </w:tcBorders>
            <w:noWrap/>
          </w:tcPr>
          <w:p w14:paraId="79CEE6DE" w14:textId="7A20F8E1" w:rsidR="0049495F"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csr.2023.107955","ISSN":"0143974X","abstract":"This paper proposed a hybrid column by embedding glass fiber-reinforced polymer (GFRP) tube into high-strength square concrete-filled steel tube (CFT), named as high-strength square steel-concrete-GFRP concrete (SCFC) column. A total of 13 high-strength square SCFC short columns were tested. The test parameters included diameter and thickness of GFRP tube, width and thickness of steel tube, yield stress of steel, and compressive strength of concrete. Results showed that high-strength square SCFC short columns exhibited post-yield strengthening behavior and stable residual strength. The axial strength, confining effect, and ductility were improved because of the embedded GFRP tube. Detailed finite element models were developed and benchmarked to investigate the strength contribution of each component and conduct parametric studies. It was shown that: (i) the concrete infill and the steel tube contributed &gt;90% to the overall compressive strength and (ii) the strength improvement by embedding GFRP tube was closely related to the section size ratio, confinement ratio of the GFRP tube, and confinement ratio of the steel tube. Evaluation of the current equations showed that they were not accurate enough to estimate the axial compressive strength of high-strength square SCFC short columns. New equations were then proposed.","author":[{"dropping-particle":"","family":"Lai","given":"Zhichao","non-dropping-particle":"","parse-names":false,"suffix":""},{"dropping-particle":"","family":"Yan","given":"Jie","non-dropping-particle":"","parse-names":false,"suffix":""},{"dropping-particle":"","family":"Wang","given":"Ying","non-dropping-particle":"","parse-names":false,"suffix":""},{"dropping-particle":"","family":"Dong","given":"Cuifen","non-dropping-particle":"","parse-names":false,"suffix":""},{"dropping-particle":"","family":"Weng","given":"Xiangyu","non-dropping-particle":"","parse-names":false,"suffix":""}],"container-title":"Journal of Constructional Steel Research","id":"ITEM-1","issue":"April","issued":{"date-parts":[["2023"]]},"page":"107955","publisher":"Elsevier Ltd","title":"Axial compressive behavior and design of high-strength square concrete-filled steel tube short columns with embedded GFRP tubes","type":"article-journal","volume":"207"},"uris":["http://www.mendeley.com/documents/?uuid=0c2ca381-09ed-423b-93b8-97fee1e5868a"]}],"mendeley":{"formattedCitation":"[122]","plainTextFormattedCitation":"[122]","previouslyFormattedCitation":"[122]"},"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22]</w:t>
            </w:r>
            <w:r>
              <w:rPr>
                <w:rFonts w:asciiTheme="majorBidi" w:hAnsiTheme="majorBidi" w:cstheme="majorBidi"/>
                <w:sz w:val="16"/>
                <w:szCs w:val="16"/>
                <w:highlight w:val="yellow"/>
              </w:rPr>
              <w:fldChar w:fldCharType="end"/>
            </w:r>
          </w:p>
        </w:tc>
        <w:tc>
          <w:tcPr>
            <w:tcW w:w="543" w:type="dxa"/>
            <w:tcBorders>
              <w:left w:val="single" w:sz="4" w:space="0" w:color="auto"/>
            </w:tcBorders>
          </w:tcPr>
          <w:p w14:paraId="117BD1F4" w14:textId="2525C5CC"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1</w:t>
            </w:r>
          </w:p>
        </w:tc>
        <w:tc>
          <w:tcPr>
            <w:tcW w:w="686" w:type="dxa"/>
          </w:tcPr>
          <w:p w14:paraId="5632487E" w14:textId="645DE717"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0</w:t>
            </w:r>
          </w:p>
        </w:tc>
        <w:tc>
          <w:tcPr>
            <w:tcW w:w="720" w:type="dxa"/>
          </w:tcPr>
          <w:p w14:paraId="6213F538" w14:textId="01774D27"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0</w:t>
            </w:r>
          </w:p>
        </w:tc>
        <w:tc>
          <w:tcPr>
            <w:tcW w:w="720" w:type="dxa"/>
          </w:tcPr>
          <w:p w14:paraId="32B35151" w14:textId="58D784F1"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75</w:t>
            </w:r>
          </w:p>
        </w:tc>
        <w:tc>
          <w:tcPr>
            <w:tcW w:w="810" w:type="dxa"/>
          </w:tcPr>
          <w:p w14:paraId="24436074" w14:textId="3CD1C46F"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98</w:t>
            </w:r>
          </w:p>
        </w:tc>
        <w:tc>
          <w:tcPr>
            <w:tcW w:w="778" w:type="dxa"/>
          </w:tcPr>
          <w:p w14:paraId="47D7F551" w14:textId="2EB7D705" w:rsidR="0049495F" w:rsidRPr="007C4CA7"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7</w:t>
            </w:r>
          </w:p>
        </w:tc>
        <w:tc>
          <w:tcPr>
            <w:tcW w:w="567" w:type="dxa"/>
            <w:tcBorders>
              <w:right w:val="single" w:sz="4" w:space="0" w:color="auto"/>
            </w:tcBorders>
          </w:tcPr>
          <w:p w14:paraId="42EB0096" w14:textId="213C1440" w:rsidR="0049495F" w:rsidRPr="007C4CA7" w:rsidRDefault="00296E40" w:rsidP="0049495F">
            <w:pPr>
              <w:ind w:right="-175"/>
              <w:jc w:val="center"/>
              <w:cnfStyle w:val="000000000000" w:firstRow="0" w:lastRow="0" w:firstColumn="0" w:lastColumn="0" w:oddVBand="0" w:evenVBand="0" w:oddHBand="0"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istruc.2022.03.003","ISSN":"23520124","abstract":"Test results of various stiffened square concrete filled steel tubular (CFST) stub columns under axial compression are presented and the square CFST columns with PBL stiffeners are further studied in this paper. The axial compression test of eleven square CFST columns with steel stiffeners and one square CFST columns without steel stiffeners was carried out, the influence of the thickness of stiffeners and the stiffening method on the ultimate strength and ductility of square CFST columns was studied. The results showed that, as the thickness of the stiffener increased, the increase of ultimate strength and ductility of square CFST columns with the diagonal binding rib was more significant than the square CFST columns with other stiffening forms. A method was proposed to predict the ultimate strength of square CFST with diagonal binding ribs, based on the confined concrete constitutive model and the local buckling of steel tubes. The results predicted by the calculation method in this paper were in good agreement with the experimental results, the results predicted by the ACI 318-14, DBJ/T13-51-2010 and Eurocode 4 methods were too conservative.","author":[{"dropping-particle":"","family":"Guo","given":"Jiahao","non-dropping-particle":"","parse-names":false,"suffix":""},{"dropping-particle":"","family":"Diao","given":"Yan","non-dropping-particle":"","parse-names":false,"suffix":""}],"container-title":"Structures","id":"ITEM-1","issue":"March","issued":{"date-parts":[["2022"]]},"page":"1556-1569","publisher":"Elsevier Ltd","title":"Experimental behaviors of square concrete filled steel tubular columns with PBL stiffeners","type":"article-journal","volume":"38"},"uris":["http://www.mendeley.com/documents/?uuid=4a006483-f7a8-4554-a277-6d755138896c"]}],"mendeley":{"formattedCitation":"[123]","plainTextFormattedCitation":"[123]","previouslyFormattedCitation":"[123]"},"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23]</w:t>
            </w:r>
            <w:r>
              <w:rPr>
                <w:rFonts w:asciiTheme="majorBidi" w:hAnsiTheme="majorBidi" w:cstheme="majorBidi"/>
                <w:sz w:val="16"/>
                <w:szCs w:val="16"/>
                <w:highlight w:val="yellow"/>
              </w:rPr>
              <w:fldChar w:fldCharType="end"/>
            </w:r>
          </w:p>
        </w:tc>
      </w:tr>
      <w:tr w:rsidR="00296E40" w:rsidRPr="0069429B" w14:paraId="653EF860" w14:textId="77777777" w:rsidTr="0049495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tcPr>
          <w:p w14:paraId="415136E0" w14:textId="3660A41F"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1</w:t>
            </w:r>
          </w:p>
        </w:tc>
        <w:tc>
          <w:tcPr>
            <w:tcW w:w="712" w:type="dxa"/>
            <w:noWrap/>
          </w:tcPr>
          <w:p w14:paraId="63B30936" w14:textId="0331DD32"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58</w:t>
            </w:r>
          </w:p>
        </w:tc>
        <w:tc>
          <w:tcPr>
            <w:tcW w:w="720" w:type="dxa"/>
            <w:noWrap/>
          </w:tcPr>
          <w:p w14:paraId="667554A6" w14:textId="2AFF691C"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58</w:t>
            </w:r>
          </w:p>
        </w:tc>
        <w:tc>
          <w:tcPr>
            <w:tcW w:w="630" w:type="dxa"/>
            <w:noWrap/>
          </w:tcPr>
          <w:p w14:paraId="3E3D640F" w14:textId="23701584"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720" w:type="dxa"/>
            <w:noWrap/>
          </w:tcPr>
          <w:p w14:paraId="543461AC" w14:textId="1DF6383B"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30</w:t>
            </w:r>
          </w:p>
        </w:tc>
        <w:tc>
          <w:tcPr>
            <w:tcW w:w="720" w:type="dxa"/>
            <w:noWrap/>
          </w:tcPr>
          <w:p w14:paraId="7893F599" w14:textId="1073F4FA"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3</w:t>
            </w:r>
          </w:p>
        </w:tc>
        <w:tc>
          <w:tcPr>
            <w:tcW w:w="563" w:type="dxa"/>
            <w:tcBorders>
              <w:right w:val="single" w:sz="4" w:space="0" w:color="auto"/>
            </w:tcBorders>
            <w:noWrap/>
          </w:tcPr>
          <w:p w14:paraId="5F41E0EC" w14:textId="0BD983FA"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istruc.2023.07.005","ISSN":"23520124","abstract":"This paper investigated local compressive behavior of square concrete-filled double tubular (CFDT) specimens. A total of twenty-nine specimens were tested under axial local compression to study the influence of the inner tube, bearing block shape, local compression area ratio, outer steel tube thickness, concrete strength, and steel strength on the local compressive bearing capacity of specimens. The working mechanism of CFDT under local compression was analyzed. The results show CFDT specimens exhibit superior bearing capacity and ductility, compared to conventional CFST specimens. The larger confinement effect coefficient ξ or local compression area ratio β can delay the appearance of the descending stage of N - Δ curve and improve the ductility of the specimen. The increasing degree of bearing capacity is related to β. When β = 2.25, the most effective measure is to increase the thickness of the outer tube, up to 36.8 %. When β = 9, the use of high-strength concrete is more conducive to improving the bearing capacity, up to 21.8 %. The shape of bearing block has little effect on the bearing capacity. In addition, finite element model was established and analyzed based on experimental results, reasonably agreement was obtained between numerical and measured results. An evaluation method for calculating the local bearing capacity were proposed, which showed good consistency with experimental results.","author":[{"dropping-particle":"","family":"Qiao","given":"Qiyun","non-dropping-particle":"","parse-names":false,"suffix":""},{"dropping-particle":"","family":"Ding","given":"Ruilin","non-dropping-particle":"","parse-names":false,"suffix":""},{"dropping-particle":"","family":"Cao","given":"Wanlin","non-dropping-particle":"","parse-names":false,"suffix":""}],"container-title":"Structures","id":"ITEM-1","issue":"June","issued":{"date-parts":[["2023"]]},"page":"2157-2174","publisher":"Elsevier Ltd","title":"Experimental investigation on axial local compressive behavior of square concrete-filled double tubular stub columns","type":"article-journal","volume":"55"},"uris":["http://www.mendeley.com/documents/?uuid=ef824a91-2de1-45e2-9704-3fd7cae50677"]}],"mendeley":{"formattedCitation":"[124]","plainTextFormattedCitation":"[124]","previouslyFormattedCitation":"[124]"},"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24]</w:t>
            </w:r>
            <w:r>
              <w:rPr>
                <w:rFonts w:asciiTheme="majorBidi" w:hAnsiTheme="majorBidi" w:cstheme="majorBidi"/>
                <w:sz w:val="16"/>
                <w:szCs w:val="16"/>
                <w:highlight w:val="yellow"/>
              </w:rPr>
              <w:fldChar w:fldCharType="end"/>
            </w:r>
          </w:p>
        </w:tc>
        <w:tc>
          <w:tcPr>
            <w:tcW w:w="543" w:type="dxa"/>
            <w:tcBorders>
              <w:left w:val="single" w:sz="4" w:space="0" w:color="auto"/>
            </w:tcBorders>
          </w:tcPr>
          <w:p w14:paraId="7D5E9EC3" w14:textId="6EEFC1A0"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16"/>
                <w:szCs w:val="16"/>
                <w:highlight w:val="yellow"/>
              </w:rPr>
            </w:pPr>
            <w:r w:rsidRPr="007C4CA7">
              <w:rPr>
                <w:rFonts w:asciiTheme="majorBidi" w:hAnsiTheme="majorBidi" w:cstheme="majorBidi"/>
                <w:b/>
                <w:bCs/>
                <w:sz w:val="16"/>
                <w:szCs w:val="16"/>
                <w:highlight w:val="yellow"/>
              </w:rPr>
              <w:t>4</w:t>
            </w:r>
          </w:p>
        </w:tc>
        <w:tc>
          <w:tcPr>
            <w:tcW w:w="686" w:type="dxa"/>
          </w:tcPr>
          <w:p w14:paraId="31FDA7A9" w14:textId="5B71FAC2"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300</w:t>
            </w:r>
          </w:p>
        </w:tc>
        <w:tc>
          <w:tcPr>
            <w:tcW w:w="720" w:type="dxa"/>
          </w:tcPr>
          <w:p w14:paraId="6B15CBF1" w14:textId="2C273566"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w:t>
            </w:r>
          </w:p>
        </w:tc>
        <w:tc>
          <w:tcPr>
            <w:tcW w:w="720" w:type="dxa"/>
          </w:tcPr>
          <w:p w14:paraId="3E3DDCAE" w14:textId="755F0A57"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973</w:t>
            </w:r>
          </w:p>
        </w:tc>
        <w:tc>
          <w:tcPr>
            <w:tcW w:w="810" w:type="dxa"/>
          </w:tcPr>
          <w:p w14:paraId="6647CA10" w14:textId="7610760E"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32</w:t>
            </w:r>
          </w:p>
        </w:tc>
        <w:tc>
          <w:tcPr>
            <w:tcW w:w="778" w:type="dxa"/>
          </w:tcPr>
          <w:p w14:paraId="6B1FB342" w14:textId="53F38517" w:rsidR="0049495F" w:rsidRPr="007C4CA7" w:rsidRDefault="0049495F" w:rsidP="0049495F">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1-86</w:t>
            </w:r>
          </w:p>
        </w:tc>
        <w:tc>
          <w:tcPr>
            <w:tcW w:w="567" w:type="dxa"/>
            <w:tcBorders>
              <w:right w:val="single" w:sz="4" w:space="0" w:color="auto"/>
            </w:tcBorders>
          </w:tcPr>
          <w:p w14:paraId="3A2CD6F3" w14:textId="2C66BE97" w:rsidR="0049495F" w:rsidRPr="007C4CA7" w:rsidRDefault="00296E40" w:rsidP="0049495F">
            <w:pPr>
              <w:ind w:right="-175"/>
              <w:jc w:val="center"/>
              <w:cnfStyle w:val="000000100000" w:firstRow="0" w:lastRow="0" w:firstColumn="0" w:lastColumn="0" w:oddVBand="0" w:evenVBand="0" w:oddHBand="1" w:evenHBand="0" w:firstRowFirstColumn="0" w:firstRowLastColumn="0" w:lastRowFirstColumn="0" w:lastRowLastColumn="0"/>
              <w:rPr>
                <w:highlight w:val="yellow"/>
              </w:rPr>
            </w:pPr>
            <w:r>
              <w:rPr>
                <w:rFonts w:asciiTheme="majorBidi" w:hAnsiTheme="majorBidi" w:cstheme="majorBidi"/>
                <w:sz w:val="16"/>
                <w:szCs w:val="16"/>
                <w:highlight w:val="yellow"/>
              </w:rPr>
              <w:fldChar w:fldCharType="begin" w:fldLock="1"/>
            </w:r>
            <w:r w:rsidR="009069DF">
              <w:rPr>
                <w:rFonts w:asciiTheme="majorBidi" w:hAnsiTheme="majorBidi" w:cstheme="majorBidi"/>
                <w:sz w:val="16"/>
                <w:szCs w:val="16"/>
                <w:highlight w:val="yellow"/>
              </w:rPr>
              <w:instrText>ADDIN CSL_CITATION {"citationItems":[{"id":"ITEM-1","itemData":{"DOI":"10.1016/j.compstruct.2021.114915","ISSN":"02638223","abstract":"Rectangular concrete-filled thin-walled steel tube (CFT) columns using high-strength steel and concrete are susceptible to local buckling, which will weaken the constraint effect and reduce the advantages of high-strength materials. Fiber reinforced polymer (FRP) has favorable mechanical properties, which can be used to delay or even prevent the outward buckling of steel tube. This paper presents the experimental and theoretical study on axial compressive behavior of FRP confined concrete-filled thin-walled steel tube (FRP-CFT) stub columns with high-strength materials. The test variables included the aspect ratio of section, concrete strength and the layers of FRP, etc. Results show that the confinement of FRP delays the local buckling of steel tubes and increases the restraint strength of core concrete. The ductility of high-strength concrete is also improved. Based on the superposition theory and the effective width theory, this paper proposed the design approach to calculate the ultimate compressive resistance, considering the effect of local buckling of thin-walled steel tube and the confinement of the FRP. The design approach was verified with experimental results and can be used in practice.","author":[{"dropping-particle":"","family":"Du","given":"Yansheng","non-dropping-particle":"","parse-names":false,"suffix":""},{"dropping-particle":"","family":"Gao","given":"Dinghui","non-dropping-particle":"","parse-names":false,"suffix":""},{"dropping-particle":"","family":"Chen","given":"Zhihua","non-dropping-particle":"","parse-names":false,"suffix":""},{"dropping-particle":"","family":"Zheng","given":"Zihan","non-dropping-particle":"","parse-names":false,"suffix":""},{"dropping-particle":"","family":"Wang","given":"Xiaodun","non-dropping-particle":"","parse-names":false,"suffix":""}],"container-title":"Composite Structures","id":"ITEM-1","issue":"October 2021","issued":{"date-parts":[["2022"]]},"page":"114915","publisher":"Elsevier Ltd","title":"Behaviors of FRP confined rectangular concrete-filled thin-walled steel tubular stub columns using high-strength materials under axial load","type":"article-journal","volume":"280"},"uris":["http://www.mendeley.com/documents/?uuid=e0fe4033-4c22-4c59-9a59-aa16ba39fb78"]}],"mendeley":{"formattedCitation":"[125]","plainTextFormattedCitation":"[125]","previouslyFormattedCitation":"[125]"},"properties":{"noteIndex":0},"schema":"https://github.com/citation-style-language/schema/raw/master/csl-citation.json"}</w:instrText>
            </w:r>
            <w:r>
              <w:rPr>
                <w:rFonts w:asciiTheme="majorBidi" w:hAnsiTheme="majorBidi" w:cstheme="majorBidi"/>
                <w:sz w:val="16"/>
                <w:szCs w:val="16"/>
                <w:highlight w:val="yellow"/>
              </w:rPr>
              <w:fldChar w:fldCharType="separate"/>
            </w:r>
            <w:r w:rsidRPr="00296E40">
              <w:rPr>
                <w:rFonts w:asciiTheme="majorBidi" w:hAnsiTheme="majorBidi" w:cstheme="majorBidi"/>
                <w:noProof/>
                <w:sz w:val="16"/>
                <w:szCs w:val="16"/>
                <w:highlight w:val="yellow"/>
              </w:rPr>
              <w:t>[125]</w:t>
            </w:r>
            <w:r>
              <w:rPr>
                <w:rFonts w:asciiTheme="majorBidi" w:hAnsiTheme="majorBidi" w:cstheme="majorBidi"/>
                <w:sz w:val="16"/>
                <w:szCs w:val="16"/>
                <w:highlight w:val="yellow"/>
              </w:rPr>
              <w:fldChar w:fldCharType="end"/>
            </w:r>
          </w:p>
        </w:tc>
      </w:tr>
      <w:tr w:rsidR="00296E40" w:rsidRPr="0069429B" w14:paraId="0D85D4C4" w14:textId="77777777" w:rsidTr="00B34ACA">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bottom w:val="single" w:sz="4" w:space="0" w:color="auto"/>
            </w:tcBorders>
            <w:noWrap/>
          </w:tcPr>
          <w:p w14:paraId="4046BE0A" w14:textId="55049EED" w:rsidR="0049495F" w:rsidRPr="0069429B" w:rsidRDefault="0049495F" w:rsidP="0049495F">
            <w:pPr>
              <w:jc w:val="center"/>
              <w:rPr>
                <w:rFonts w:asciiTheme="majorBidi" w:hAnsiTheme="majorBidi" w:cstheme="majorBidi"/>
                <w:sz w:val="16"/>
                <w:szCs w:val="16"/>
              </w:rPr>
            </w:pPr>
          </w:p>
        </w:tc>
        <w:tc>
          <w:tcPr>
            <w:tcW w:w="712" w:type="dxa"/>
            <w:tcBorders>
              <w:bottom w:val="single" w:sz="4" w:space="0" w:color="auto"/>
            </w:tcBorders>
            <w:noWrap/>
          </w:tcPr>
          <w:p w14:paraId="74F56311" w14:textId="5F337B0E" w:rsidR="0049495F" w:rsidRPr="0069429B" w:rsidRDefault="0049495F" w:rsidP="0049495F">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720" w:type="dxa"/>
            <w:tcBorders>
              <w:bottom w:val="single" w:sz="4" w:space="0" w:color="auto"/>
            </w:tcBorders>
            <w:noWrap/>
          </w:tcPr>
          <w:p w14:paraId="04E6706D" w14:textId="6F9FC41D" w:rsidR="0049495F" w:rsidRPr="0069429B" w:rsidRDefault="0049495F" w:rsidP="0049495F">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630" w:type="dxa"/>
            <w:tcBorders>
              <w:bottom w:val="single" w:sz="4" w:space="0" w:color="auto"/>
            </w:tcBorders>
            <w:noWrap/>
          </w:tcPr>
          <w:p w14:paraId="1773B2C8" w14:textId="4071FA65" w:rsidR="0049495F" w:rsidRPr="0069429B" w:rsidRDefault="0049495F" w:rsidP="0049495F">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720" w:type="dxa"/>
            <w:tcBorders>
              <w:bottom w:val="single" w:sz="4" w:space="0" w:color="auto"/>
            </w:tcBorders>
            <w:noWrap/>
          </w:tcPr>
          <w:p w14:paraId="4C9E6A70" w14:textId="1EC681E5" w:rsidR="0049495F" w:rsidRPr="0069429B" w:rsidRDefault="0049495F" w:rsidP="0049495F">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720" w:type="dxa"/>
            <w:tcBorders>
              <w:bottom w:val="single" w:sz="4" w:space="0" w:color="auto"/>
            </w:tcBorders>
            <w:noWrap/>
          </w:tcPr>
          <w:p w14:paraId="746624F9" w14:textId="0E1A3741" w:rsidR="0049495F" w:rsidRPr="0069429B" w:rsidRDefault="0049495F" w:rsidP="0049495F">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563" w:type="dxa"/>
            <w:tcBorders>
              <w:bottom w:val="single" w:sz="4" w:space="0" w:color="auto"/>
              <w:right w:val="single" w:sz="4" w:space="0" w:color="auto"/>
            </w:tcBorders>
            <w:noWrap/>
          </w:tcPr>
          <w:p w14:paraId="0DA55FF1" w14:textId="3B3F7FE5" w:rsidR="0049495F" w:rsidRPr="0069429B"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p>
        </w:tc>
        <w:tc>
          <w:tcPr>
            <w:tcW w:w="543" w:type="dxa"/>
            <w:tcBorders>
              <w:top w:val="single" w:sz="4" w:space="0" w:color="auto"/>
              <w:left w:val="single" w:sz="4" w:space="0" w:color="auto"/>
              <w:bottom w:val="single" w:sz="4" w:space="0" w:color="auto"/>
            </w:tcBorders>
          </w:tcPr>
          <w:p w14:paraId="1C5E6137" w14:textId="25E79A84" w:rsidR="0049495F" w:rsidRPr="00AA2513"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3</w:t>
            </w:r>
            <w:r>
              <w:rPr>
                <w:rFonts w:asciiTheme="majorBidi" w:hAnsiTheme="majorBidi" w:cstheme="majorBidi"/>
                <w:b/>
                <w:bCs/>
                <w:sz w:val="16"/>
                <w:szCs w:val="16"/>
              </w:rPr>
              <w:t>96</w:t>
            </w:r>
          </w:p>
        </w:tc>
        <w:tc>
          <w:tcPr>
            <w:tcW w:w="686" w:type="dxa"/>
            <w:tcBorders>
              <w:top w:val="single" w:sz="4" w:space="0" w:color="auto"/>
              <w:bottom w:val="single" w:sz="4" w:space="0" w:color="auto"/>
            </w:tcBorders>
          </w:tcPr>
          <w:p w14:paraId="6BC44B73" w14:textId="77777777" w:rsidR="0049495F" w:rsidRPr="00AA2513" w:rsidRDefault="0049495F" w:rsidP="0049495F">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60-500</w:t>
            </w:r>
          </w:p>
        </w:tc>
        <w:tc>
          <w:tcPr>
            <w:tcW w:w="720" w:type="dxa"/>
            <w:tcBorders>
              <w:top w:val="single" w:sz="4" w:space="0" w:color="auto"/>
              <w:bottom w:val="single" w:sz="4" w:space="0" w:color="auto"/>
            </w:tcBorders>
          </w:tcPr>
          <w:p w14:paraId="648F7E20" w14:textId="77777777" w:rsidR="0049495F" w:rsidRPr="00AA2513" w:rsidRDefault="0049495F" w:rsidP="0049495F">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51-500</w:t>
            </w:r>
          </w:p>
        </w:tc>
        <w:tc>
          <w:tcPr>
            <w:tcW w:w="720" w:type="dxa"/>
            <w:tcBorders>
              <w:top w:val="single" w:sz="4" w:space="0" w:color="auto"/>
              <w:bottom w:val="single" w:sz="4" w:space="0" w:color="auto"/>
            </w:tcBorders>
          </w:tcPr>
          <w:p w14:paraId="6FE67B7F" w14:textId="77777777" w:rsidR="0049495F" w:rsidRPr="00AA2513" w:rsidRDefault="0049495F" w:rsidP="0049495F">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0.7-16</w:t>
            </w:r>
          </w:p>
        </w:tc>
        <w:tc>
          <w:tcPr>
            <w:tcW w:w="810" w:type="dxa"/>
            <w:tcBorders>
              <w:top w:val="single" w:sz="4" w:space="0" w:color="auto"/>
              <w:bottom w:val="single" w:sz="4" w:space="0" w:color="auto"/>
            </w:tcBorders>
          </w:tcPr>
          <w:p w14:paraId="781CAA39" w14:textId="77777777" w:rsidR="0049495F" w:rsidRPr="00AA2513" w:rsidRDefault="0049495F" w:rsidP="0049495F">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177-1031</w:t>
            </w:r>
          </w:p>
        </w:tc>
        <w:tc>
          <w:tcPr>
            <w:tcW w:w="778" w:type="dxa"/>
            <w:tcBorders>
              <w:top w:val="single" w:sz="4" w:space="0" w:color="auto"/>
              <w:bottom w:val="single" w:sz="4" w:space="0" w:color="auto"/>
            </w:tcBorders>
          </w:tcPr>
          <w:p w14:paraId="7EBB4CE8" w14:textId="77777777" w:rsidR="0049495F" w:rsidRPr="00AA2513" w:rsidRDefault="0049495F" w:rsidP="0049495F">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12-158</w:t>
            </w:r>
          </w:p>
        </w:tc>
        <w:tc>
          <w:tcPr>
            <w:tcW w:w="567" w:type="dxa"/>
            <w:tcBorders>
              <w:top w:val="single" w:sz="4" w:space="0" w:color="auto"/>
              <w:bottom w:val="single" w:sz="4" w:space="0" w:color="auto"/>
              <w:right w:val="single" w:sz="4" w:space="0" w:color="auto"/>
            </w:tcBorders>
          </w:tcPr>
          <w:p w14:paraId="72825863" w14:textId="77777777" w:rsidR="0049495F" w:rsidRPr="00AA2513"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Total</w:t>
            </w:r>
          </w:p>
        </w:tc>
      </w:tr>
    </w:tbl>
    <w:p w14:paraId="171E739D" w14:textId="77777777" w:rsidR="002844CC" w:rsidRDefault="002844CC" w:rsidP="002844CC">
      <w:pPr>
        <w:spacing w:after="0"/>
        <w:rPr>
          <w:rFonts w:asciiTheme="majorBidi" w:hAnsiTheme="majorBidi" w:cstheme="majorBidi"/>
        </w:rPr>
      </w:pPr>
      <w:bookmarkStart w:id="1" w:name="_Ref136346706"/>
    </w:p>
    <w:p w14:paraId="4758A8E4" w14:textId="77777777" w:rsidR="002844CC" w:rsidRDefault="002844CC">
      <w:pPr>
        <w:rPr>
          <w:rFonts w:asciiTheme="majorBidi" w:hAnsiTheme="majorBidi" w:cstheme="majorBidi"/>
        </w:rPr>
      </w:pPr>
      <w:r>
        <w:rPr>
          <w:rFonts w:asciiTheme="majorBidi" w:hAnsiTheme="majorBidi" w:cstheme="majorBidi"/>
        </w:rPr>
        <w:br w:type="page"/>
      </w:r>
    </w:p>
    <w:p w14:paraId="62400DFC" w14:textId="064605C9" w:rsidR="002844CC" w:rsidRPr="00F21908" w:rsidRDefault="002844CC" w:rsidP="002844CC">
      <w:pPr>
        <w:spacing w:after="0"/>
        <w:rPr>
          <w:rFonts w:asciiTheme="majorBidi" w:hAnsiTheme="majorBidi" w:cstheme="majorBidi"/>
        </w:rPr>
      </w:pPr>
      <w:r w:rsidRPr="0069429B">
        <w:rPr>
          <w:rFonts w:asciiTheme="majorBidi" w:hAnsiTheme="majorBidi" w:cstheme="majorBidi"/>
        </w:rPr>
        <w:lastRenderedPageBreak/>
        <w:t xml:space="preserve">Table </w:t>
      </w:r>
      <w:r w:rsidRPr="0069429B">
        <w:rPr>
          <w:rFonts w:asciiTheme="majorBidi" w:hAnsiTheme="majorBidi" w:cstheme="majorBidi"/>
          <w:i/>
          <w:iCs/>
        </w:rPr>
        <w:fldChar w:fldCharType="begin"/>
      </w:r>
      <w:r w:rsidRPr="0069429B">
        <w:rPr>
          <w:rFonts w:asciiTheme="majorBidi" w:hAnsiTheme="majorBidi" w:cstheme="majorBidi"/>
        </w:rPr>
        <w:instrText xml:space="preserve"> SEQ Table \* ARABIC </w:instrText>
      </w:r>
      <w:r w:rsidRPr="0069429B">
        <w:rPr>
          <w:rFonts w:asciiTheme="majorBidi" w:hAnsiTheme="majorBidi" w:cstheme="majorBidi"/>
          <w:i/>
          <w:iCs/>
        </w:rPr>
        <w:fldChar w:fldCharType="separate"/>
      </w:r>
      <w:r>
        <w:rPr>
          <w:rFonts w:asciiTheme="majorBidi" w:hAnsiTheme="majorBidi" w:cstheme="majorBidi"/>
          <w:noProof/>
        </w:rPr>
        <w:t>3</w:t>
      </w:r>
      <w:r w:rsidRPr="0069429B">
        <w:rPr>
          <w:rFonts w:asciiTheme="majorBidi" w:hAnsiTheme="majorBidi" w:cstheme="majorBidi"/>
          <w:i/>
          <w:iCs/>
        </w:rPr>
        <w:fldChar w:fldCharType="end"/>
      </w:r>
      <w:bookmarkEnd w:id="1"/>
      <w:r w:rsidRPr="0069429B">
        <w:rPr>
          <w:rFonts w:asciiTheme="majorBidi" w:hAnsiTheme="majorBidi" w:cstheme="majorBidi"/>
        </w:rPr>
        <w:t xml:space="preserve">: Summary of </w:t>
      </w:r>
      <w:r>
        <w:rPr>
          <w:rFonts w:asciiTheme="majorBidi" w:hAnsiTheme="majorBidi" w:cstheme="majorBidi"/>
        </w:rPr>
        <w:t>concrete-filled double-skin circular steel tubular (CFDST) stub column test data</w:t>
      </w:r>
      <w:r w:rsidRPr="0069429B">
        <w:rPr>
          <w:rFonts w:asciiTheme="majorBidi" w:hAnsiTheme="majorBidi" w:cstheme="majorBidi"/>
        </w:rPr>
        <w:t xml:space="preserve">. </w:t>
      </w:r>
    </w:p>
    <w:tbl>
      <w:tblPr>
        <w:tblStyle w:val="PlainTable4"/>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6"/>
        <w:gridCol w:w="799"/>
        <w:gridCol w:w="810"/>
        <w:gridCol w:w="900"/>
        <w:gridCol w:w="810"/>
        <w:gridCol w:w="900"/>
        <w:gridCol w:w="900"/>
        <w:gridCol w:w="900"/>
        <w:gridCol w:w="688"/>
      </w:tblGrid>
      <w:tr w:rsidR="002844CC" w:rsidRPr="00AA2513" w14:paraId="163739B5" w14:textId="77777777" w:rsidTr="00C52F9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bottom w:val="single" w:sz="4" w:space="0" w:color="auto"/>
            </w:tcBorders>
            <w:noWrap/>
            <w:hideMark/>
          </w:tcPr>
          <w:p w14:paraId="4E6571E2" w14:textId="77777777" w:rsidR="002844CC" w:rsidRPr="00133F74" w:rsidRDefault="002844CC" w:rsidP="00C52F9C">
            <w:pPr>
              <w:jc w:val="center"/>
              <w:rPr>
                <w:rFonts w:asciiTheme="majorBidi" w:hAnsiTheme="majorBidi" w:cstheme="majorBidi"/>
                <w:b w:val="0"/>
                <w:bCs w:val="0"/>
                <w:sz w:val="16"/>
                <w:szCs w:val="16"/>
              </w:rPr>
            </w:pPr>
            <m:oMathPara>
              <m:oMath>
                <m:r>
                  <m:rPr>
                    <m:sty m:val="bi"/>
                  </m:rPr>
                  <w:rPr>
                    <w:rFonts w:ascii="Cambria Math" w:hAnsi="Cambria Math" w:cstheme="majorBidi"/>
                    <w:sz w:val="16"/>
                    <w:szCs w:val="16"/>
                  </w:rPr>
                  <m:t>n</m:t>
                </m:r>
              </m:oMath>
            </m:oMathPara>
          </w:p>
        </w:tc>
        <w:tc>
          <w:tcPr>
            <w:tcW w:w="799" w:type="dxa"/>
            <w:tcBorders>
              <w:top w:val="single" w:sz="4" w:space="0" w:color="auto"/>
              <w:bottom w:val="single" w:sz="4" w:space="0" w:color="auto"/>
            </w:tcBorders>
            <w:noWrap/>
            <w:hideMark/>
          </w:tcPr>
          <w:p w14:paraId="24CED62D"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r>
                <m:rPr>
                  <m:sty m:val="bi"/>
                </m:rPr>
                <w:rPr>
                  <w:rFonts w:ascii="Cambria Math" w:hAnsi="Cambria Math" w:cstheme="majorBidi"/>
                  <w:sz w:val="16"/>
                  <w:szCs w:val="16"/>
                </w:rPr>
                <m:t>D</m:t>
              </m:r>
            </m:oMath>
            <w:r w:rsidRPr="00133F74">
              <w:rPr>
                <w:rFonts w:asciiTheme="majorBidi" w:hAnsiTheme="majorBidi" w:cstheme="majorBidi"/>
                <w:b w:val="0"/>
                <w:bCs w:val="0"/>
                <w:sz w:val="16"/>
                <w:szCs w:val="16"/>
              </w:rPr>
              <w:t xml:space="preserve"> (mm)</w:t>
            </w:r>
          </w:p>
        </w:tc>
        <w:tc>
          <w:tcPr>
            <w:tcW w:w="810" w:type="dxa"/>
            <w:tcBorders>
              <w:top w:val="single" w:sz="4" w:space="0" w:color="auto"/>
              <w:bottom w:val="single" w:sz="4" w:space="0" w:color="auto"/>
            </w:tcBorders>
            <w:noWrap/>
            <w:hideMark/>
          </w:tcPr>
          <w:p w14:paraId="2DFB457B"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r>
                <m:rPr>
                  <m:sty m:val="bi"/>
                </m:rPr>
                <w:rPr>
                  <w:rFonts w:ascii="Cambria Math" w:hAnsi="Cambria Math" w:cstheme="majorBidi"/>
                  <w:sz w:val="16"/>
                  <w:szCs w:val="16"/>
                </w:rPr>
                <m:t>t</m:t>
              </m:r>
            </m:oMath>
            <w:r w:rsidRPr="00133F74">
              <w:rPr>
                <w:rFonts w:asciiTheme="majorBidi" w:hAnsiTheme="majorBidi" w:cstheme="majorBidi"/>
                <w:b w:val="0"/>
                <w:bCs w:val="0"/>
                <w:sz w:val="16"/>
                <w:szCs w:val="16"/>
              </w:rPr>
              <w:t xml:space="preserve"> (mm)</w:t>
            </w:r>
          </w:p>
        </w:tc>
        <w:tc>
          <w:tcPr>
            <w:tcW w:w="900" w:type="dxa"/>
            <w:tcBorders>
              <w:top w:val="single" w:sz="4" w:space="0" w:color="auto"/>
              <w:bottom w:val="single" w:sz="4" w:space="0" w:color="auto"/>
            </w:tcBorders>
            <w:noWrap/>
            <w:hideMark/>
          </w:tcPr>
          <w:p w14:paraId="1BA53DF4" w14:textId="77777777" w:rsidR="002844CC" w:rsidRPr="00133F74"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hAnsi="Cambria Math" w:cstheme="majorBidi"/>
                      <w:b w:val="0"/>
                      <w:bCs w:val="0"/>
                      <w:i/>
                      <w:sz w:val="16"/>
                      <w:szCs w:val="16"/>
                    </w:rPr>
                  </m:ctrlPr>
                </m:sSubPr>
                <m:e>
                  <m:r>
                    <m:rPr>
                      <m:sty m:val="bi"/>
                    </m:rPr>
                    <w:rPr>
                      <w:rFonts w:ascii="Cambria Math" w:hAnsi="Cambria Math" w:cstheme="majorBidi"/>
                      <w:sz w:val="16"/>
                      <w:szCs w:val="16"/>
                    </w:rPr>
                    <m:t>D</m:t>
                  </m:r>
                </m:e>
                <m:sub>
                  <m:r>
                    <m:rPr>
                      <m:sty m:val="bi"/>
                    </m:rPr>
                    <w:rPr>
                      <w:rFonts w:ascii="Cambria Math" w:hAnsi="Cambria Math" w:cstheme="majorBidi"/>
                      <w:sz w:val="16"/>
                      <w:szCs w:val="16"/>
                    </w:rPr>
                    <m:t>i</m:t>
                  </m:r>
                </m:sub>
              </m:sSub>
            </m:oMath>
            <w:r w:rsidR="002844CC" w:rsidRPr="00133F74">
              <w:rPr>
                <w:rFonts w:asciiTheme="majorBidi" w:hAnsiTheme="majorBidi" w:cstheme="majorBidi"/>
                <w:b w:val="0"/>
                <w:bCs w:val="0"/>
                <w:sz w:val="16"/>
                <w:szCs w:val="16"/>
              </w:rPr>
              <w:t xml:space="preserve"> (mm)</w:t>
            </w:r>
          </w:p>
        </w:tc>
        <w:tc>
          <w:tcPr>
            <w:tcW w:w="810" w:type="dxa"/>
            <w:tcBorders>
              <w:top w:val="single" w:sz="4" w:space="0" w:color="auto"/>
              <w:bottom w:val="single" w:sz="4" w:space="0" w:color="auto"/>
            </w:tcBorders>
            <w:noWrap/>
            <w:hideMark/>
          </w:tcPr>
          <w:p w14:paraId="2D466AF2" w14:textId="77777777" w:rsidR="002844CC" w:rsidRPr="00133F74"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hAnsi="Cambria Math" w:cstheme="majorBidi"/>
                      <w:b w:val="0"/>
                      <w:bCs w:val="0"/>
                      <w:i/>
                      <w:sz w:val="16"/>
                      <w:szCs w:val="16"/>
                    </w:rPr>
                  </m:ctrlPr>
                </m:sSubPr>
                <m:e>
                  <m:r>
                    <m:rPr>
                      <m:sty m:val="bi"/>
                    </m:rPr>
                    <w:rPr>
                      <w:rFonts w:ascii="Cambria Math" w:hAnsi="Cambria Math" w:cstheme="majorBidi"/>
                      <w:sz w:val="16"/>
                      <w:szCs w:val="16"/>
                    </w:rPr>
                    <m:t>t</m:t>
                  </m:r>
                </m:e>
                <m:sub>
                  <m:r>
                    <m:rPr>
                      <m:sty m:val="bi"/>
                    </m:rPr>
                    <w:rPr>
                      <w:rFonts w:ascii="Cambria Math" w:hAnsi="Cambria Math" w:cstheme="majorBidi"/>
                      <w:sz w:val="16"/>
                      <w:szCs w:val="16"/>
                    </w:rPr>
                    <m:t>i</m:t>
                  </m:r>
                </m:sub>
              </m:sSub>
            </m:oMath>
            <w:r w:rsidR="002844CC" w:rsidRPr="00133F74">
              <w:rPr>
                <w:rFonts w:asciiTheme="majorBidi" w:hAnsiTheme="majorBidi" w:cstheme="majorBidi"/>
                <w:b w:val="0"/>
                <w:bCs w:val="0"/>
                <w:sz w:val="16"/>
                <w:szCs w:val="16"/>
              </w:rPr>
              <w:t xml:space="preserve"> (mm)</w:t>
            </w:r>
          </w:p>
        </w:tc>
        <w:tc>
          <w:tcPr>
            <w:tcW w:w="900" w:type="dxa"/>
            <w:tcBorders>
              <w:top w:val="single" w:sz="4" w:space="0" w:color="auto"/>
              <w:bottom w:val="single" w:sz="4" w:space="0" w:color="auto"/>
            </w:tcBorders>
            <w:noWrap/>
            <w:hideMark/>
          </w:tcPr>
          <w:p w14:paraId="01818D53" w14:textId="77777777" w:rsidR="002844CC" w:rsidRPr="00133F74"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y</m:t>
                  </m:r>
                </m:sub>
              </m:sSub>
            </m:oMath>
            <w:r w:rsidR="002844CC" w:rsidRPr="00133F74">
              <w:rPr>
                <w:rFonts w:ascii="Cambria Math" w:eastAsia="Times New Roman" w:hAnsi="Cambria Math" w:cstheme="majorBidi"/>
                <w:b w:val="0"/>
                <w:bCs w:val="0"/>
                <w:iCs/>
                <w:sz w:val="16"/>
                <w:szCs w:val="16"/>
              </w:rPr>
              <w:t xml:space="preserve"> </w:t>
            </w:r>
            <w:r w:rsidR="002844CC" w:rsidRPr="00133F74">
              <w:rPr>
                <w:rFonts w:asciiTheme="majorBidi" w:hAnsiTheme="majorBidi" w:cstheme="majorBidi"/>
                <w:b w:val="0"/>
                <w:bCs w:val="0"/>
                <w:sz w:val="16"/>
                <w:szCs w:val="16"/>
              </w:rPr>
              <w:t>(MPa)</w:t>
            </w:r>
          </w:p>
        </w:tc>
        <w:tc>
          <w:tcPr>
            <w:tcW w:w="900" w:type="dxa"/>
            <w:tcBorders>
              <w:top w:val="single" w:sz="4" w:space="0" w:color="auto"/>
              <w:bottom w:val="single" w:sz="4" w:space="0" w:color="auto"/>
            </w:tcBorders>
            <w:noWrap/>
            <w:hideMark/>
          </w:tcPr>
          <w:p w14:paraId="62176099" w14:textId="77777777" w:rsidR="002844CC" w:rsidRPr="00133F74"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yi</m:t>
                  </m:r>
                </m:sub>
              </m:sSub>
            </m:oMath>
            <w:r w:rsidR="002844CC" w:rsidRPr="00133F74">
              <w:rPr>
                <w:rFonts w:ascii="Cambria Math" w:eastAsia="Times New Roman" w:hAnsi="Cambria Math" w:cstheme="majorBidi"/>
                <w:b w:val="0"/>
                <w:bCs w:val="0"/>
                <w:iCs/>
                <w:sz w:val="16"/>
                <w:szCs w:val="16"/>
              </w:rPr>
              <w:t xml:space="preserve"> </w:t>
            </w:r>
            <w:r w:rsidR="002844CC" w:rsidRPr="00133F74">
              <w:rPr>
                <w:rFonts w:asciiTheme="majorBidi" w:hAnsiTheme="majorBidi" w:cstheme="majorBidi"/>
                <w:b w:val="0"/>
                <w:bCs w:val="0"/>
                <w:sz w:val="16"/>
                <w:szCs w:val="16"/>
              </w:rPr>
              <w:t>(MPa)</w:t>
            </w:r>
          </w:p>
        </w:tc>
        <w:tc>
          <w:tcPr>
            <w:tcW w:w="900" w:type="dxa"/>
            <w:tcBorders>
              <w:top w:val="single" w:sz="4" w:space="0" w:color="auto"/>
              <w:bottom w:val="single" w:sz="4" w:space="0" w:color="auto"/>
            </w:tcBorders>
            <w:noWrap/>
            <w:hideMark/>
          </w:tcPr>
          <w:p w14:paraId="35E1B74F" w14:textId="77777777" w:rsidR="002844CC" w:rsidRPr="00133F74" w:rsidRDefault="00000000"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Sup>
                <m:sSubSupPr>
                  <m:ctrlPr>
                    <w:rPr>
                      <w:rFonts w:ascii="Cambria Math" w:eastAsia="Times New Roman" w:hAnsi="Cambria Math" w:cstheme="majorBidi"/>
                      <w:b w:val="0"/>
                      <w:bCs w:val="0"/>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002844CC" w:rsidRPr="00133F74">
              <w:rPr>
                <w:rFonts w:ascii="Cambria Math" w:eastAsia="Times New Roman" w:hAnsi="Cambria Math" w:cstheme="majorBidi"/>
                <w:b w:val="0"/>
                <w:bCs w:val="0"/>
                <w:iCs/>
                <w:sz w:val="16"/>
                <w:szCs w:val="16"/>
              </w:rPr>
              <w:t xml:space="preserve"> </w:t>
            </w:r>
            <w:r w:rsidR="002844CC" w:rsidRPr="00133F74">
              <w:rPr>
                <w:rFonts w:asciiTheme="majorBidi" w:hAnsiTheme="majorBidi" w:cstheme="majorBidi"/>
                <w:b w:val="0"/>
                <w:bCs w:val="0"/>
                <w:sz w:val="16"/>
                <w:szCs w:val="16"/>
              </w:rPr>
              <w:t>(MPa)</w:t>
            </w:r>
          </w:p>
        </w:tc>
        <w:tc>
          <w:tcPr>
            <w:tcW w:w="688" w:type="dxa"/>
            <w:tcBorders>
              <w:top w:val="single" w:sz="4" w:space="0" w:color="auto"/>
              <w:bottom w:val="single" w:sz="4" w:space="0" w:color="auto"/>
            </w:tcBorders>
            <w:noWrap/>
            <w:hideMark/>
          </w:tcPr>
          <w:p w14:paraId="2F421BF4"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133F74">
              <w:rPr>
                <w:rFonts w:asciiTheme="majorBidi" w:eastAsia="Times New Roman" w:hAnsiTheme="majorBidi" w:cstheme="majorBidi"/>
                <w:b w:val="0"/>
                <w:bCs w:val="0"/>
                <w:kern w:val="0"/>
                <w:sz w:val="16"/>
                <w:szCs w:val="16"/>
                <w14:ligatures w14:val="none"/>
              </w:rPr>
              <w:t>Ref.</w:t>
            </w:r>
          </w:p>
        </w:tc>
      </w:tr>
      <w:tr w:rsidR="002844CC" w:rsidRPr="00AA2513" w14:paraId="687BAA4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tcBorders>
            <w:noWrap/>
            <w:hideMark/>
          </w:tcPr>
          <w:p w14:paraId="5FAD94F7"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6</w:t>
            </w:r>
          </w:p>
        </w:tc>
        <w:tc>
          <w:tcPr>
            <w:tcW w:w="799" w:type="dxa"/>
            <w:tcBorders>
              <w:top w:val="single" w:sz="4" w:space="0" w:color="auto"/>
            </w:tcBorders>
            <w:noWrap/>
            <w:hideMark/>
          </w:tcPr>
          <w:p w14:paraId="2138BB1F"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75-114</w:t>
            </w:r>
          </w:p>
        </w:tc>
        <w:tc>
          <w:tcPr>
            <w:tcW w:w="810" w:type="dxa"/>
            <w:tcBorders>
              <w:top w:val="single" w:sz="4" w:space="0" w:color="auto"/>
            </w:tcBorders>
            <w:noWrap/>
            <w:hideMark/>
          </w:tcPr>
          <w:p w14:paraId="186F639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6-1.8</w:t>
            </w:r>
          </w:p>
        </w:tc>
        <w:tc>
          <w:tcPr>
            <w:tcW w:w="900" w:type="dxa"/>
            <w:tcBorders>
              <w:top w:val="single" w:sz="4" w:space="0" w:color="auto"/>
            </w:tcBorders>
            <w:noWrap/>
            <w:hideMark/>
          </w:tcPr>
          <w:p w14:paraId="044D3F3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1-89</w:t>
            </w:r>
          </w:p>
        </w:tc>
        <w:tc>
          <w:tcPr>
            <w:tcW w:w="810" w:type="dxa"/>
            <w:tcBorders>
              <w:top w:val="single" w:sz="4" w:space="0" w:color="auto"/>
            </w:tcBorders>
            <w:noWrap/>
            <w:hideMark/>
          </w:tcPr>
          <w:p w14:paraId="227F4899"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6-1.6</w:t>
            </w:r>
          </w:p>
        </w:tc>
        <w:tc>
          <w:tcPr>
            <w:tcW w:w="900" w:type="dxa"/>
            <w:tcBorders>
              <w:top w:val="single" w:sz="4" w:space="0" w:color="auto"/>
            </w:tcBorders>
            <w:noWrap/>
            <w:hideMark/>
          </w:tcPr>
          <w:p w14:paraId="0810D5B9"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5-524</w:t>
            </w:r>
          </w:p>
        </w:tc>
        <w:tc>
          <w:tcPr>
            <w:tcW w:w="900" w:type="dxa"/>
            <w:tcBorders>
              <w:top w:val="single" w:sz="4" w:space="0" w:color="auto"/>
            </w:tcBorders>
            <w:noWrap/>
            <w:hideMark/>
          </w:tcPr>
          <w:p w14:paraId="08E3E04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16-512</w:t>
            </w:r>
          </w:p>
        </w:tc>
        <w:tc>
          <w:tcPr>
            <w:tcW w:w="900" w:type="dxa"/>
            <w:tcBorders>
              <w:top w:val="single" w:sz="4" w:space="0" w:color="auto"/>
            </w:tcBorders>
            <w:noWrap/>
            <w:hideMark/>
          </w:tcPr>
          <w:p w14:paraId="291F642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59</w:t>
            </w:r>
          </w:p>
        </w:tc>
        <w:tc>
          <w:tcPr>
            <w:tcW w:w="688" w:type="dxa"/>
            <w:tcBorders>
              <w:top w:val="single" w:sz="4" w:space="0" w:color="auto"/>
            </w:tcBorders>
            <w:noWrap/>
            <w:hideMark/>
          </w:tcPr>
          <w:p w14:paraId="3452D329" w14:textId="43766D8D"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ISBN":"1879749572","abstract":"The strength of steel tubes used in offshore construction is often limited by local and global stability considerations. We propose a new composite tube which consists of two concentric steel tubes with polymer concrete sandwiched in-between. The increase in section modulus will enhance the global stability in long tube applications. Thus, the strength and ductility of the new tube will be controlled by the local behavior which is influenced by the interaction of the three components of the composite tube. In this study, twenty small scale models of short composite tubes were tested under uniaxial compression and several were tested under cyclic semi-reversal loading. The polymer concrete used was polyester-based with a nominal compressive strength of 60 MPa. The nominal yielding stress of steel tubes was 480 MPa. Test results showed that the new composite tubes generally had a compressive strength 10-to-30% higher than the sum of the individual components. More interestingly, the ductility of the composite tube was much improved comparing to the ductility of steel tubes after yielding. The confining effect of the tubes on the polymer concrete was responsible for the increase of overall strength. A simple analytical model was developed to predict the axial load-deformation history up to the peak strength. The analytical results agreed well with the test results. The cyclic tests revealed no ill effect on the performance of the tube.","author":[{"dropping-particle":"","family":"Wei","given":"S.","non-dropping-particle":"","parse-names":false,"suffix":""},{"dropping-particle":"","family":"Mau","given":"S. T.","non-dropping-particle":"","parse-names":false,"suffix":""},{"dropping-particle":"","family":"Vipulanandan","given":"C.","non-dropping-particle":"","parse-names":false,"suffix":""},{"dropping-particle":"","family":"Mantrala","given":"S. K.","non-dropping-particle":"","parse-names":false,"suffix":""}],"container-title":"Proceedings - 1994 Annual Task Group Technical Session, Structural Stability Research","id":"ITEM-1","issued":{"date-parts":[["1994"]]},"page":"223-237","title":"Performance of a new sandwich tube under axial loading","type":"article-journal"},"uris":["http://www.mendeley.com/documents/?uuid=838acb0e-530a-4dfa-b8db-7b58c3791420"]}],"mendeley":{"formattedCitation":"[126]","plainTextFormattedCitation":"[126]","previouslyFormattedCitation":"[12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26]</w:t>
            </w:r>
            <w:r>
              <w:rPr>
                <w:rStyle w:val="FootnoteReference"/>
                <w:rFonts w:asciiTheme="majorBidi" w:hAnsiTheme="majorBidi" w:cstheme="majorBidi"/>
                <w:sz w:val="16"/>
                <w:szCs w:val="16"/>
              </w:rPr>
              <w:fldChar w:fldCharType="end"/>
            </w:r>
          </w:p>
        </w:tc>
      </w:tr>
      <w:tr w:rsidR="002844CC" w:rsidRPr="00AA2513" w14:paraId="554AFF68"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B414714"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12</w:t>
            </w:r>
          </w:p>
        </w:tc>
        <w:tc>
          <w:tcPr>
            <w:tcW w:w="799" w:type="dxa"/>
            <w:noWrap/>
            <w:hideMark/>
          </w:tcPr>
          <w:p w14:paraId="4250B4D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300</w:t>
            </w:r>
          </w:p>
        </w:tc>
        <w:tc>
          <w:tcPr>
            <w:tcW w:w="810" w:type="dxa"/>
            <w:noWrap/>
            <w:hideMark/>
          </w:tcPr>
          <w:p w14:paraId="2D3574C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76CE526E"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8-165</w:t>
            </w:r>
          </w:p>
        </w:tc>
        <w:tc>
          <w:tcPr>
            <w:tcW w:w="810" w:type="dxa"/>
            <w:noWrap/>
            <w:hideMark/>
          </w:tcPr>
          <w:p w14:paraId="643D392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1BC5618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6-295</w:t>
            </w:r>
          </w:p>
        </w:tc>
        <w:tc>
          <w:tcPr>
            <w:tcW w:w="900" w:type="dxa"/>
            <w:noWrap/>
            <w:hideMark/>
          </w:tcPr>
          <w:p w14:paraId="7E3A8CBE"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5-396</w:t>
            </w:r>
          </w:p>
        </w:tc>
        <w:tc>
          <w:tcPr>
            <w:tcW w:w="900" w:type="dxa"/>
            <w:noWrap/>
            <w:hideMark/>
          </w:tcPr>
          <w:p w14:paraId="2736510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7</w:t>
            </w:r>
          </w:p>
        </w:tc>
        <w:tc>
          <w:tcPr>
            <w:tcW w:w="688" w:type="dxa"/>
            <w:noWrap/>
            <w:hideMark/>
          </w:tcPr>
          <w:p w14:paraId="69CF6B0F" w14:textId="6D8DAA5C"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jcsr.2003.11.008","ISSN":"0143974X","abstract":"A series of tests on concrete filled double skin steel tubular (CFDST) stub columns (14) and beam-columns (12) were carried out. Both outer and inner tubes were circular hollow sections (CHS). The main experimental parameters for stub columns were the diameter-to-thickness ratio and hollow section ratio, while those for beam-columns were slenderness ratio and load eccentricity. A theoretical model is developed in this paper for CFDST stub columns and beam-columns. A unified theory is described where a confinement factor (ξ) is introduced to describe the composite action between the outer steel tube and the sandwiched concrete. The predicted load versus deformation relationships are in good agreement with stub column and beam-column test results. Simplified models are derived to predict the load-carrying capacities of the composite members. © 2003 Elsevier Ltd. All rights reserved.","author":[{"dropping-particle":"","family":"Tao","given":"Zhong","non-dropping-particle":"","parse-names":false,"suffix":""},{"dropping-particle":"","family":"Han","given":"Lin Hai","non-dropping-particle":"","parse-names":false,"suffix":""},{"dropping-particle":"","family":"Zhao","given":"Xiao Ling","non-dropping-particle":"","parse-names":false,"suffix":""}],"container-title":"Journal of Constructional Steel Research","id":"ITEM-1","issue":"8","issued":{"date-parts":[["2004"]]},"page":"1129-1158","title":"Behaviour of concrete-filled double skin (CHS inner and CHS outer) steel tubular stub columns and beam-columns","type":"article-journal","volume":"60"},"uris":["http://www.mendeley.com/documents/?uuid=16b5224b-12e1-4ac4-9782-bd158401fab4"]}],"mendeley":{"formattedCitation":"[127]","plainTextFormattedCitation":"[127]","previouslyFormattedCitation":"[12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27]</w:t>
            </w:r>
            <w:r>
              <w:rPr>
                <w:rStyle w:val="FootnoteReference"/>
                <w:rFonts w:asciiTheme="majorBidi" w:hAnsiTheme="majorBidi" w:cstheme="majorBidi"/>
                <w:sz w:val="16"/>
                <w:szCs w:val="16"/>
              </w:rPr>
              <w:fldChar w:fldCharType="end"/>
            </w:r>
          </w:p>
        </w:tc>
      </w:tr>
      <w:tr w:rsidR="002844CC" w:rsidRPr="00AA2513" w14:paraId="594B8DB4"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39351445"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14</w:t>
            </w:r>
          </w:p>
        </w:tc>
        <w:tc>
          <w:tcPr>
            <w:tcW w:w="799" w:type="dxa"/>
            <w:noWrap/>
            <w:hideMark/>
          </w:tcPr>
          <w:p w14:paraId="44576C9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165</w:t>
            </w:r>
          </w:p>
        </w:tc>
        <w:tc>
          <w:tcPr>
            <w:tcW w:w="810" w:type="dxa"/>
            <w:noWrap/>
            <w:hideMark/>
          </w:tcPr>
          <w:p w14:paraId="68EDA84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7-6</w:t>
            </w:r>
          </w:p>
        </w:tc>
        <w:tc>
          <w:tcPr>
            <w:tcW w:w="900" w:type="dxa"/>
            <w:noWrap/>
            <w:hideMark/>
          </w:tcPr>
          <w:p w14:paraId="005EB52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8-102</w:t>
            </w:r>
          </w:p>
        </w:tc>
        <w:tc>
          <w:tcPr>
            <w:tcW w:w="810" w:type="dxa"/>
            <w:noWrap/>
            <w:hideMark/>
          </w:tcPr>
          <w:p w14:paraId="4C58FDA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3.3</w:t>
            </w:r>
          </w:p>
        </w:tc>
        <w:tc>
          <w:tcPr>
            <w:tcW w:w="900" w:type="dxa"/>
            <w:noWrap/>
            <w:hideMark/>
          </w:tcPr>
          <w:p w14:paraId="0D06B62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5-454</w:t>
            </w:r>
          </w:p>
        </w:tc>
        <w:tc>
          <w:tcPr>
            <w:tcW w:w="900" w:type="dxa"/>
            <w:noWrap/>
            <w:hideMark/>
          </w:tcPr>
          <w:p w14:paraId="55869B8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4-425</w:t>
            </w:r>
          </w:p>
        </w:tc>
        <w:tc>
          <w:tcPr>
            <w:tcW w:w="900" w:type="dxa"/>
            <w:noWrap/>
            <w:hideMark/>
          </w:tcPr>
          <w:p w14:paraId="280A88E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3</w:t>
            </w:r>
          </w:p>
        </w:tc>
        <w:tc>
          <w:tcPr>
            <w:tcW w:w="688" w:type="dxa"/>
            <w:noWrap/>
            <w:hideMark/>
          </w:tcPr>
          <w:p w14:paraId="3733CCFB" w14:textId="5625A62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engstruct.2009.11.015","ISSN":"01410296","abstract":"This paper reports a series of tests on CFDST (concrete-filled double skin tube) stub columns subjected to large deformation axial loading. Both the outer and inner tubes are circular hollow sections (CHS) with a diameter-to-thickness ratio ranging from 19 to 96. It was found that CFDST significantly improved the behaviour of CHS in terms of failure modes, load carrying capacity and energy absorption. Multiple folds were formed in CFDST under large deformation axial loading. The load drop during cyclic loading was found to be insignificant (about 20 to 30%). The behaviour after the cyclic loading was influenced by the stage of the cyclic loading and the D / t ratio. © 2009 Elsevier Ltd. All rights reserved.","author":[{"dropping-particle":"","family":"Zhao","given":"Xiao Ling","non-dropping-particle":"","parse-names":false,"suffix":""},{"dropping-particle":"","family":"Tong","given":"Le Wei","non-dropping-particle":"","parse-names":false,"suffix":""},{"dropping-particle":"","family":"Wang","given":"Xing Yi","non-dropping-particle":"","parse-names":false,"suffix":""}],"container-title":"Engineering Structures","id":"ITEM-1","issue":"3","issued":{"date-parts":[["2010"]]},"page":"692-703","publisher":"Elsevier Ltd","title":"CFDST stub columns subjected to large deformation axial loading","type":"article-journal","volume":"32"},"uris":["http://www.mendeley.com/documents/?uuid=eafa7172-8a39-40a7-a3b6-360c6dfcaafb"]}],"mendeley":{"formattedCitation":"[128]","plainTextFormattedCitation":"[128]","previouslyFormattedCitation":"[12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28]</w:t>
            </w:r>
            <w:r>
              <w:rPr>
                <w:rStyle w:val="FootnoteReference"/>
                <w:rFonts w:asciiTheme="majorBidi" w:hAnsiTheme="majorBidi" w:cstheme="majorBidi"/>
                <w:sz w:val="16"/>
                <w:szCs w:val="16"/>
              </w:rPr>
              <w:fldChar w:fldCharType="end"/>
            </w:r>
          </w:p>
        </w:tc>
      </w:tr>
      <w:tr w:rsidR="002844CC" w:rsidRPr="00AA2513" w14:paraId="6A985B0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2880809"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5</w:t>
            </w:r>
          </w:p>
        </w:tc>
        <w:tc>
          <w:tcPr>
            <w:tcW w:w="799" w:type="dxa"/>
            <w:noWrap/>
            <w:hideMark/>
          </w:tcPr>
          <w:p w14:paraId="77A90C5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0</w:t>
            </w:r>
          </w:p>
        </w:tc>
        <w:tc>
          <w:tcPr>
            <w:tcW w:w="810" w:type="dxa"/>
            <w:noWrap/>
            <w:hideMark/>
          </w:tcPr>
          <w:p w14:paraId="2B4B8C5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2.1</w:t>
            </w:r>
          </w:p>
        </w:tc>
        <w:tc>
          <w:tcPr>
            <w:tcW w:w="900" w:type="dxa"/>
            <w:noWrap/>
            <w:hideMark/>
          </w:tcPr>
          <w:p w14:paraId="0C53057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75-112</w:t>
            </w:r>
          </w:p>
        </w:tc>
        <w:tc>
          <w:tcPr>
            <w:tcW w:w="810" w:type="dxa"/>
            <w:noWrap/>
            <w:hideMark/>
          </w:tcPr>
          <w:p w14:paraId="6805CB1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2.1</w:t>
            </w:r>
          </w:p>
        </w:tc>
        <w:tc>
          <w:tcPr>
            <w:tcW w:w="900" w:type="dxa"/>
            <w:noWrap/>
            <w:hideMark/>
          </w:tcPr>
          <w:p w14:paraId="414C62C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0-300</w:t>
            </w:r>
          </w:p>
        </w:tc>
        <w:tc>
          <w:tcPr>
            <w:tcW w:w="900" w:type="dxa"/>
            <w:noWrap/>
            <w:hideMark/>
          </w:tcPr>
          <w:p w14:paraId="2A75719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0-300</w:t>
            </w:r>
          </w:p>
        </w:tc>
        <w:tc>
          <w:tcPr>
            <w:tcW w:w="900" w:type="dxa"/>
            <w:noWrap/>
            <w:hideMark/>
          </w:tcPr>
          <w:p w14:paraId="769266E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4</w:t>
            </w:r>
          </w:p>
        </w:tc>
        <w:tc>
          <w:tcPr>
            <w:tcW w:w="688" w:type="dxa"/>
            <w:noWrap/>
            <w:hideMark/>
          </w:tcPr>
          <w:p w14:paraId="69833BC1" w14:textId="6A4211D0"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4028/www.scientific.net/amr.168-170.2154","author":[{"dropping-particle":"","family":"Chen, J. Y., &amp; Hai","given":"Y.","non-dropping-particle":"","parse-names":false,"suffix":""}],"container-title":"Advanced Materials Research","id":"ITEM-1","issued":{"date-parts":[["2010"]]},"page":"2154–2157","title":"Research on Bearing Capacity of Short Concrete Filled Double Skin Steel Tubes Columns under Axial Compression","type":"article-journal","volume":"168–170"},"uris":["http://www.mendeley.com/documents/?uuid=c11f58ad-c633-46c9-b823-b40652552d66"]}],"mendeley":{"formattedCitation":"[129]","plainTextFormattedCitation":"[129]","previouslyFormattedCitation":"[12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29]</w:t>
            </w:r>
            <w:r>
              <w:rPr>
                <w:rStyle w:val="FootnoteReference"/>
                <w:rFonts w:asciiTheme="majorBidi" w:hAnsiTheme="majorBidi" w:cstheme="majorBidi"/>
                <w:sz w:val="16"/>
                <w:szCs w:val="16"/>
              </w:rPr>
              <w:fldChar w:fldCharType="end"/>
            </w:r>
          </w:p>
        </w:tc>
      </w:tr>
      <w:tr w:rsidR="002844CC" w:rsidRPr="00AA2513" w14:paraId="3C2182E3"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71E8849D"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4</w:t>
            </w:r>
          </w:p>
        </w:tc>
        <w:tc>
          <w:tcPr>
            <w:tcW w:w="799" w:type="dxa"/>
            <w:noWrap/>
            <w:hideMark/>
          </w:tcPr>
          <w:p w14:paraId="003464E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40</w:t>
            </w:r>
          </w:p>
        </w:tc>
        <w:tc>
          <w:tcPr>
            <w:tcW w:w="810" w:type="dxa"/>
            <w:noWrap/>
            <w:hideMark/>
          </w:tcPr>
          <w:p w14:paraId="75100B71"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w:t>
            </w:r>
          </w:p>
        </w:tc>
        <w:tc>
          <w:tcPr>
            <w:tcW w:w="900" w:type="dxa"/>
            <w:noWrap/>
            <w:hideMark/>
          </w:tcPr>
          <w:p w14:paraId="0393F53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80-120</w:t>
            </w:r>
          </w:p>
        </w:tc>
        <w:tc>
          <w:tcPr>
            <w:tcW w:w="810" w:type="dxa"/>
            <w:noWrap/>
            <w:hideMark/>
          </w:tcPr>
          <w:p w14:paraId="5E3367A4"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w:t>
            </w:r>
          </w:p>
        </w:tc>
        <w:tc>
          <w:tcPr>
            <w:tcW w:w="900" w:type="dxa"/>
            <w:noWrap/>
            <w:hideMark/>
          </w:tcPr>
          <w:p w14:paraId="751BF9E8"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0</w:t>
            </w:r>
          </w:p>
        </w:tc>
        <w:tc>
          <w:tcPr>
            <w:tcW w:w="900" w:type="dxa"/>
            <w:noWrap/>
            <w:hideMark/>
          </w:tcPr>
          <w:p w14:paraId="4D4F38B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0</w:t>
            </w:r>
          </w:p>
        </w:tc>
        <w:tc>
          <w:tcPr>
            <w:tcW w:w="900" w:type="dxa"/>
            <w:noWrap/>
            <w:hideMark/>
          </w:tcPr>
          <w:p w14:paraId="73405D1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w:t>
            </w:r>
          </w:p>
        </w:tc>
        <w:tc>
          <w:tcPr>
            <w:tcW w:w="688" w:type="dxa"/>
            <w:noWrap/>
            <w:hideMark/>
          </w:tcPr>
          <w:p w14:paraId="073FF833" w14:textId="14D6305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author":[{"dropping-particle":"","family":"Fan","given":"J","non-dropping-particle":"","parse-names":false,"suffix":""},{"dropping-particle":"","family":"Baig","given":"M","non-dropping-particle":"","parse-names":false,"suffix":""},{"dropping-particle":"","family":"Nie","given":"J","non-dropping-particle":"","parse-names":false,"suffix":""}],"container-title":"Tubular Structures XII: Proceedings of Tubular Structures XII, Shanghai, China, 8-10 October 2008","id":"ITEM-1","issued":{"date-parts":[["2008"]]},"publisher":"CRC Press","title":"Test and analysis on double-skin concrete filled tubular columns","type":"article-journal","volume":"407"},"uris":["http://www.mendeley.com/documents/?uuid=fd69d6ac-d7ee-4bb8-a804-c3086712c616"]}],"mendeley":{"formattedCitation":"[130]","plainTextFormattedCitation":"[130]","previouslyFormattedCitation":"[13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0]</w:t>
            </w:r>
            <w:r>
              <w:rPr>
                <w:rStyle w:val="FootnoteReference"/>
                <w:rFonts w:asciiTheme="majorBidi" w:hAnsiTheme="majorBidi" w:cstheme="majorBidi"/>
                <w:sz w:val="16"/>
                <w:szCs w:val="16"/>
              </w:rPr>
              <w:fldChar w:fldCharType="end"/>
            </w:r>
          </w:p>
        </w:tc>
      </w:tr>
      <w:tr w:rsidR="002844CC" w:rsidRPr="00AA2513" w14:paraId="5CDE78B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CA70771"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9</w:t>
            </w:r>
          </w:p>
        </w:tc>
        <w:tc>
          <w:tcPr>
            <w:tcW w:w="799" w:type="dxa"/>
            <w:noWrap/>
            <w:hideMark/>
          </w:tcPr>
          <w:p w14:paraId="5ED5771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57-159</w:t>
            </w:r>
          </w:p>
        </w:tc>
        <w:tc>
          <w:tcPr>
            <w:tcW w:w="810" w:type="dxa"/>
            <w:noWrap/>
            <w:hideMark/>
          </w:tcPr>
          <w:p w14:paraId="3E4726C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9-2.1</w:t>
            </w:r>
          </w:p>
        </w:tc>
        <w:tc>
          <w:tcPr>
            <w:tcW w:w="900" w:type="dxa"/>
            <w:noWrap/>
            <w:hideMark/>
          </w:tcPr>
          <w:p w14:paraId="4AA8075F"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8-115</w:t>
            </w:r>
          </w:p>
        </w:tc>
        <w:tc>
          <w:tcPr>
            <w:tcW w:w="810" w:type="dxa"/>
            <w:noWrap/>
            <w:hideMark/>
          </w:tcPr>
          <w:p w14:paraId="2B2FA83F"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9-2.1</w:t>
            </w:r>
          </w:p>
        </w:tc>
        <w:tc>
          <w:tcPr>
            <w:tcW w:w="900" w:type="dxa"/>
            <w:noWrap/>
            <w:hideMark/>
          </w:tcPr>
          <w:p w14:paraId="5E563F7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1-308</w:t>
            </w:r>
          </w:p>
        </w:tc>
        <w:tc>
          <w:tcPr>
            <w:tcW w:w="900" w:type="dxa"/>
            <w:noWrap/>
            <w:hideMark/>
          </w:tcPr>
          <w:p w14:paraId="2DCDBC7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1-308</w:t>
            </w:r>
          </w:p>
        </w:tc>
        <w:tc>
          <w:tcPr>
            <w:tcW w:w="900" w:type="dxa"/>
            <w:noWrap/>
            <w:hideMark/>
          </w:tcPr>
          <w:p w14:paraId="48C4850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9</w:t>
            </w:r>
          </w:p>
        </w:tc>
        <w:tc>
          <w:tcPr>
            <w:tcW w:w="688" w:type="dxa"/>
            <w:noWrap/>
            <w:hideMark/>
          </w:tcPr>
          <w:p w14:paraId="362FA51F" w14:textId="3A24DC2D"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tws.2009.08.001","ISSN":"02638231","abstract":"Concrete filled double skin tubular (CFDST in abbreviation) stub columns consist of double concentric thin steel tubes and filled concrete between them. Their mechanical behaviors under axial compression were investigated experimentally. Two testing parameters considered were inner-to-outer diameters ratio and diameter-to-thickness ratio. Observed failure modes were controlled by the local buckling of both the tubes associated with shearing failure of the filled concrete. Main discussion is given on confinement effect by the outer tube to the filled concrete strength. Equations to estimate their ultimate strengths under compression were proposed based upon the yielding strengths of the tubes and the filled concrete cylinder strength. © 2009 Elsevier Ltd. All rights reserved.","author":[{"dropping-particle":"","family":"Uenaka","given":"Kojiro","non-dropping-particle":"","parse-names":false,"suffix":""},{"dropping-particle":"","family":"Kitoh","given":"Hiroaki","non-dropping-particle":"","parse-names":false,"suffix":""},{"dropping-particle":"","family":"Sonoda","given":"Keiichiro","non-dropping-particle":"","parse-names":false,"suffix":""}],"container-title":"Thin-Walled Structures","id":"ITEM-1","issue":"1","issued":{"date-parts":[["2010"]]},"page":"19-24","publisher":"Elsevier","title":"Concrete filled double skin circular stub columns under compression","type":"article-journal","volume":"48"},"uris":["http://www.mendeley.com/documents/?uuid=b2ea965b-be47-4bae-8a3e-aa84a70262c2"]}],"mendeley":{"formattedCitation":"[131]","plainTextFormattedCitation":"[131]","previouslyFormattedCitation":"[13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1]</w:t>
            </w:r>
            <w:r>
              <w:rPr>
                <w:rStyle w:val="FootnoteReference"/>
                <w:rFonts w:asciiTheme="majorBidi" w:hAnsiTheme="majorBidi" w:cstheme="majorBidi"/>
                <w:sz w:val="16"/>
                <w:szCs w:val="16"/>
              </w:rPr>
              <w:fldChar w:fldCharType="end"/>
            </w:r>
          </w:p>
        </w:tc>
      </w:tr>
      <w:tr w:rsidR="002844CC" w:rsidRPr="00AA2513" w14:paraId="1EDAC303"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5DC9F83E"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w:t>
            </w:r>
          </w:p>
        </w:tc>
        <w:tc>
          <w:tcPr>
            <w:tcW w:w="799" w:type="dxa"/>
            <w:noWrap/>
            <w:hideMark/>
          </w:tcPr>
          <w:p w14:paraId="284554B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0</w:t>
            </w:r>
          </w:p>
        </w:tc>
        <w:tc>
          <w:tcPr>
            <w:tcW w:w="810" w:type="dxa"/>
            <w:noWrap/>
            <w:hideMark/>
          </w:tcPr>
          <w:p w14:paraId="06CFC36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8</w:t>
            </w:r>
          </w:p>
        </w:tc>
        <w:tc>
          <w:tcPr>
            <w:tcW w:w="900" w:type="dxa"/>
            <w:noWrap/>
            <w:hideMark/>
          </w:tcPr>
          <w:p w14:paraId="6B89095B"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31</w:t>
            </w:r>
          </w:p>
        </w:tc>
        <w:tc>
          <w:tcPr>
            <w:tcW w:w="810" w:type="dxa"/>
            <w:noWrap/>
            <w:hideMark/>
          </w:tcPr>
          <w:p w14:paraId="0338E35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w:t>
            </w:r>
          </w:p>
        </w:tc>
        <w:tc>
          <w:tcPr>
            <w:tcW w:w="900" w:type="dxa"/>
            <w:noWrap/>
            <w:hideMark/>
          </w:tcPr>
          <w:p w14:paraId="38756C9F"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39</w:t>
            </w:r>
          </w:p>
        </w:tc>
        <w:tc>
          <w:tcPr>
            <w:tcW w:w="900" w:type="dxa"/>
            <w:noWrap/>
            <w:hideMark/>
          </w:tcPr>
          <w:p w14:paraId="0BD4F39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7</w:t>
            </w:r>
          </w:p>
        </w:tc>
        <w:tc>
          <w:tcPr>
            <w:tcW w:w="900" w:type="dxa"/>
            <w:noWrap/>
            <w:hideMark/>
          </w:tcPr>
          <w:p w14:paraId="0390F06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4</w:t>
            </w:r>
          </w:p>
        </w:tc>
        <w:tc>
          <w:tcPr>
            <w:tcW w:w="688" w:type="dxa"/>
            <w:noWrap/>
            <w:hideMark/>
          </w:tcPr>
          <w:p w14:paraId="6A64248A" w14:textId="49B62768"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tws.2012.03.019","ISSN":"02638231","abstract":"Recently, tapered concrete-filled double skin steel tubular (CFDST) columns have been applied in electricity transmission towers in China. However, there is still lack of information on the behaviour of such kind of members. This paper thus carried out the investigation on axially loaded tapered CFDST stub columns. The parameters included the tapered angle and the sectional profile. A finite element analysis (FEA) model was developed to predict the behaviour of the tapered member as well. The results showed that the steel tubes and the sandwiched concrete could work together well despite the tapered angle. The failure mode of the tapered CFDST stub column was similar to that of the straight one, and the failure occurred near the smallest section. The confinement effect of the tapered member was discussed by using the stress analysis. Finally, formulas were suggested for the calculation on the ultimate strength of the tapered CFDST stub column. © 2012 Elsevier Ltd.","author":[{"dropping-particle":"","family":"Li","given":"Wei","non-dropping-particle":"","parse-names":false,"suffix":""},{"dropping-particle":"","family":"Ren","given":"Qing Xin","non-dropping-particle":"","parse-names":false,"suffix":""},{"dropping-particle":"","family":"Han","given":"Lin Hai","non-dropping-particle":"","parse-names":false,"suffix":""},{"dropping-particle":"","family":"Zhao","given":"Xiao Ling","non-dropping-particle":"","parse-names":false,"suffix":""}],"container-title":"Thin-Walled Structures","id":"ITEM-1","issued":{"date-parts":[["2012"]]},"page":"37-48","publisher":"Elsevier","title":"Behaviour of tapered concrete-filled double skin steel tubular (CFDST) stub columns","type":"article-journal","volume":"57"},"uris":["http://www.mendeley.com/documents/?uuid=51bcf356-1575-4391-bcd2-b2b3de59cdb0"]}],"mendeley":{"formattedCitation":"[132]","plainTextFormattedCitation":"[132]","previouslyFormattedCitation":"[13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2]</w:t>
            </w:r>
            <w:r>
              <w:rPr>
                <w:rStyle w:val="FootnoteReference"/>
                <w:rFonts w:asciiTheme="majorBidi" w:hAnsiTheme="majorBidi" w:cstheme="majorBidi"/>
                <w:sz w:val="16"/>
                <w:szCs w:val="16"/>
              </w:rPr>
              <w:fldChar w:fldCharType="end"/>
            </w:r>
          </w:p>
        </w:tc>
      </w:tr>
      <w:tr w:rsidR="002844CC" w:rsidRPr="00AA2513" w14:paraId="68B2C32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9780DC0"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5</w:t>
            </w:r>
          </w:p>
        </w:tc>
        <w:tc>
          <w:tcPr>
            <w:tcW w:w="799" w:type="dxa"/>
            <w:noWrap/>
            <w:hideMark/>
          </w:tcPr>
          <w:p w14:paraId="1DB4596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39</w:t>
            </w:r>
          </w:p>
        </w:tc>
        <w:tc>
          <w:tcPr>
            <w:tcW w:w="810" w:type="dxa"/>
            <w:noWrap/>
            <w:hideMark/>
          </w:tcPr>
          <w:p w14:paraId="2AD7091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w:t>
            </w:r>
          </w:p>
        </w:tc>
        <w:tc>
          <w:tcPr>
            <w:tcW w:w="900" w:type="dxa"/>
            <w:noWrap/>
            <w:hideMark/>
          </w:tcPr>
          <w:p w14:paraId="1685233C"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75</w:t>
            </w:r>
          </w:p>
        </w:tc>
        <w:tc>
          <w:tcPr>
            <w:tcW w:w="810" w:type="dxa"/>
            <w:noWrap/>
            <w:hideMark/>
          </w:tcPr>
          <w:p w14:paraId="0CA560C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3F7EA40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noWrap/>
            <w:hideMark/>
          </w:tcPr>
          <w:p w14:paraId="7867BCC4"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noWrap/>
            <w:hideMark/>
          </w:tcPr>
          <w:p w14:paraId="3EC1A0B1"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7</w:t>
            </w:r>
          </w:p>
        </w:tc>
        <w:tc>
          <w:tcPr>
            <w:tcW w:w="688" w:type="dxa"/>
            <w:noWrap/>
            <w:hideMark/>
          </w:tcPr>
          <w:p w14:paraId="253E78F3" w14:textId="36499094"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4172/2168-9717.1000194","abstract":"This paper comprises of the experimental study of five (5) double skinned concrete filled steel tubular (DSCFT) columns of concentrically placed circular sections filled with self-compacting concrete (SCC). Tests on the specimens were made by applying axial loads. The main experimental parameter varied for columns were slenderness ratio. The test results of DSCFT columns are compared with another five (5) concrete filled tube (CFT) columns of same area of steel (Ast) and outer diameter as in DSCFT columns. Both filled with self-compacting concrete of grade M50. Testing of specimens investigates the behaviour on load deflection, confinement effect, and the strength of the columns. Various characteristics such as stiffness, ductility and failure mode are also discussed with the help of load deflection curves. The comparison with concrete filled tube (CFT) to the double skinned concrete filled tube (DSCFT) columns likely to be show that DSCFT columns are similar to CFT columns in performance and DSCFT shows better in cost concern than CFT. Theoretical analysis was also done and compared with the experimental results. Comparison of various codes like (EC4, LRFD, ACI) was also done. The results reveal that EC4 is better predictable than others). An ANSYS modelling was also done for two specimens to calibrate the test results obtained from experiments. The results from the experimental study were compared with the ANSYS results. The result shows that there is little difference in deformations between the ANSYS and experimental results.","author":[{"dropping-particle":"","family":"Hastemoglu","given":"Hasan","non-dropping-particle":"","parse-names":false,"suffix":""}],"container-title":"Journal of Architectural Engineering Technology","id":"ITEM-1","issue":"02","issued":{"date-parts":[["2017"]]},"title":"Behaviour of Double Skinned Composite Columns with Concrete Filled Tubular Columns","type":"article-journal","volume":"06"},"uris":["http://www.mendeley.com/documents/?uuid=2a7cb02f-98d0-45df-b244-e47dde979c13"]}],"mendeley":{"formattedCitation":"[133]","plainTextFormattedCitation":"[133]","previouslyFormattedCitation":"[133]"},"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3]</w:t>
            </w:r>
            <w:r>
              <w:rPr>
                <w:rStyle w:val="FootnoteReference"/>
                <w:rFonts w:asciiTheme="majorBidi" w:hAnsiTheme="majorBidi" w:cstheme="majorBidi"/>
                <w:sz w:val="16"/>
                <w:szCs w:val="16"/>
              </w:rPr>
              <w:fldChar w:fldCharType="end"/>
            </w:r>
          </w:p>
        </w:tc>
      </w:tr>
      <w:tr w:rsidR="002844CC" w:rsidRPr="00AA2513" w14:paraId="360A0640"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2CF607A3"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6</w:t>
            </w:r>
          </w:p>
        </w:tc>
        <w:tc>
          <w:tcPr>
            <w:tcW w:w="799" w:type="dxa"/>
            <w:noWrap/>
            <w:hideMark/>
          </w:tcPr>
          <w:p w14:paraId="758FC8D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w:t>
            </w:r>
          </w:p>
        </w:tc>
        <w:tc>
          <w:tcPr>
            <w:tcW w:w="810" w:type="dxa"/>
            <w:noWrap/>
            <w:hideMark/>
          </w:tcPr>
          <w:p w14:paraId="2818A4AB"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w:t>
            </w:r>
          </w:p>
        </w:tc>
        <w:tc>
          <w:tcPr>
            <w:tcW w:w="900" w:type="dxa"/>
            <w:noWrap/>
            <w:hideMark/>
          </w:tcPr>
          <w:p w14:paraId="5471EF63"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8-89</w:t>
            </w:r>
          </w:p>
        </w:tc>
        <w:tc>
          <w:tcPr>
            <w:tcW w:w="810" w:type="dxa"/>
            <w:noWrap/>
            <w:hideMark/>
          </w:tcPr>
          <w:p w14:paraId="31F99CC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w:t>
            </w:r>
          </w:p>
        </w:tc>
        <w:tc>
          <w:tcPr>
            <w:tcW w:w="900" w:type="dxa"/>
            <w:noWrap/>
            <w:hideMark/>
          </w:tcPr>
          <w:p w14:paraId="50015DA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9</w:t>
            </w:r>
          </w:p>
        </w:tc>
        <w:tc>
          <w:tcPr>
            <w:tcW w:w="900" w:type="dxa"/>
            <w:noWrap/>
            <w:hideMark/>
          </w:tcPr>
          <w:p w14:paraId="5F71DEA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35</w:t>
            </w:r>
          </w:p>
        </w:tc>
        <w:tc>
          <w:tcPr>
            <w:tcW w:w="900" w:type="dxa"/>
            <w:noWrap/>
            <w:hideMark/>
          </w:tcPr>
          <w:p w14:paraId="2E786FF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0</w:t>
            </w:r>
          </w:p>
        </w:tc>
        <w:tc>
          <w:tcPr>
            <w:tcW w:w="688" w:type="dxa"/>
            <w:noWrap/>
            <w:hideMark/>
          </w:tcPr>
          <w:p w14:paraId="5D6CE7EB" w14:textId="42B6B2F0"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author":[{"dropping-particle":"","family":"Wen XF.","given":"","non-dropping-particle":"","parse-names":false,"suffix":""}],"id":"ITEM-1","issued":{"date-parts":[["2017"]]},"title":"Experimental and theoretical analysis of mechanical behaviour of concrete-filled the gap between stainless steel and steel tubular columns","type":"article-journal"},"uris":["http://www.mendeley.com/documents/?uuid=22f59917-376b-4091-8fd8-294531ce2402"]}],"mendeley":{"formattedCitation":"[134]","plainTextFormattedCitation":"[134]","previouslyFormattedCitation":"[13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4]</w:t>
            </w:r>
            <w:r>
              <w:rPr>
                <w:rStyle w:val="FootnoteReference"/>
                <w:rFonts w:asciiTheme="majorBidi" w:hAnsiTheme="majorBidi" w:cstheme="majorBidi"/>
                <w:sz w:val="16"/>
                <w:szCs w:val="16"/>
              </w:rPr>
              <w:fldChar w:fldCharType="end"/>
            </w:r>
          </w:p>
        </w:tc>
      </w:tr>
      <w:tr w:rsidR="002844CC" w:rsidRPr="00AA2513" w14:paraId="601395CE"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399EA3F6"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19</w:t>
            </w:r>
          </w:p>
        </w:tc>
        <w:tc>
          <w:tcPr>
            <w:tcW w:w="799" w:type="dxa"/>
            <w:noWrap/>
            <w:hideMark/>
          </w:tcPr>
          <w:p w14:paraId="1604DEA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02-203</w:t>
            </w:r>
          </w:p>
        </w:tc>
        <w:tc>
          <w:tcPr>
            <w:tcW w:w="810" w:type="dxa"/>
            <w:noWrap/>
            <w:hideMark/>
          </w:tcPr>
          <w:p w14:paraId="53DD53D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3.2</w:t>
            </w:r>
          </w:p>
        </w:tc>
        <w:tc>
          <w:tcPr>
            <w:tcW w:w="900" w:type="dxa"/>
            <w:noWrap/>
            <w:hideMark/>
          </w:tcPr>
          <w:p w14:paraId="6CE5AC3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50-114</w:t>
            </w:r>
          </w:p>
        </w:tc>
        <w:tc>
          <w:tcPr>
            <w:tcW w:w="810" w:type="dxa"/>
            <w:noWrap/>
            <w:hideMark/>
          </w:tcPr>
          <w:p w14:paraId="420D2076"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5-3.2</w:t>
            </w:r>
          </w:p>
        </w:tc>
        <w:tc>
          <w:tcPr>
            <w:tcW w:w="900" w:type="dxa"/>
            <w:noWrap/>
            <w:hideMark/>
          </w:tcPr>
          <w:p w14:paraId="0CA31E3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6-353</w:t>
            </w:r>
          </w:p>
        </w:tc>
        <w:tc>
          <w:tcPr>
            <w:tcW w:w="900" w:type="dxa"/>
            <w:noWrap/>
            <w:hideMark/>
          </w:tcPr>
          <w:p w14:paraId="68CB0B87"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6-399</w:t>
            </w:r>
          </w:p>
        </w:tc>
        <w:tc>
          <w:tcPr>
            <w:tcW w:w="900" w:type="dxa"/>
            <w:noWrap/>
            <w:hideMark/>
          </w:tcPr>
          <w:p w14:paraId="50863B4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0</w:t>
            </w:r>
          </w:p>
        </w:tc>
        <w:tc>
          <w:tcPr>
            <w:tcW w:w="688" w:type="dxa"/>
            <w:noWrap/>
            <w:hideMark/>
          </w:tcPr>
          <w:p w14:paraId="489D92BF" w14:textId="48090DC5"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engstruct.2018.09.040","ISSN":"18737323","abstract":"Seawater and sea sand concrete (SWSSC) filled double-skin stainless steel (SS) tubes consist of two concentric circular SS tubes, sandwiching SWSSC between them. This paper presents an experimental study on SWSSC-filled double-skin SS tubes (CFDSTs) under axial compression. Unfilled circular hollow sectional (CHS) specimens, fully-filled tubes (CFSTs) and double-skin tubes without inner tube (CFHT) were also tested for comparison purpose. Load-axial strain curves, stress in concrete, post-peak behaviour and energy absorption are investigated in this study. The effects of some key parameters, including confinement factor, void ratio and tube slenderness ratio, on the structural behaviour of SWSSC-filled SS tubes are discussed. It is found that the ultimate stress in concrete is mainly affected by confinement factor and the post-peak behaviour depends on both confinement factor and inner tube slenderness. Formulas are proposed to estimate the load carrying capacity of SWSSC-filled SS circular tubes in compression.","author":[{"dropping-particle":"","family":"Li","given":"Y. L.","non-dropping-particle":"","parse-names":false,"suffix":""},{"dropping-particle":"","family":"Zhao","given":"X. L.","non-dropping-particle":"","parse-names":false,"suffix":""},{"dropping-particle":"","family":"Singh Raman","given":"R. K.","non-dropping-particle":"","parse-names":false,"suffix":""},{"dropping-particle":"","family":"Yu","given":"X.","non-dropping-particle":"","parse-names":false,"suffix":""}],"container-title":"Engineering Structures","id":"ITEM-1","issue":"March","issued":{"date-parts":[["2018"]]},"page":"426-438","title":"Axial compression tests on seawater and sea sand concrete-filled double-skin stainless steel circular tubes","type":"article-journal","volume":"176"},"uris":["http://www.mendeley.com/documents/?uuid=d2f02c63-e887-4481-8f93-d6a8217abe5c"]}],"mendeley":{"formattedCitation":"[135]","plainTextFormattedCitation":"[135]","previouslyFormattedCitation":"[13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5]</w:t>
            </w:r>
            <w:r>
              <w:rPr>
                <w:rStyle w:val="FootnoteReference"/>
                <w:rFonts w:asciiTheme="majorBidi" w:hAnsiTheme="majorBidi" w:cstheme="majorBidi"/>
                <w:sz w:val="16"/>
                <w:szCs w:val="16"/>
              </w:rPr>
              <w:fldChar w:fldCharType="end"/>
            </w:r>
          </w:p>
        </w:tc>
      </w:tr>
      <w:tr w:rsidR="002844CC" w:rsidRPr="00AA2513" w14:paraId="24626527"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A66F9AB"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3</w:t>
            </w:r>
          </w:p>
        </w:tc>
        <w:tc>
          <w:tcPr>
            <w:tcW w:w="799" w:type="dxa"/>
            <w:noWrap/>
            <w:hideMark/>
          </w:tcPr>
          <w:p w14:paraId="0B84FC4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40-166</w:t>
            </w:r>
          </w:p>
        </w:tc>
        <w:tc>
          <w:tcPr>
            <w:tcW w:w="810" w:type="dxa"/>
            <w:noWrap/>
            <w:hideMark/>
          </w:tcPr>
          <w:p w14:paraId="07CFCE0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w:t>
            </w:r>
          </w:p>
        </w:tc>
        <w:tc>
          <w:tcPr>
            <w:tcW w:w="900" w:type="dxa"/>
            <w:noWrap/>
            <w:hideMark/>
          </w:tcPr>
          <w:p w14:paraId="4A1F6A8F"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89</w:t>
            </w:r>
          </w:p>
        </w:tc>
        <w:tc>
          <w:tcPr>
            <w:tcW w:w="810" w:type="dxa"/>
            <w:noWrap/>
            <w:hideMark/>
          </w:tcPr>
          <w:p w14:paraId="3247DA8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10.8</w:t>
            </w:r>
          </w:p>
        </w:tc>
        <w:tc>
          <w:tcPr>
            <w:tcW w:w="900" w:type="dxa"/>
            <w:noWrap/>
            <w:hideMark/>
          </w:tcPr>
          <w:p w14:paraId="09961F38"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6-300</w:t>
            </w:r>
          </w:p>
        </w:tc>
        <w:tc>
          <w:tcPr>
            <w:tcW w:w="900" w:type="dxa"/>
            <w:noWrap/>
            <w:hideMark/>
          </w:tcPr>
          <w:p w14:paraId="5F385C1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33-1029</w:t>
            </w:r>
          </w:p>
        </w:tc>
        <w:tc>
          <w:tcPr>
            <w:tcW w:w="900" w:type="dxa"/>
            <w:noWrap/>
            <w:hideMark/>
          </w:tcPr>
          <w:p w14:paraId="1031D9C4"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1-116</w:t>
            </w:r>
          </w:p>
        </w:tc>
        <w:tc>
          <w:tcPr>
            <w:tcW w:w="688" w:type="dxa"/>
            <w:noWrap/>
            <w:hideMark/>
          </w:tcPr>
          <w:p w14:paraId="637BEDE5" w14:textId="4D16ECD2"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tws.2019.04.003","ISSN":"0263-8231","author":[{"dropping-particle":"","family":"Wang","given":"Fangying","non-dropping-particle":"","parse-names":false,"suffix":""},{"dropping-particle":"","family":"Young","given":"Ben","non-dropping-particle":"","parse-names":false,"suffix":""},{"dropping-particle":"","family":"Gardner","given":"Leroy","non-dropping-particle":"","parse-names":false,"suffix":""}],"container-title":"Thin Walled Structures","id":"ITEM-1","issue":"March","issued":{"date-parts":[["2019"]]},"page":"345-359","publisher":"Elsevier Ltd","title":"Compressive testing and numerical modelling of concrete- filled double skin CHS with austenitic stainless steel outer tubes","type":"article-journal","volume":"141"},"uris":["http://www.mendeley.com/documents/?uuid=230e3c11-a122-4ea8-a2c1-037cf34bde07"]}],"mendeley":{"formattedCitation":"[136]","plainTextFormattedCitation":"[136]","previouslyFormattedCitation":"[13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6]</w:t>
            </w:r>
            <w:r>
              <w:rPr>
                <w:rStyle w:val="FootnoteReference"/>
                <w:rFonts w:asciiTheme="majorBidi" w:hAnsiTheme="majorBidi" w:cstheme="majorBidi"/>
                <w:sz w:val="16"/>
                <w:szCs w:val="16"/>
              </w:rPr>
              <w:fldChar w:fldCharType="end"/>
            </w:r>
          </w:p>
        </w:tc>
      </w:tr>
      <w:tr w:rsidR="002844CC" w:rsidRPr="00AA2513" w14:paraId="36C8A992"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DCF3F6A"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4</w:t>
            </w:r>
          </w:p>
        </w:tc>
        <w:tc>
          <w:tcPr>
            <w:tcW w:w="799" w:type="dxa"/>
            <w:noWrap/>
            <w:hideMark/>
          </w:tcPr>
          <w:p w14:paraId="42C0B2D4"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6</w:t>
            </w:r>
          </w:p>
        </w:tc>
        <w:tc>
          <w:tcPr>
            <w:tcW w:w="810" w:type="dxa"/>
            <w:noWrap/>
            <w:hideMark/>
          </w:tcPr>
          <w:p w14:paraId="7599497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5.5</w:t>
            </w:r>
          </w:p>
        </w:tc>
        <w:tc>
          <w:tcPr>
            <w:tcW w:w="900" w:type="dxa"/>
            <w:noWrap/>
            <w:hideMark/>
          </w:tcPr>
          <w:p w14:paraId="14A3CA3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8-219</w:t>
            </w:r>
          </w:p>
        </w:tc>
        <w:tc>
          <w:tcPr>
            <w:tcW w:w="810" w:type="dxa"/>
            <w:noWrap/>
            <w:hideMark/>
          </w:tcPr>
          <w:p w14:paraId="6A90BF1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3</w:t>
            </w:r>
          </w:p>
        </w:tc>
        <w:tc>
          <w:tcPr>
            <w:tcW w:w="900" w:type="dxa"/>
            <w:noWrap/>
            <w:hideMark/>
          </w:tcPr>
          <w:p w14:paraId="4E00013E"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18</w:t>
            </w:r>
          </w:p>
        </w:tc>
        <w:tc>
          <w:tcPr>
            <w:tcW w:w="900" w:type="dxa"/>
            <w:noWrap/>
            <w:hideMark/>
          </w:tcPr>
          <w:p w14:paraId="713C753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6-357</w:t>
            </w:r>
          </w:p>
        </w:tc>
        <w:tc>
          <w:tcPr>
            <w:tcW w:w="900" w:type="dxa"/>
            <w:noWrap/>
            <w:hideMark/>
          </w:tcPr>
          <w:p w14:paraId="3769F36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w:t>
            </w:r>
          </w:p>
        </w:tc>
        <w:tc>
          <w:tcPr>
            <w:tcW w:w="688" w:type="dxa"/>
            <w:noWrap/>
            <w:hideMark/>
          </w:tcPr>
          <w:p w14:paraId="76ABC59A" w14:textId="139334EA"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tws.2019.04.021","ISSN":"02638231","abstract":"The steel-concrete composite structure using the high-strength steel (HSS) is featured with high strength, lightweight and economic benefits. In this study, a finite element model was established to simulate the compressive behavior of concrete-filled double-skin steel tubular (CFDST) stub column using high-strength steel. The material nonlinearity, the confinement effect and the contact behavior were considered. A total of four large-scale CFDST stub columns using HSS in the outer tube were tested under axial compression. The model was validated using both current and previous test results. The verified numerical model was then used to analyze the influences of various parameters, such as the yield stress of steel, the hollow ratio and the confinement factor. Furthermore, the feasibility of current design equations for CFDST columns using HSS was assessed. It was found that the HSS tube worked well with the sandwiched concrete, and the current methods could provide reasonable yet conservative predictions on the compressive strength of CFDST stub columns using HSS.","author":[{"dropping-particle":"","family":"Li","given":"Wei","non-dropping-particle":"","parse-names":false,"suffix":""},{"dropping-particle":"","family":"Cai","given":"Yu Xiao","non-dropping-particle":"","parse-names":false,"suffix":""}],"container-title":"Thin-Walled Structures","id":"ITEM-1","issue":"April","issued":{"date-parts":[["2019"]]},"page":"411-422","publisher":"Elsevier Ltd","title":"Performance of CFDST stub columns using high-strength steel subjected to axial compression","type":"article-journal","volume":"141"},"uris":["http://www.mendeley.com/documents/?uuid=d0cc5617-b359-4033-bb51-efb642916423"]}],"mendeley":{"formattedCitation":"[137]","plainTextFormattedCitation":"[137]","previouslyFormattedCitation":"[13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7]</w:t>
            </w:r>
            <w:r>
              <w:rPr>
                <w:rStyle w:val="FootnoteReference"/>
                <w:rFonts w:asciiTheme="majorBidi" w:hAnsiTheme="majorBidi" w:cstheme="majorBidi"/>
                <w:sz w:val="16"/>
                <w:szCs w:val="16"/>
              </w:rPr>
              <w:fldChar w:fldCharType="end"/>
            </w:r>
          </w:p>
        </w:tc>
      </w:tr>
      <w:tr w:rsidR="002844CC" w:rsidRPr="00AA2513" w14:paraId="52CF35B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B1E0CFF"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8</w:t>
            </w:r>
          </w:p>
        </w:tc>
        <w:tc>
          <w:tcPr>
            <w:tcW w:w="799" w:type="dxa"/>
            <w:noWrap/>
            <w:hideMark/>
          </w:tcPr>
          <w:p w14:paraId="5AE56D0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w:t>
            </w:r>
          </w:p>
        </w:tc>
        <w:tc>
          <w:tcPr>
            <w:tcW w:w="810" w:type="dxa"/>
            <w:noWrap/>
            <w:hideMark/>
          </w:tcPr>
          <w:p w14:paraId="2E93751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5.9</w:t>
            </w:r>
          </w:p>
        </w:tc>
        <w:tc>
          <w:tcPr>
            <w:tcW w:w="900" w:type="dxa"/>
            <w:noWrap/>
            <w:hideMark/>
          </w:tcPr>
          <w:p w14:paraId="69FFAFE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0</w:t>
            </w:r>
          </w:p>
        </w:tc>
        <w:tc>
          <w:tcPr>
            <w:tcW w:w="810" w:type="dxa"/>
            <w:noWrap/>
            <w:hideMark/>
          </w:tcPr>
          <w:p w14:paraId="110BDB68"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5.8</w:t>
            </w:r>
          </w:p>
        </w:tc>
        <w:tc>
          <w:tcPr>
            <w:tcW w:w="900" w:type="dxa"/>
            <w:noWrap/>
            <w:hideMark/>
          </w:tcPr>
          <w:p w14:paraId="0EECD7E3"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5-455</w:t>
            </w:r>
          </w:p>
        </w:tc>
        <w:tc>
          <w:tcPr>
            <w:tcW w:w="900" w:type="dxa"/>
            <w:noWrap/>
            <w:hideMark/>
          </w:tcPr>
          <w:p w14:paraId="2F22CE4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10-396</w:t>
            </w:r>
          </w:p>
        </w:tc>
        <w:tc>
          <w:tcPr>
            <w:tcW w:w="900" w:type="dxa"/>
            <w:noWrap/>
            <w:hideMark/>
          </w:tcPr>
          <w:p w14:paraId="6551013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64</w:t>
            </w:r>
          </w:p>
        </w:tc>
        <w:tc>
          <w:tcPr>
            <w:tcW w:w="688" w:type="dxa"/>
            <w:noWrap/>
            <w:hideMark/>
          </w:tcPr>
          <w:p w14:paraId="6FA973DF" w14:textId="2CA6E17D"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marstruc.2019.04.006","ISSN":"09518339","abstract":"Concrete Filled Double Skin Steel Tube (CFDST) columns which comprise two concentric steel tubes and shell concrete between them is a favourable member of composite columns family. The CFDST columns have the potential to offer equal or superior characteristics compared to the classical Concrete Filled Steel Tube (CFST) counterparts. Although CFDST columns have been the focus of experimental and numerical studies, there is limited knowledge on the contribution of the inner steel tube to the compression performance. Since the inner steel tube is the key member which motivates the deployment of the CFDST columns in the field, it is imperative to characterize its contribution. This paper conveys the findings of an experimental study which was conducted to explore the effect of the inner steel tube on the mechanical response of CFDST columns under axial compression. Two different D/t ratios and concrete classes (normal strength and high strength) were utilized and in total sixteen specimens were tested to failure. To be able to analysis the impact of the parameters, failure modes, compression loading versus end shortening curves and the concrete-steel contribution ratios were detailed. The results show that the CFDST columns could attain greater performance over CFST columns when a proper configuration of the inner steel tube is used. Furthermore, the inner tube works consistently with the shell concrete and plays an important role in mitigating failure mode of CFDST even with high strength concrete (HSC). Finally, the prediction formulations were employed and examined against the test results to specify the convenient method for design processes.","author":[{"dropping-particle":"","family":"Ekmekyapar","given":"Talha","non-dropping-particle":"","parse-names":false,"suffix":""},{"dropping-particle":"","family":"Ghanim Hasan","given":"Hussein","non-dropping-particle":"","parse-names":false,"suffix":""}],"container-title":"Marine Structures","id":"ITEM-1","issue":"December 2018","issued":{"date-parts":[["2019"]]},"page":"197-212","publisher":"Elsevier Ltd","title":"The influence of the inner steel tube on the compression behaviour of the concrete filled double skin steel tube (CFDST) columns","type":"article-journal","volume":"66"},"uris":["http://www.mendeley.com/documents/?uuid=6dcb0e0e-0b78-4f08-a1ab-b372959df7e2"]}],"mendeley":{"formattedCitation":"[138]","plainTextFormattedCitation":"[138]","previouslyFormattedCitation":"[13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8]</w:t>
            </w:r>
            <w:r>
              <w:rPr>
                <w:rStyle w:val="FootnoteReference"/>
                <w:rFonts w:asciiTheme="majorBidi" w:hAnsiTheme="majorBidi" w:cstheme="majorBidi"/>
                <w:sz w:val="16"/>
                <w:szCs w:val="16"/>
              </w:rPr>
              <w:fldChar w:fldCharType="end"/>
            </w:r>
          </w:p>
        </w:tc>
      </w:tr>
      <w:tr w:rsidR="002844CC" w:rsidRPr="00AA2513" w14:paraId="3235627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724D53B9"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8</w:t>
            </w:r>
          </w:p>
        </w:tc>
        <w:tc>
          <w:tcPr>
            <w:tcW w:w="799" w:type="dxa"/>
            <w:noWrap/>
            <w:hideMark/>
          </w:tcPr>
          <w:p w14:paraId="1B91C5A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w:t>
            </w:r>
          </w:p>
        </w:tc>
        <w:tc>
          <w:tcPr>
            <w:tcW w:w="810" w:type="dxa"/>
            <w:noWrap/>
            <w:hideMark/>
          </w:tcPr>
          <w:p w14:paraId="4258BC2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6.1</w:t>
            </w:r>
          </w:p>
        </w:tc>
        <w:tc>
          <w:tcPr>
            <w:tcW w:w="900" w:type="dxa"/>
            <w:noWrap/>
            <w:hideMark/>
          </w:tcPr>
          <w:p w14:paraId="61365917"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0</w:t>
            </w:r>
          </w:p>
        </w:tc>
        <w:tc>
          <w:tcPr>
            <w:tcW w:w="810" w:type="dxa"/>
            <w:noWrap/>
            <w:hideMark/>
          </w:tcPr>
          <w:p w14:paraId="7D04A10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5.8</w:t>
            </w:r>
          </w:p>
        </w:tc>
        <w:tc>
          <w:tcPr>
            <w:tcW w:w="900" w:type="dxa"/>
            <w:noWrap/>
            <w:hideMark/>
          </w:tcPr>
          <w:p w14:paraId="35A30D1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5-535</w:t>
            </w:r>
          </w:p>
        </w:tc>
        <w:tc>
          <w:tcPr>
            <w:tcW w:w="900" w:type="dxa"/>
            <w:noWrap/>
            <w:hideMark/>
          </w:tcPr>
          <w:p w14:paraId="4B3A335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10-396</w:t>
            </w:r>
          </w:p>
        </w:tc>
        <w:tc>
          <w:tcPr>
            <w:tcW w:w="900" w:type="dxa"/>
            <w:noWrap/>
            <w:hideMark/>
          </w:tcPr>
          <w:p w14:paraId="12D0D12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1-68</w:t>
            </w:r>
          </w:p>
        </w:tc>
        <w:tc>
          <w:tcPr>
            <w:tcW w:w="688" w:type="dxa"/>
            <w:noWrap/>
            <w:hideMark/>
          </w:tcPr>
          <w:p w14:paraId="6FF557C7" w14:textId="554F5B74"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jcsr.2018.12.025","ISSN":"0143974X","abstract":"With the continuing developments in composite design technology, such as classical Concrete Filled Steel Tubes (CFST), concrete filled double skin tubes and concrete filled double section tubes, understanding the performances of such columns in a comparative way is timely. Although significant amount of literature has been gathered around the themes of concrete filled classical and double skin columns, the number of studies on double section columns is very limited. Nevertheless, in existing research, double section column concept has been proven to be very efficient in providing very high strength, ductility and stiffness. The challenge here is to find a route from concept to design which requires significant amount of comparative experiments on classical, double skin and double section columns. This paper, for the first time, examines the performances of concrete filled classical, double skin and double section stub columns which have practical range of material and geometrical properties. Experimental procedures were undertaken for composite columns with normal and high strength self-compacted concrete. To be able to address the effect of tube configurations, two types of outer and two types of inner steel tubes with different mechanical and geometrical properties were utilized. The experimental program revealed the robust characteristics of double section columns. Furthermore, the modified versions of EC4 and AISC 360–16 formulations were assessed against the test results for design purposes. It is shown here that the modified versions of the prediction methods have the potential to be utilized in field applications for double skin and double section columns.","author":[{"dropping-particle":"","family":"Ekmekyapar","given":"Talha","non-dropping-particle":"","parse-names":false,"suffix":""},{"dropping-particle":"","family":"Alwan","given":"Omer H.","non-dropping-particle":"","parse-names":false,"suffix":""},{"dropping-particle":"","family":"Hasan","given":"Hussein G.","non-dropping-particle":"","parse-names":false,"suffix":""},{"dropping-particle":"","family":"Shehab","given":"Bashar A.","non-dropping-particle":"","parse-names":false,"suffix":""},{"dropping-particle":"","family":"AL-Eliwi","given":"Baraa J.M.","non-dropping-particle":"","parse-names":false,"suffix":""}],"container-title":"Journal of Constructional Steel Research","id":"ITEM-1","issued":{"date-parts":[["2019"]]},"page":"192-204","publisher":"Elsevier Ltd","title":"Comparison of classical, double skin and double section CFST stub columns: Experiments and design formulations","type":"article-journal","volume":"155"},"uris":["http://www.mendeley.com/documents/?uuid=5122070b-4d99-4232-b89d-90668c61f135"]}],"mendeley":{"formattedCitation":"[139]","plainTextFormattedCitation":"[139]","previouslyFormattedCitation":"[13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39]</w:t>
            </w:r>
            <w:r>
              <w:rPr>
                <w:rStyle w:val="FootnoteReference"/>
                <w:rFonts w:asciiTheme="majorBidi" w:hAnsiTheme="majorBidi" w:cstheme="majorBidi"/>
                <w:sz w:val="16"/>
                <w:szCs w:val="16"/>
              </w:rPr>
              <w:fldChar w:fldCharType="end"/>
            </w:r>
          </w:p>
        </w:tc>
      </w:tr>
      <w:tr w:rsidR="002844CC" w:rsidRPr="00AA2513" w14:paraId="7568A505"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50FE5D2"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4</w:t>
            </w:r>
          </w:p>
        </w:tc>
        <w:tc>
          <w:tcPr>
            <w:tcW w:w="799" w:type="dxa"/>
            <w:noWrap/>
            <w:hideMark/>
          </w:tcPr>
          <w:p w14:paraId="0DF07AA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88-191</w:t>
            </w:r>
          </w:p>
        </w:tc>
        <w:tc>
          <w:tcPr>
            <w:tcW w:w="810" w:type="dxa"/>
            <w:noWrap/>
            <w:hideMark/>
          </w:tcPr>
          <w:p w14:paraId="5D9E894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2-6.8</w:t>
            </w:r>
          </w:p>
        </w:tc>
        <w:tc>
          <w:tcPr>
            <w:tcW w:w="900" w:type="dxa"/>
            <w:noWrap/>
            <w:hideMark/>
          </w:tcPr>
          <w:p w14:paraId="26052124"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102</w:t>
            </w:r>
          </w:p>
        </w:tc>
        <w:tc>
          <w:tcPr>
            <w:tcW w:w="810" w:type="dxa"/>
            <w:noWrap/>
            <w:hideMark/>
          </w:tcPr>
          <w:p w14:paraId="2DD52C5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1-4.1</w:t>
            </w:r>
          </w:p>
        </w:tc>
        <w:tc>
          <w:tcPr>
            <w:tcW w:w="900" w:type="dxa"/>
            <w:noWrap/>
            <w:hideMark/>
          </w:tcPr>
          <w:p w14:paraId="661292F1"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27-464</w:t>
            </w:r>
          </w:p>
        </w:tc>
        <w:tc>
          <w:tcPr>
            <w:tcW w:w="900" w:type="dxa"/>
            <w:noWrap/>
            <w:hideMark/>
          </w:tcPr>
          <w:p w14:paraId="719C0E2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2-348</w:t>
            </w:r>
          </w:p>
        </w:tc>
        <w:tc>
          <w:tcPr>
            <w:tcW w:w="900" w:type="dxa"/>
            <w:noWrap/>
            <w:hideMark/>
          </w:tcPr>
          <w:p w14:paraId="0AD6D50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51</w:t>
            </w:r>
          </w:p>
        </w:tc>
        <w:tc>
          <w:tcPr>
            <w:tcW w:w="688" w:type="dxa"/>
            <w:noWrap/>
            <w:hideMark/>
          </w:tcPr>
          <w:p w14:paraId="6EB6C9CD" w14:textId="2F03EC23"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jcsr.2020.106114","ISSN":"0143-974X","author":[{"dropping-particle":"","family":"Yan","given":"Xi-feng","non-dropping-particle":"","parse-names":false,"suffix":""},{"dropping-particle":"","family":"Zhao","given":"Yan-gang","non-dropping-particle":"","parse-names":false,"suffix":""}],"container-title":"Journal of Constructional Steel Research","id":"ITEM-1","issued":{"date-parts":[["2020"]]},"page":"106114","publisher":"Elsevier Ltd","title":"Compressive strength of axially loaded circular concrete- filled double-skin steel tubular short columns","type":"article-journal","volume":"170"},"uris":["http://www.mendeley.com/documents/?uuid=e99458a7-5260-4f7f-ba0d-fa271eddb73c"]}],"mendeley":{"formattedCitation":"[140]","plainTextFormattedCitation":"[140]","previouslyFormattedCitation":"[14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40]</w:t>
            </w:r>
            <w:r>
              <w:rPr>
                <w:rStyle w:val="FootnoteReference"/>
                <w:rFonts w:asciiTheme="majorBidi" w:hAnsiTheme="majorBidi" w:cstheme="majorBidi"/>
                <w:sz w:val="16"/>
                <w:szCs w:val="16"/>
              </w:rPr>
              <w:fldChar w:fldCharType="end"/>
            </w:r>
          </w:p>
        </w:tc>
      </w:tr>
      <w:tr w:rsidR="002844CC" w:rsidRPr="00AA2513" w14:paraId="39736986"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A8FB238"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4</w:t>
            </w:r>
          </w:p>
        </w:tc>
        <w:tc>
          <w:tcPr>
            <w:tcW w:w="799" w:type="dxa"/>
            <w:noWrap/>
            <w:hideMark/>
          </w:tcPr>
          <w:p w14:paraId="05B4DC7F"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94-496</w:t>
            </w:r>
          </w:p>
        </w:tc>
        <w:tc>
          <w:tcPr>
            <w:tcW w:w="810" w:type="dxa"/>
            <w:noWrap/>
            <w:hideMark/>
          </w:tcPr>
          <w:p w14:paraId="067BB8E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5</w:t>
            </w:r>
          </w:p>
        </w:tc>
        <w:tc>
          <w:tcPr>
            <w:tcW w:w="900" w:type="dxa"/>
            <w:noWrap/>
            <w:hideMark/>
          </w:tcPr>
          <w:p w14:paraId="537205D5"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7-6</w:t>
            </w:r>
          </w:p>
        </w:tc>
        <w:tc>
          <w:tcPr>
            <w:tcW w:w="810" w:type="dxa"/>
            <w:noWrap/>
            <w:hideMark/>
          </w:tcPr>
          <w:p w14:paraId="58569CE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3-76</w:t>
            </w:r>
          </w:p>
        </w:tc>
        <w:tc>
          <w:tcPr>
            <w:tcW w:w="900" w:type="dxa"/>
            <w:noWrap/>
            <w:hideMark/>
          </w:tcPr>
          <w:p w14:paraId="0DCD888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20FAA71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7-429</w:t>
            </w:r>
          </w:p>
        </w:tc>
        <w:tc>
          <w:tcPr>
            <w:tcW w:w="900" w:type="dxa"/>
            <w:noWrap/>
            <w:hideMark/>
          </w:tcPr>
          <w:p w14:paraId="4AE9CCB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86-410</w:t>
            </w:r>
          </w:p>
        </w:tc>
        <w:tc>
          <w:tcPr>
            <w:tcW w:w="688" w:type="dxa"/>
            <w:noWrap/>
            <w:hideMark/>
          </w:tcPr>
          <w:p w14:paraId="06605A43" w14:textId="55AA4C69"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DOI":"10.1016/j.tws.2021.107898","ISSN":"0263-8231","author":[{"dropping-particle":"","family":"Yan","given":"Xi-feng","non-dropping-particle":"","parse-names":false,"suffix":""},{"dropping-particle":"","family":"Zhao","given":"Yan-gang","non-dropping-particle":"","parse-names":false,"suffix":""},{"dropping-particle":"","family":"Lin","given":"Siqi","non-dropping-particle":"","parse-names":false,"suffix":""}],"container-title":"Thin-Walled Structures","id":"ITEM-1","issue":"May","issued":{"date-parts":[["2021"]]},"page":"107898","publisher":"Elsevier Ltd.","title":"Compressive behaviour of circular CFDST short columns with high- and ultrahigh-strength concrete","type":"article-journal","volume":"164"},"uris":["http://www.mendeley.com/documents/?uuid=0b84dc41-53f1-4aec-965f-dc70a4007b36"]}],"mendeley":{"formattedCitation":"[141]","plainTextFormattedCitation":"[141]","previouslyFormattedCitation":"[14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41]</w:t>
            </w:r>
            <w:r>
              <w:rPr>
                <w:rStyle w:val="FootnoteReference"/>
                <w:rFonts w:asciiTheme="majorBidi" w:hAnsiTheme="majorBidi" w:cstheme="majorBidi"/>
                <w:sz w:val="16"/>
                <w:szCs w:val="16"/>
              </w:rPr>
              <w:fldChar w:fldCharType="end"/>
            </w:r>
          </w:p>
        </w:tc>
      </w:tr>
      <w:tr w:rsidR="00B34ACA" w:rsidRPr="00AA2513" w14:paraId="5A30732A"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206EC0AE" w14:textId="2F508AAF" w:rsidR="00B34ACA" w:rsidRPr="00AA2513" w:rsidRDefault="00B34ACA" w:rsidP="00B34ACA">
            <w:pPr>
              <w:jc w:val="center"/>
              <w:rPr>
                <w:rFonts w:asciiTheme="majorBidi" w:hAnsiTheme="majorBidi" w:cstheme="majorBidi"/>
                <w:sz w:val="16"/>
                <w:szCs w:val="16"/>
              </w:rPr>
            </w:pPr>
            <w:r w:rsidRPr="00AA2513">
              <w:rPr>
                <w:rFonts w:asciiTheme="majorBidi" w:hAnsiTheme="majorBidi" w:cstheme="majorBidi"/>
                <w:sz w:val="16"/>
                <w:szCs w:val="16"/>
              </w:rPr>
              <w:t>2</w:t>
            </w:r>
          </w:p>
        </w:tc>
        <w:tc>
          <w:tcPr>
            <w:tcW w:w="799" w:type="dxa"/>
            <w:noWrap/>
          </w:tcPr>
          <w:p w14:paraId="53E2A748" w14:textId="3FE52262"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00</w:t>
            </w:r>
          </w:p>
        </w:tc>
        <w:tc>
          <w:tcPr>
            <w:tcW w:w="810" w:type="dxa"/>
            <w:noWrap/>
          </w:tcPr>
          <w:p w14:paraId="3938475A" w14:textId="5464D607"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4</w:t>
            </w:r>
          </w:p>
        </w:tc>
        <w:tc>
          <w:tcPr>
            <w:tcW w:w="900" w:type="dxa"/>
            <w:noWrap/>
          </w:tcPr>
          <w:p w14:paraId="3F162B80" w14:textId="3B73AEDF"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80</w:t>
            </w:r>
          </w:p>
        </w:tc>
        <w:tc>
          <w:tcPr>
            <w:tcW w:w="810" w:type="dxa"/>
            <w:noWrap/>
          </w:tcPr>
          <w:p w14:paraId="508FA53E" w14:textId="6008832B"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w:t>
            </w:r>
          </w:p>
        </w:tc>
        <w:tc>
          <w:tcPr>
            <w:tcW w:w="900" w:type="dxa"/>
            <w:noWrap/>
          </w:tcPr>
          <w:p w14:paraId="31C309E6" w14:textId="419CE083"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noWrap/>
          </w:tcPr>
          <w:p w14:paraId="225F963F" w14:textId="3A5DDDE7"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noWrap/>
          </w:tcPr>
          <w:p w14:paraId="4813B29F" w14:textId="3E16B85E" w:rsidR="00B34ACA" w:rsidRPr="00AA2513" w:rsidRDefault="00B34ACA"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w:t>
            </w:r>
          </w:p>
        </w:tc>
        <w:tc>
          <w:tcPr>
            <w:tcW w:w="688" w:type="dxa"/>
            <w:noWrap/>
          </w:tcPr>
          <w:p w14:paraId="36B85F65" w14:textId="39C82DFB" w:rsidR="00B34ACA" w:rsidRDefault="00B34ACA"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sidR="009069DF">
              <w:rPr>
                <w:rFonts w:asciiTheme="majorBidi" w:hAnsiTheme="majorBidi" w:cstheme="majorBidi"/>
                <w:sz w:val="16"/>
                <w:szCs w:val="16"/>
              </w:rPr>
              <w:instrText>ADDIN CSL_CITATION {"citationItems":[{"id":"ITEM-1","itemData":{"author":[{"dropping-particle":"","family":"Lin","given":"M L","non-dropping-particle":"","parse-names":false,"suffix":""},{"dropping-particle":"","family":"Tsai","given":"Keh-Chyuan","non-dropping-particle":"","parse-names":false,"suffix":""}],"container-title":"Proc. of the first international conference on the steel \\&amp; composite structures","id":"ITEM-1","issued":{"date-parts":[["2001"]]},"page":"1145-1152","title":"Behavior of double-skinned composite steel tubular columns subjected to combined axial and flexural loads","type":"paper-conference"},"uris":["http://www.mendeley.com/documents/?uuid=1d998522-ede5-42f1-9fa2-ae89855e1f14"]}],"mendeley":{"formattedCitation":"[142]","plainTextFormattedCitation":"[142]","previouslyFormattedCitation":"[14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00296E40" w:rsidRPr="00296E40">
              <w:rPr>
                <w:rFonts w:asciiTheme="majorBidi" w:hAnsiTheme="majorBidi" w:cstheme="majorBidi"/>
                <w:noProof/>
                <w:sz w:val="16"/>
                <w:szCs w:val="16"/>
              </w:rPr>
              <w:t>[142]</w:t>
            </w:r>
            <w:r>
              <w:rPr>
                <w:rStyle w:val="FootnoteReference"/>
                <w:rFonts w:asciiTheme="majorBidi" w:hAnsiTheme="majorBidi" w:cstheme="majorBidi"/>
                <w:sz w:val="16"/>
                <w:szCs w:val="16"/>
              </w:rPr>
              <w:fldChar w:fldCharType="end"/>
            </w:r>
          </w:p>
        </w:tc>
      </w:tr>
      <w:tr w:rsidR="0049495F" w:rsidRPr="00AA2513" w14:paraId="16DE2AF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0FBF0B6C" w14:textId="77EC5F1B" w:rsidR="0049495F" w:rsidRPr="007C4CA7" w:rsidRDefault="0049495F" w:rsidP="0049495F">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8</w:t>
            </w:r>
          </w:p>
        </w:tc>
        <w:tc>
          <w:tcPr>
            <w:tcW w:w="799" w:type="dxa"/>
            <w:noWrap/>
          </w:tcPr>
          <w:p w14:paraId="2F25D6B2" w14:textId="1206C394" w:rsidR="0049495F" w:rsidRPr="007C4CA7"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40-180</w:t>
            </w:r>
          </w:p>
        </w:tc>
        <w:tc>
          <w:tcPr>
            <w:tcW w:w="810" w:type="dxa"/>
            <w:noWrap/>
          </w:tcPr>
          <w:p w14:paraId="59AA47CC" w14:textId="49FD4234" w:rsidR="0049495F" w:rsidRPr="007C4CA7"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w:t>
            </w:r>
          </w:p>
        </w:tc>
        <w:tc>
          <w:tcPr>
            <w:tcW w:w="900" w:type="dxa"/>
            <w:noWrap/>
          </w:tcPr>
          <w:p w14:paraId="749154D8" w14:textId="4FD89185" w:rsidR="0049495F" w:rsidRPr="007C4CA7"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8-78</w:t>
            </w:r>
          </w:p>
        </w:tc>
        <w:tc>
          <w:tcPr>
            <w:tcW w:w="810" w:type="dxa"/>
            <w:noWrap/>
          </w:tcPr>
          <w:p w14:paraId="0670C65A" w14:textId="04FD5B98" w:rsidR="0049495F" w:rsidRPr="007C4CA7"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w:t>
            </w:r>
          </w:p>
        </w:tc>
        <w:tc>
          <w:tcPr>
            <w:tcW w:w="900" w:type="dxa"/>
            <w:noWrap/>
          </w:tcPr>
          <w:p w14:paraId="2F76231E" w14:textId="693B8DE9" w:rsidR="0049495F" w:rsidRPr="007C4CA7" w:rsidRDefault="0049495F"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85-320</w:t>
            </w:r>
          </w:p>
        </w:tc>
        <w:tc>
          <w:tcPr>
            <w:tcW w:w="900" w:type="dxa"/>
            <w:noWrap/>
          </w:tcPr>
          <w:p w14:paraId="622E071E" w14:textId="4CF1050E" w:rsidR="0049495F" w:rsidRPr="007C4CA7" w:rsidRDefault="009C286E"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85-320</w:t>
            </w:r>
          </w:p>
        </w:tc>
        <w:tc>
          <w:tcPr>
            <w:tcW w:w="900" w:type="dxa"/>
            <w:noWrap/>
          </w:tcPr>
          <w:p w14:paraId="1AD40635" w14:textId="3B80F7E4" w:rsidR="0049495F" w:rsidRPr="007C4CA7" w:rsidRDefault="009C286E" w:rsidP="0049495F">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w:t>
            </w:r>
          </w:p>
        </w:tc>
        <w:tc>
          <w:tcPr>
            <w:tcW w:w="688" w:type="dxa"/>
            <w:noWrap/>
          </w:tcPr>
          <w:p w14:paraId="52FEDFD7" w14:textId="377A9034" w:rsidR="0049495F" w:rsidRPr="007C4CA7" w:rsidRDefault="009069DF" w:rsidP="0049495F">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jcsr.2022.107527","ISSN":"0143974X","abstract":"Constructing the concrete-filled double skin steel tube (CFDST) column involves placing concrete in between two steel tubes. Such tubes may have the same cross-section shape on the inside and outside, or they may have different cross-section shapes, as in the case of a square outer tube and a square inner tube, a circular outer tube, and a square inner tube, or a square outer tube and a circular inner tube, etc. In this article, the response of concrete-filled double-skinned steel tube columns (CFDST) to axial load is experimentally investigated. To create the CFDST column, two concentric mild steel circular tubes were filled with concrete. CFDST column behavior was illustrated using typical curves of axial load vs deformation and axial load versus longitudinal strain in the outer steel tube, inner steel tube, and concrete core. To further explore how changing the column's geometry and materials can affect its ultimate strength, parametric research was carried out. In the end, the experimental results were compared to the requirements specified in codes like Eurocode-4, AISC-360, ACI, and the equation given by Han et al. (2009).","author":[{"dropping-particle":"","family":"Tiwary","given":"Aditya Kumar","non-dropping-particle":"","parse-names":false,"suffix":""}],"container-title":"Journal of Constructional Steel Research","id":"ITEM-1","issue":"September","issued":{"date-parts":[["2022"]]},"page":"107527","publisher":"Elsevier Ltd","title":"Experimental investigation into mild steel circular concrete-filled double skin steel tube columns","type":"article-journal","volume":"198"},"uris":["http://www.mendeley.com/documents/?uuid=cc73af5c-24de-4cc9-8db4-258c52165b10"]}],"mendeley":{"formattedCitation":"[143]","plainTextFormattedCitation":"[143]","previouslyFormattedCitation":"[143]"},"properties":{"noteIndex":0},"schema":"https://github.com/citation-style-language/schema/raw/master/csl-citation.json"}</w:instrText>
            </w:r>
            <w:r>
              <w:rPr>
                <w:rFonts w:asciiTheme="majorBidi" w:hAnsiTheme="majorBidi" w:cstheme="majorBidi"/>
                <w:sz w:val="16"/>
                <w:szCs w:val="16"/>
                <w:highlight w:val="yellow"/>
              </w:rPr>
              <w:fldChar w:fldCharType="separate"/>
            </w:r>
            <w:r w:rsidRPr="009069DF">
              <w:rPr>
                <w:rFonts w:asciiTheme="majorBidi" w:hAnsiTheme="majorBidi" w:cstheme="majorBidi"/>
                <w:noProof/>
                <w:sz w:val="16"/>
                <w:szCs w:val="16"/>
                <w:highlight w:val="yellow"/>
              </w:rPr>
              <w:t>[143]</w:t>
            </w:r>
            <w:r>
              <w:rPr>
                <w:rFonts w:asciiTheme="majorBidi" w:hAnsiTheme="majorBidi" w:cstheme="majorBidi"/>
                <w:sz w:val="16"/>
                <w:szCs w:val="16"/>
                <w:highlight w:val="yellow"/>
              </w:rPr>
              <w:fldChar w:fldCharType="end"/>
            </w:r>
          </w:p>
        </w:tc>
      </w:tr>
      <w:tr w:rsidR="00B34ACA" w:rsidRPr="00AA2513" w14:paraId="6FD689F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64237390" w14:textId="420996A7" w:rsidR="00B34ACA"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4</w:t>
            </w:r>
          </w:p>
        </w:tc>
        <w:tc>
          <w:tcPr>
            <w:tcW w:w="799" w:type="dxa"/>
            <w:noWrap/>
          </w:tcPr>
          <w:p w14:paraId="3F1544BD" w14:textId="2777B183"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00</w:t>
            </w:r>
          </w:p>
        </w:tc>
        <w:tc>
          <w:tcPr>
            <w:tcW w:w="810" w:type="dxa"/>
            <w:noWrap/>
          </w:tcPr>
          <w:p w14:paraId="2DFACFF1" w14:textId="35E1A36A"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6</w:t>
            </w:r>
          </w:p>
        </w:tc>
        <w:tc>
          <w:tcPr>
            <w:tcW w:w="900" w:type="dxa"/>
            <w:noWrap/>
          </w:tcPr>
          <w:p w14:paraId="0A081CC2" w14:textId="6F0FE06B"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00-135</w:t>
            </w:r>
          </w:p>
        </w:tc>
        <w:tc>
          <w:tcPr>
            <w:tcW w:w="810" w:type="dxa"/>
            <w:noWrap/>
          </w:tcPr>
          <w:p w14:paraId="7443E789" w14:textId="4F21487B"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w:t>
            </w:r>
          </w:p>
        </w:tc>
        <w:tc>
          <w:tcPr>
            <w:tcW w:w="900" w:type="dxa"/>
            <w:noWrap/>
          </w:tcPr>
          <w:p w14:paraId="6C166149" w14:textId="2FF7D36A"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63</w:t>
            </w:r>
          </w:p>
        </w:tc>
        <w:tc>
          <w:tcPr>
            <w:tcW w:w="900" w:type="dxa"/>
            <w:noWrap/>
          </w:tcPr>
          <w:p w14:paraId="319F2ABA" w14:textId="641C2EF5"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48</w:t>
            </w:r>
          </w:p>
        </w:tc>
        <w:tc>
          <w:tcPr>
            <w:tcW w:w="900" w:type="dxa"/>
            <w:noWrap/>
          </w:tcPr>
          <w:p w14:paraId="4236E921" w14:textId="2EBD45CB"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89</w:t>
            </w:r>
          </w:p>
        </w:tc>
        <w:tc>
          <w:tcPr>
            <w:tcW w:w="688" w:type="dxa"/>
            <w:noWrap/>
          </w:tcPr>
          <w:p w14:paraId="4F9A5C5F" w14:textId="6FEC2E6C" w:rsidR="00B34ACA" w:rsidRPr="007C4CA7" w:rsidRDefault="009069DF"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5986/j.1006-7930.2021.03.008","abstract":"In order to study the axial compression properties of circular high-strength concrete-filled double skin steel tubular members composed of Q690 steel and C100(C120)concrete,six circular high-strength concrete-filled double skin steel tubular members were tested with concrete strength,section void ratio and section steel ratio as the main parameters. The results show that: with the increase of concrete strength,the bearing capacity of the specimens increases,and with the increase of void ratio and steel content,the bearing capacity of the specimens decreases; under the action of axial compression,the specimens may suffer from “tympanic” and “shear” failure. “Tympanic” failure specimens have higher bearing capacity and better ductility at the later stage,“shear” failure specimens have relatively low ductility. By using the finite element software ABAQUS,the influence of void ratio,concrete strength and the ratio of inner and outer steel diameter to thickness on the axial compression performance of circular high-strength concrete-filled double skin steel tubular members is analyzed. The formulas for calculating the bearing capacity and stiffness of circular high-strength concrete-filled double skin steel tubular members are put forward. The results of the formulas are in good agreement with the test results.","author":[{"dropping-particle":"","family":"Cancan","given":"WANG","non-dropping-particle":"","parse-names":false,"suffix":""},{"dropping-particle":"","family":"Xudong","given":"LIANG","non-dropping-particle":"","parse-names":false,"suffix":""},{"dropping-particle":"","family":"Peihong","given":"ZHU","non-dropping-particle":"","parse-names":false,"suffix":""},{"dropping-particle":"","family":"Xiantie","given":"WANG","non-dropping-particle":"","parse-names":false,"suffix":""},{"dropping-particle":"","family":"Yahong","given":"PANG","non-dropping-particle":"","parse-names":false,"suffix":""},{"dropping-particle":"","family":"Fandong","given":"MENG","non-dropping-particle":"","parse-names":false,"suffix":""},{"dropping-particle":"","family":"Jianling","given":"WU","non-dropping-particle":"","parse-names":false,"suffix":""}],"id":"ITEM-1","issued":{"date-parts":[["0"]]},"page":"7823-7830","title":"Study on the axial compression behavior of circular high strength concrete-filled double skin steel tubular members","type":"article-journal"},"uris":["http://www.mendeley.com/documents/?uuid=8cfffb89-fd23-475f-a956-0a9dcacb55a6"]}],"mendeley":{"formattedCitation":"[144]","plainTextFormattedCitation":"[144]","previouslyFormattedCitation":"[144]"},"properties":{"noteIndex":0},"schema":"https://github.com/citation-style-language/schema/raw/master/csl-citation.json"}</w:instrText>
            </w:r>
            <w:r>
              <w:rPr>
                <w:rFonts w:asciiTheme="majorBidi" w:hAnsiTheme="majorBidi" w:cstheme="majorBidi"/>
                <w:sz w:val="16"/>
                <w:szCs w:val="16"/>
                <w:highlight w:val="yellow"/>
              </w:rPr>
              <w:fldChar w:fldCharType="separate"/>
            </w:r>
            <w:r w:rsidRPr="009069DF">
              <w:rPr>
                <w:rFonts w:asciiTheme="majorBidi" w:hAnsiTheme="majorBidi" w:cstheme="majorBidi"/>
                <w:noProof/>
                <w:sz w:val="16"/>
                <w:szCs w:val="16"/>
                <w:highlight w:val="yellow"/>
              </w:rPr>
              <w:t>[144]</w:t>
            </w:r>
            <w:r>
              <w:rPr>
                <w:rFonts w:asciiTheme="majorBidi" w:hAnsiTheme="majorBidi" w:cstheme="majorBidi"/>
                <w:sz w:val="16"/>
                <w:szCs w:val="16"/>
                <w:highlight w:val="yellow"/>
              </w:rPr>
              <w:fldChar w:fldCharType="end"/>
            </w:r>
          </w:p>
        </w:tc>
      </w:tr>
      <w:tr w:rsidR="00B34ACA" w:rsidRPr="00AA2513" w14:paraId="296926B0"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1478BB2E" w14:textId="04E56AA6" w:rsidR="00B34ACA"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2</w:t>
            </w:r>
          </w:p>
        </w:tc>
        <w:tc>
          <w:tcPr>
            <w:tcW w:w="799" w:type="dxa"/>
            <w:noWrap/>
          </w:tcPr>
          <w:p w14:paraId="76B18862" w14:textId="65F8D1D5"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70</w:t>
            </w:r>
          </w:p>
        </w:tc>
        <w:tc>
          <w:tcPr>
            <w:tcW w:w="810" w:type="dxa"/>
            <w:noWrap/>
          </w:tcPr>
          <w:p w14:paraId="13CA0C0B" w14:textId="434D8216"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8</w:t>
            </w:r>
          </w:p>
        </w:tc>
        <w:tc>
          <w:tcPr>
            <w:tcW w:w="900" w:type="dxa"/>
            <w:noWrap/>
          </w:tcPr>
          <w:p w14:paraId="493CBFF6" w14:textId="76A987D4"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76-114</w:t>
            </w:r>
          </w:p>
        </w:tc>
        <w:tc>
          <w:tcPr>
            <w:tcW w:w="810" w:type="dxa"/>
            <w:noWrap/>
          </w:tcPr>
          <w:p w14:paraId="3A9D2286" w14:textId="7508A431"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8</w:t>
            </w:r>
          </w:p>
        </w:tc>
        <w:tc>
          <w:tcPr>
            <w:tcW w:w="900" w:type="dxa"/>
            <w:noWrap/>
          </w:tcPr>
          <w:p w14:paraId="39424692" w14:textId="0E61ED32"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65</w:t>
            </w:r>
          </w:p>
        </w:tc>
        <w:tc>
          <w:tcPr>
            <w:tcW w:w="900" w:type="dxa"/>
            <w:noWrap/>
          </w:tcPr>
          <w:p w14:paraId="3E9A2B5A" w14:textId="406C80F6"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20-380</w:t>
            </w:r>
          </w:p>
        </w:tc>
        <w:tc>
          <w:tcPr>
            <w:tcW w:w="900" w:type="dxa"/>
            <w:noWrap/>
          </w:tcPr>
          <w:p w14:paraId="3B7DED25" w14:textId="4CEDE976"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w:t>
            </w:r>
          </w:p>
        </w:tc>
        <w:tc>
          <w:tcPr>
            <w:tcW w:w="688" w:type="dxa"/>
            <w:noWrap/>
          </w:tcPr>
          <w:p w14:paraId="68FF68EC" w14:textId="3EB9330F" w:rsidR="00B34ACA" w:rsidRPr="007C4CA7" w:rsidRDefault="009069DF" w:rsidP="00B34ACA">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 xml:space="preserve">ADDIN CSL_CITATION {"citationItems":[{"id":"ITEM-1","itemData":{"DOI":"10.1016/j.compstruct.2023.116765","ISSN":"02638223","abstract":"Both experimental and numerical investigations are performed to determine complete inelastic behavior of circular concrete filled double skin steel tubes (CFDSTs) with different compositions. In the experimental part, 8 circular tubes including 2 DSTs (double skin steel tubes without infill) and 6 CFDSTs are tested under concentric axial compression to failure. Presence/absence of infill concrete, hollow ratio (χ = 0.47 </w:instrText>
            </w:r>
            <w:r>
              <w:rPr>
                <w:rFonts w:ascii="Cambria Math" w:hAnsi="Cambria Math" w:cs="Cambria Math"/>
                <w:sz w:val="16"/>
                <w:szCs w:val="16"/>
                <w:highlight w:val="yellow"/>
              </w:rPr>
              <w:instrText>∼</w:instrText>
            </w:r>
            <w:r>
              <w:rPr>
                <w:rFonts w:asciiTheme="majorBidi" w:hAnsiTheme="majorBidi" w:cstheme="majorBidi"/>
                <w:sz w:val="16"/>
                <w:szCs w:val="16"/>
                <w:highlight w:val="yellow"/>
              </w:rPr>
              <w:instrText xml:space="preserve"> 0.70), and concrete type (plain, polypropylene and steel fibers added) are the parameters. To cover more parameters such as further hollow ratios, inner and outer tube thicknesses, a numerical work is added. AISC 360</w:instrText>
            </w:r>
            <w:r>
              <w:rPr>
                <w:rFonts w:ascii="Times New Roman" w:hAnsi="Times New Roman" w:cs="Times New Roman"/>
                <w:sz w:val="16"/>
                <w:szCs w:val="16"/>
                <w:highlight w:val="yellow"/>
              </w:rPr>
              <w:instrText>–</w:instrText>
            </w:r>
            <w:r>
              <w:rPr>
                <w:rFonts w:asciiTheme="majorBidi" w:hAnsiTheme="majorBidi" w:cstheme="majorBidi"/>
                <w:sz w:val="16"/>
                <w:szCs w:val="16"/>
                <w:highlight w:val="yellow"/>
              </w:rPr>
              <w:instrText>16 and Eurocode 4 (EC4) are employed to evaluate their applicability for CFDSTs. Results show that the hollow ratio and outer/inner tube slendernesses (D/t) have a significant impact on the behavior. Experimental and numerical results reveal that, independent of the concrete composition (i.e. with or without any fibers) and hollow section ratio, concrete infill has significantly improved axial strength (up to 86 %) and ductility (up to 314 %) by delaying local buckling. Polypropylene and steel fibers improve the overall behavior with an enhanced displacement ductility and energy absorbtion. CFDSTs with smaller hollow ratios (say 0.47 or smaller) present much better inelastic behavior mainly from the enhanced confinement effect.","author":[{"dropping-particle":"","family":"Cihan Yilmaz","given":"Berika C.","non-dropping-particle":"","parse-names":false,"suffix":""},{"dropping-particle":"","family":"Binbir","given":"Ergun","non-dropping-particle":"","parse-names":false,"suffix":""},{"dropping-particle":"","family":"Guzelbulut","given":"Cem","non-dropping-particle":"","parse-names":false,"suffix":""},{"dropping-particle":"","family":"Yildirim","given":"Hasan","non-dropping-particle":"","parse-names":false,"suffix":""},{"dropping-particle":"","family":"Celik","given":"Oguz C.","non-dropping-particle":"","parse-names":false,"suffix":""}],"container-title":"Composite Structures","id":"ITEM-1","issue":"79","issued":{"date-parts":[["2023"]]},"page":"116765","publisher":"Elsevier Ltd","title":"Circular concrete-filled double skin steel tubes under concentric compression: Tests and FEA parametric study","type":"article-journal","volume":"309"},"uris":["http://www.mendeley.com/documents/?uuid=381aca9a-f01c-4139-af6b-04f31b96479f"]}],"mendeley":{"formattedCitation":"[145]","plainTextFormattedCitation":"[145]","previouslyFormattedCitation":"[145]"},"properties":{"noteIndex":0},"schema":"https://github.com/citation-style-language/schema/raw/master/csl-citation.json"}</w:instrText>
            </w:r>
            <w:r>
              <w:rPr>
                <w:rFonts w:asciiTheme="majorBidi" w:hAnsiTheme="majorBidi" w:cstheme="majorBidi"/>
                <w:sz w:val="16"/>
                <w:szCs w:val="16"/>
                <w:highlight w:val="yellow"/>
              </w:rPr>
              <w:fldChar w:fldCharType="separate"/>
            </w:r>
            <w:r w:rsidRPr="009069DF">
              <w:rPr>
                <w:rFonts w:asciiTheme="majorBidi" w:hAnsiTheme="majorBidi" w:cstheme="majorBidi"/>
                <w:noProof/>
                <w:sz w:val="16"/>
                <w:szCs w:val="16"/>
                <w:highlight w:val="yellow"/>
              </w:rPr>
              <w:t>[145]</w:t>
            </w:r>
            <w:r>
              <w:rPr>
                <w:rFonts w:asciiTheme="majorBidi" w:hAnsiTheme="majorBidi" w:cstheme="majorBidi"/>
                <w:sz w:val="16"/>
                <w:szCs w:val="16"/>
                <w:highlight w:val="yellow"/>
              </w:rPr>
              <w:fldChar w:fldCharType="end"/>
            </w:r>
          </w:p>
        </w:tc>
      </w:tr>
      <w:tr w:rsidR="00B34ACA" w:rsidRPr="00AA2513" w14:paraId="0EB426F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41FDF891" w14:textId="5A3EBD3B" w:rsidR="00B34ACA"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12</w:t>
            </w:r>
          </w:p>
        </w:tc>
        <w:tc>
          <w:tcPr>
            <w:tcW w:w="799" w:type="dxa"/>
            <w:noWrap/>
          </w:tcPr>
          <w:p w14:paraId="4735A938" w14:textId="0F4DD6EB"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89-191</w:t>
            </w:r>
          </w:p>
        </w:tc>
        <w:tc>
          <w:tcPr>
            <w:tcW w:w="810" w:type="dxa"/>
            <w:noWrap/>
          </w:tcPr>
          <w:p w14:paraId="70A99B50" w14:textId="5C41A9A9"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26-6.77</w:t>
            </w:r>
          </w:p>
        </w:tc>
        <w:tc>
          <w:tcPr>
            <w:tcW w:w="900" w:type="dxa"/>
            <w:noWrap/>
          </w:tcPr>
          <w:p w14:paraId="35B84154" w14:textId="38BDAA80"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3.7-101.6</w:t>
            </w:r>
          </w:p>
        </w:tc>
        <w:tc>
          <w:tcPr>
            <w:tcW w:w="810" w:type="dxa"/>
            <w:noWrap/>
          </w:tcPr>
          <w:p w14:paraId="78AEF154" w14:textId="17EDB29F"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08-4.1</w:t>
            </w:r>
          </w:p>
        </w:tc>
        <w:tc>
          <w:tcPr>
            <w:tcW w:w="900" w:type="dxa"/>
            <w:noWrap/>
          </w:tcPr>
          <w:p w14:paraId="6A6D1E19" w14:textId="0EE3345A"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27-464</w:t>
            </w:r>
          </w:p>
        </w:tc>
        <w:tc>
          <w:tcPr>
            <w:tcW w:w="900" w:type="dxa"/>
            <w:noWrap/>
          </w:tcPr>
          <w:p w14:paraId="77288536" w14:textId="6816D58C"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42-348</w:t>
            </w:r>
          </w:p>
        </w:tc>
        <w:tc>
          <w:tcPr>
            <w:tcW w:w="900" w:type="dxa"/>
            <w:noWrap/>
          </w:tcPr>
          <w:p w14:paraId="688B6A8A" w14:textId="55F67C86"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9-51</w:t>
            </w:r>
          </w:p>
        </w:tc>
        <w:tc>
          <w:tcPr>
            <w:tcW w:w="688" w:type="dxa"/>
            <w:noWrap/>
          </w:tcPr>
          <w:p w14:paraId="47832F23" w14:textId="063093A5" w:rsidR="00B34ACA" w:rsidRPr="007C4CA7" w:rsidRDefault="009069DF"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sidR="00331430">
              <w:rPr>
                <w:rFonts w:asciiTheme="majorBidi" w:hAnsiTheme="majorBidi" w:cstheme="majorBidi"/>
                <w:sz w:val="16"/>
                <w:szCs w:val="16"/>
                <w:highlight w:val="yellow"/>
              </w:rPr>
              <w:instrText>ADDIN CSL_CITATION {"citationItems":[{"id":"ITEM-1","itemData":{"DOI":"10.3390/buildings13082054","ISSN":"20755309","abstract":"So far, almost all studies have concentrated on the compressive performance of fully loaded concrete-filled double-skin steel tubular (CFDST) columns, but there have been few studies on partially loaded CFDST columns, and the difference in their behavior remains unclear. Thus, by focusing on the mechanical behavior of circular CFDST columns under different loading arrangements, this paper conducts a comparative study on circular axially loaded CFDST columns based on the author’s previous experimental results. A total of 28 experiments were conducted, in which 14 fully and 14 partially loaded specimens were tested. The influence law of crucial parameters on the compressive behavior of CFDST specimens with two different loading arrangements were compared and the results were discussed. It is shown that when the void ratio is 0 and 0.2, the ultimate strength of partially loaded CFDST columns is greater than that of fully loaded ones, but the results are opposite for the columns with the void ratios of 0.4 and 0.6. Subsequently, based on the experimental data, a finite element analysis (FEA) model was developed and used to ascertain the compressive behavior of CFDST columns with two different loading arrangements. The results suggested that, at the beginning of the loading phase, the outer tube of partially loaded CFDST columns provided a certain lateral confining stress to the concrete, while the lateral confining stress of fully loaded CFDST columns fluctuated around zero. The axial load of the inner tube of fully loaded CFDST columns first increased linearly and then remained almost unchanged. Due to the existence of friction, the inner tube of partially loaded CFDST columns also undertook a certain axial load, which first increased and then decreased to zero.","author":[{"dropping-particle":"","family":"Yan","given":"Xi Feng","non-dropping-particle":"","parse-names":false,"suffix":""},{"dropping-particle":"","family":"Lin","given":"Siqi","non-dropping-particle":"","parse-names":false,"suffix":""},{"dropping-particle":"","family":"He","given":"Mengnan","non-dropping-particle":"","parse-names":false,"suffix":""}],"container-title":"Buildings","id":"ITEM-1","issue":"8","issued":{"date-parts":[["2023"]]},"page":"1-17","title":"Comparative Study on Behavior of Circular Axially Loaded CFDST Short Columns under Different Loading Arrangements","type":"article-journal","volume":"13"},"uris":["http://www.mendeley.com/documents/?uuid=e7e5ea05-9e40-4333-a8ed-9875f31bb7d9"]}],"mendeley":{"formattedCitation":"[65]","plainTextFormattedCitation":"[65]","previouslyFormattedCitation":"[65]"},"properties":{"noteIndex":0},"schema":"https://github.com/citation-style-language/schema/raw/master/csl-citation.json"}</w:instrText>
            </w:r>
            <w:r>
              <w:rPr>
                <w:rFonts w:asciiTheme="majorBidi" w:hAnsiTheme="majorBidi" w:cstheme="majorBidi"/>
                <w:sz w:val="16"/>
                <w:szCs w:val="16"/>
                <w:highlight w:val="yellow"/>
              </w:rPr>
              <w:fldChar w:fldCharType="separate"/>
            </w:r>
            <w:r w:rsidRPr="009069DF">
              <w:rPr>
                <w:rFonts w:asciiTheme="majorBidi" w:hAnsiTheme="majorBidi" w:cstheme="majorBidi"/>
                <w:noProof/>
                <w:sz w:val="16"/>
                <w:szCs w:val="16"/>
                <w:highlight w:val="yellow"/>
              </w:rPr>
              <w:t>[65]</w:t>
            </w:r>
            <w:r>
              <w:rPr>
                <w:rFonts w:asciiTheme="majorBidi" w:hAnsiTheme="majorBidi" w:cstheme="majorBidi"/>
                <w:sz w:val="16"/>
                <w:szCs w:val="16"/>
                <w:highlight w:val="yellow"/>
              </w:rPr>
              <w:fldChar w:fldCharType="end"/>
            </w:r>
          </w:p>
        </w:tc>
      </w:tr>
      <w:tr w:rsidR="00B34ACA" w:rsidRPr="00AA2513" w14:paraId="5F3B2698"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30486026" w14:textId="33EE6510" w:rsidR="00B34ACA"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2</w:t>
            </w:r>
          </w:p>
        </w:tc>
        <w:tc>
          <w:tcPr>
            <w:tcW w:w="799" w:type="dxa"/>
            <w:noWrap/>
          </w:tcPr>
          <w:p w14:paraId="639D5A09" w14:textId="18EA5AEF"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1</w:t>
            </w:r>
          </w:p>
        </w:tc>
        <w:tc>
          <w:tcPr>
            <w:tcW w:w="810" w:type="dxa"/>
            <w:noWrap/>
          </w:tcPr>
          <w:p w14:paraId="2693E902" w14:textId="332AEEB5"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37-4.43</w:t>
            </w:r>
          </w:p>
        </w:tc>
        <w:tc>
          <w:tcPr>
            <w:tcW w:w="900" w:type="dxa"/>
            <w:noWrap/>
          </w:tcPr>
          <w:p w14:paraId="135EAE1F" w14:textId="6D21AE60"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58</w:t>
            </w:r>
          </w:p>
        </w:tc>
        <w:tc>
          <w:tcPr>
            <w:tcW w:w="810" w:type="dxa"/>
            <w:noWrap/>
          </w:tcPr>
          <w:p w14:paraId="324A9E2D" w14:textId="1A3D4FFB"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03</w:t>
            </w:r>
          </w:p>
        </w:tc>
        <w:tc>
          <w:tcPr>
            <w:tcW w:w="900" w:type="dxa"/>
            <w:noWrap/>
          </w:tcPr>
          <w:p w14:paraId="73A2DFB0" w14:textId="17DF5ECF"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86</w:t>
            </w:r>
          </w:p>
        </w:tc>
        <w:tc>
          <w:tcPr>
            <w:tcW w:w="900" w:type="dxa"/>
            <w:noWrap/>
          </w:tcPr>
          <w:p w14:paraId="4A6C5DBF" w14:textId="07A56E6C"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50</w:t>
            </w:r>
          </w:p>
        </w:tc>
        <w:tc>
          <w:tcPr>
            <w:tcW w:w="900" w:type="dxa"/>
            <w:noWrap/>
          </w:tcPr>
          <w:p w14:paraId="3A553723" w14:textId="7EDC2204" w:rsidR="00B34ACA"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9-52</w:t>
            </w:r>
          </w:p>
        </w:tc>
        <w:tc>
          <w:tcPr>
            <w:tcW w:w="688" w:type="dxa"/>
            <w:noWrap/>
          </w:tcPr>
          <w:p w14:paraId="72310FE1" w14:textId="04ABF579" w:rsidR="00B34ACA" w:rsidRPr="007C4CA7" w:rsidRDefault="00331430" w:rsidP="00B34ACA">
            <w:pPr>
              <w:jc w:val="center"/>
              <w:cnfStyle w:val="000000000000" w:firstRow="0" w:lastRow="0" w:firstColumn="0" w:lastColumn="0" w:oddVBand="0" w:evenVBand="0" w:oddHBand="0" w:evenHBand="0" w:firstRowFirstColumn="0" w:firstRowLastColumn="0" w:lastRowFirstColumn="0" w:lastRowLastColumn="0"/>
              <w:rPr>
                <w:rStyle w:val="FootnoteReference"/>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177/13694332231190710","ISSN":"20484011","abstract":"Concrete-filled double-skin steel tubes (CFDSTs) are widely used in civil engineering. During the service life of CFDSTs, their bearing capacity can be easily weakened by the corrosion of outer steel tubes. This study investigated the interaction mechanism and reinforcement effects of carbon fiber-reinforced plastic (CFRP)-confined CFDSTs under axial compression. Typical failure modes, axial load-shortening curves, and axial load-strain behaviors of CFDST and CFRP-confined CFDST (CFRP-CFDST) specimens were obtained. The test results showed that the ultimate bearing capacity of stub columns with concrete strength of C40 and C60 increased by 19.78% and 15.12%, respectively, when wrapped with two layers of CFRP sheets, and by 41.60% and 37.99%, respectively, when wrapped with four layers of CFRP sheets. In addition, the FE modeling of CFRP-CFDSTs was established and validated by experimental results. On this basis, the parametric analysis was conducted. To avoid local buckling and yield failure of the inner steel tubes before the outer steel tubes, a calculation formula was proposed for predicting the minimum wall thickness of the inner tube. Furthermore, the prediction formulas for the bearing capacity of CFDSTs and CFRP-CFDSTs were proposed.","author":[{"dropping-particle":"","family":"Tang","given":"Hongyuan","non-dropping-particle":"","parse-names":false,"suffix":""},{"dropping-particle":"","family":"Qin","given":"Jieyu","non-dropping-particle":"","parse-names":false,"suffix":""},{"dropping-particle":"","family":"Yang","given":"Hong","non-dropping-particle":"","parse-names":false,"suffix":""},{"dropping-particle":"","family":"Lang","given":"Lin","non-dropping-particle":"","parse-names":false,"suffix":""},{"dropping-particle":"","family":"Gao","given":"Zhongwei","non-dropping-particle":"","parse-names":false,"suffix":""},{"dropping-particle":"","family":"Tang","given":"Xuebin","non-dropping-particle":"","parse-names":false,"suffix":""}],"container-title":"Advances in Structural Engineering","id":"ITEM-1","issue":"13","issued":{"date-parts":[["2023"]]},"page":"2465-2488","title":"Analytical and experimental investigation on axial compression capacity of carbon fiber-reinforced plastic-confined concrete-filled double-skin steel tube stub columns","type":"article-journal","volume":"26"},"uris":["http://www.mendeley.com/documents/?uuid=92234725-d3b5-417f-82ca-9d5849f20f9b"]}],"mendeley":{"formattedCitation":"[146]","plainTextFormattedCitation":"[146]","previouslyFormattedCitation":"[146]"},"properties":{"noteIndex":0},"schema":"https://github.com/citation-style-language/schema/raw/master/csl-citation.json"}</w:instrText>
            </w:r>
            <w:r>
              <w:rPr>
                <w:rFonts w:asciiTheme="majorBidi" w:hAnsiTheme="majorBidi" w:cstheme="majorBidi"/>
                <w:sz w:val="16"/>
                <w:szCs w:val="16"/>
                <w:highlight w:val="yellow"/>
              </w:rPr>
              <w:fldChar w:fldCharType="separate"/>
            </w:r>
            <w:r w:rsidRPr="00331430">
              <w:rPr>
                <w:rFonts w:asciiTheme="majorBidi" w:hAnsiTheme="majorBidi" w:cstheme="majorBidi"/>
                <w:noProof/>
                <w:sz w:val="16"/>
                <w:szCs w:val="16"/>
                <w:highlight w:val="yellow"/>
              </w:rPr>
              <w:t>[146]</w:t>
            </w:r>
            <w:r>
              <w:rPr>
                <w:rFonts w:asciiTheme="majorBidi" w:hAnsiTheme="majorBidi" w:cstheme="majorBidi"/>
                <w:sz w:val="16"/>
                <w:szCs w:val="16"/>
                <w:highlight w:val="yellow"/>
              </w:rPr>
              <w:fldChar w:fldCharType="end"/>
            </w:r>
          </w:p>
        </w:tc>
      </w:tr>
      <w:tr w:rsidR="00B34ACA" w:rsidRPr="00AA2513" w14:paraId="1E020C8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7B4478CC" w14:textId="5BA7EE7A" w:rsidR="00B34ACA"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799" w:type="dxa"/>
            <w:noWrap/>
          </w:tcPr>
          <w:p w14:paraId="0CDB1350" w14:textId="66FBDA5B"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00</w:t>
            </w:r>
          </w:p>
        </w:tc>
        <w:tc>
          <w:tcPr>
            <w:tcW w:w="810" w:type="dxa"/>
            <w:noWrap/>
          </w:tcPr>
          <w:p w14:paraId="4B809870" w14:textId="6B7BB42C"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74</w:t>
            </w:r>
          </w:p>
        </w:tc>
        <w:tc>
          <w:tcPr>
            <w:tcW w:w="900" w:type="dxa"/>
            <w:noWrap/>
          </w:tcPr>
          <w:p w14:paraId="1F64D941" w14:textId="26D5BEF1"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60-140</w:t>
            </w:r>
          </w:p>
        </w:tc>
        <w:tc>
          <w:tcPr>
            <w:tcW w:w="810" w:type="dxa"/>
            <w:noWrap/>
          </w:tcPr>
          <w:p w14:paraId="7AEF60E9" w14:textId="318FE75D"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74</w:t>
            </w:r>
          </w:p>
        </w:tc>
        <w:tc>
          <w:tcPr>
            <w:tcW w:w="900" w:type="dxa"/>
            <w:noWrap/>
          </w:tcPr>
          <w:p w14:paraId="4C65C3BA" w14:textId="2169D362"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9</w:t>
            </w:r>
          </w:p>
        </w:tc>
        <w:tc>
          <w:tcPr>
            <w:tcW w:w="900" w:type="dxa"/>
            <w:noWrap/>
          </w:tcPr>
          <w:p w14:paraId="7712A4C9" w14:textId="17E16B60"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59</w:t>
            </w:r>
          </w:p>
        </w:tc>
        <w:tc>
          <w:tcPr>
            <w:tcW w:w="900" w:type="dxa"/>
            <w:noWrap/>
          </w:tcPr>
          <w:p w14:paraId="2148BAA4" w14:textId="570FAE5C"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6-58</w:t>
            </w:r>
          </w:p>
        </w:tc>
        <w:tc>
          <w:tcPr>
            <w:tcW w:w="688" w:type="dxa"/>
            <w:noWrap/>
          </w:tcPr>
          <w:p w14:paraId="7E2CF6B9" w14:textId="16EC8181" w:rsidR="00B34ACA" w:rsidRPr="007C4CA7" w:rsidRDefault="00331430" w:rsidP="00B34ACA">
            <w:pPr>
              <w:jc w:val="center"/>
              <w:cnfStyle w:val="000000100000" w:firstRow="0" w:lastRow="0" w:firstColumn="0" w:lastColumn="0" w:oddVBand="0" w:evenVBand="0" w:oddHBand="1" w:evenHBand="0" w:firstRowFirstColumn="0" w:firstRowLastColumn="0" w:lastRowFirstColumn="0" w:lastRowLastColumn="0"/>
              <w:rPr>
                <w:rStyle w:val="FootnoteReference"/>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istruc.2023.105213","ISSN":"23520124","abstract":"This article investigates the structural performance of Concrete-Filled Double Skin Steel Tubular (CFDST) columns after fire under the axial compress. 13 experiments were conducted on the residual bearing capacity of CFDST columns under axial compression after different fire duration time. The variation parameters included the hollow ratio, fire duration time and strength of concrete. The effect of different parameters on the axial load and displacement changes after fire was revealed. The experimental and finite element simulation results were compared and analyzed, and they were in good agreement. The results indicate that CFDST columns have good fire resistance, and the strength of concrete has little effect on the residual bearing capacity of CFDST columns after the fire. With the increase of hollow ratio from 0 to 0.72, the axial residual bearing capacity of CFDST columns increases first and then decreases after the same fire duration time. Compared with the column without initial load, the residual bearing capacity of CFDST columns will increase with an initial load before fire, but different initial loads have no significant impact on the ultimate bearing capacity after fire.","author":[{"dropping-particle":"","family":"Liu","given":"Xiao","non-dropping-particle":"","parse-names":false,"suffix":""},{"dropping-particle":"","family":"Liu","given":"Zhaohui","non-dropping-particle":"","parse-names":false,"suffix":""},{"dropping-particle":"","family":"Hui","given":"Yanchuan","non-dropping-particle":"","parse-names":false,"suffix":""},{"dropping-particle":"","family":"Wang","given":"Jie","non-dropping-particle":"","parse-names":false,"suffix":""}],"container-title":"Structures","id":"ITEM-1","issue":"August","issued":{"date-parts":[["2023"]]},"page":"105213","publisher":"Elsevier Ltd","title":"Research on the Concrete-Filled Double Skin steel Tubular (CFDST) columns subjected to axial force after fire","type":"article-journal","volume":"57"},"uris":["http://www.mendeley.com/documents/?uuid=51839e80-bd0c-4547-81d3-c541654d4d13"]}],"mendeley":{"formattedCitation":"[147]","plainTextFormattedCitation":"[147]","previouslyFormattedCitation":"[147]"},"properties":{"noteIndex":0},"schema":"https://github.com/citation-style-language/schema/raw/master/csl-citation.json"}</w:instrText>
            </w:r>
            <w:r>
              <w:rPr>
                <w:rFonts w:asciiTheme="majorBidi" w:hAnsiTheme="majorBidi" w:cstheme="majorBidi"/>
                <w:sz w:val="16"/>
                <w:szCs w:val="16"/>
                <w:highlight w:val="yellow"/>
              </w:rPr>
              <w:fldChar w:fldCharType="separate"/>
            </w:r>
            <w:r w:rsidRPr="00331430">
              <w:rPr>
                <w:rFonts w:asciiTheme="majorBidi" w:hAnsiTheme="majorBidi" w:cstheme="majorBidi"/>
                <w:noProof/>
                <w:sz w:val="16"/>
                <w:szCs w:val="16"/>
                <w:highlight w:val="yellow"/>
              </w:rPr>
              <w:t>[147]</w:t>
            </w:r>
            <w:r>
              <w:rPr>
                <w:rFonts w:asciiTheme="majorBidi" w:hAnsiTheme="majorBidi" w:cstheme="majorBidi"/>
                <w:sz w:val="16"/>
                <w:szCs w:val="16"/>
                <w:highlight w:val="yellow"/>
              </w:rPr>
              <w:fldChar w:fldCharType="end"/>
            </w:r>
          </w:p>
        </w:tc>
      </w:tr>
      <w:tr w:rsidR="0049495F" w:rsidRPr="00AA2513" w14:paraId="3AEAF3C0"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tcPr>
          <w:p w14:paraId="6C1FAF10" w14:textId="5474AC17" w:rsidR="0049495F"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799" w:type="dxa"/>
            <w:noWrap/>
          </w:tcPr>
          <w:p w14:paraId="168BF0B3" w14:textId="597E0930"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40-180</w:t>
            </w:r>
          </w:p>
        </w:tc>
        <w:tc>
          <w:tcPr>
            <w:tcW w:w="810" w:type="dxa"/>
            <w:noWrap/>
          </w:tcPr>
          <w:p w14:paraId="119DCE7C" w14:textId="53335C1D"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900" w:type="dxa"/>
            <w:noWrap/>
          </w:tcPr>
          <w:p w14:paraId="6E071B26" w14:textId="400D77C9"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48-102</w:t>
            </w:r>
          </w:p>
        </w:tc>
        <w:tc>
          <w:tcPr>
            <w:tcW w:w="810" w:type="dxa"/>
            <w:noWrap/>
          </w:tcPr>
          <w:p w14:paraId="21A9722C" w14:textId="5FB93D73"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w:t>
            </w:r>
          </w:p>
        </w:tc>
        <w:tc>
          <w:tcPr>
            <w:tcW w:w="900" w:type="dxa"/>
            <w:noWrap/>
          </w:tcPr>
          <w:p w14:paraId="7C8DD514" w14:textId="0CF8C89D"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276-342</w:t>
            </w:r>
          </w:p>
        </w:tc>
        <w:tc>
          <w:tcPr>
            <w:tcW w:w="900" w:type="dxa"/>
            <w:noWrap/>
          </w:tcPr>
          <w:p w14:paraId="68344AF6" w14:textId="0338F25E"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21-396</w:t>
            </w:r>
          </w:p>
        </w:tc>
        <w:tc>
          <w:tcPr>
            <w:tcW w:w="900" w:type="dxa"/>
            <w:noWrap/>
          </w:tcPr>
          <w:p w14:paraId="392CB262" w14:textId="0C7DA52B" w:rsidR="0049495F" w:rsidRPr="007C4CA7" w:rsidRDefault="009C286E"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7</w:t>
            </w:r>
          </w:p>
        </w:tc>
        <w:tc>
          <w:tcPr>
            <w:tcW w:w="688" w:type="dxa"/>
            <w:noWrap/>
          </w:tcPr>
          <w:p w14:paraId="02C42C7A" w14:textId="19DDC404" w:rsidR="0049495F" w:rsidRPr="007C4CA7" w:rsidRDefault="00331430"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177/13694332231205054","ISSN":"20484011","abstract":"Double-skin tube column sections have been used extensively in recent years. These sections are composed of two adjacent, coaxially spaced steel casings, and the space in the middle of them is occupied with concrete. These CFDST columns behave similarly to CFST sections but are more rigid and have a lesser self-weight. The behavior of a novel type of CFDST column, the orbicular anchored CFDST column, was assessed under axial compression in the current research. It comprises an inside and an outside steel tube with orbicular rings near the ends of the columns. The orbicular rings were positioned at various spots such as (Formula presented.) and (Formula presented.) and a wide range of tests were accomplished to evaluate the functionality of orbicular anchored CFDST columns in respect of maximum load-bearing capability, load-strain behavior, and load-deformation behavior. A FE model was developed and its accuracy was authenticated by comparing its findings with experimental results. Furthermore, a parametric investigation was carried out employing the authenticated FE model to examine the functioning of the proposed CFDST to variations in orbicular position, cross-sectional dimensions of rings, yield strength of orbicular ring, etc. The outcomes of the study indicated that orbicular anchored CFDST columns had 15% higher ultimate load capacity than unstiffened counterparts. The orbicular anchorage improved the ductile response and increased the axial stiffness of the CFDST column. Further, it was concluded that orbicular rings enhanced the constraining effect of external steel casing on sandwiched concrete and improved the composite action of CFDST specimens. The design formula to ascertain the load-bearing ability of columns was also developed and can be employed amid preliminary designs of proposed column sections.","author":[{"dropping-particle":"","family":"Singh","given":"Harpreet","non-dropping-particle":"","parse-names":false,"suffix":""},{"dropping-particle":"","family":"Tiwary","given":"Aditya Kumar","non-dropping-particle":"","parse-names":false,"suffix":""}],"container-title":"Advances in Structural Engineering","id":"ITEM-1","issue":"15","issued":{"date-parts":[["2023"]]},"page":"2830-2861","title":"Axial compression behaviour of concrete filled double skin steel tube columns anchored with orbicular rings: Experimental and numerical approach","type":"article-journal","volume":"26"},"uris":["http://www.mendeley.com/documents/?uuid=93db6db8-d3f7-4fe9-aeaf-6aaf33f7a538"]}],"mendeley":{"formattedCitation":"[148]","plainTextFormattedCitation":"[148]","previouslyFormattedCitation":"[148]"},"properties":{"noteIndex":0},"schema":"https://github.com/citation-style-language/schema/raw/master/csl-citation.json"}</w:instrText>
            </w:r>
            <w:r>
              <w:rPr>
                <w:rFonts w:asciiTheme="majorBidi" w:hAnsiTheme="majorBidi" w:cstheme="majorBidi"/>
                <w:sz w:val="16"/>
                <w:szCs w:val="16"/>
                <w:highlight w:val="yellow"/>
              </w:rPr>
              <w:fldChar w:fldCharType="separate"/>
            </w:r>
            <w:r w:rsidRPr="00331430">
              <w:rPr>
                <w:rFonts w:asciiTheme="majorBidi" w:hAnsiTheme="majorBidi" w:cstheme="majorBidi"/>
                <w:noProof/>
                <w:sz w:val="16"/>
                <w:szCs w:val="16"/>
                <w:highlight w:val="yellow"/>
              </w:rPr>
              <w:t>[148]</w:t>
            </w:r>
            <w:r>
              <w:rPr>
                <w:rFonts w:asciiTheme="majorBidi" w:hAnsiTheme="majorBidi" w:cstheme="majorBidi"/>
                <w:sz w:val="16"/>
                <w:szCs w:val="16"/>
                <w:highlight w:val="yellow"/>
              </w:rPr>
              <w:fldChar w:fldCharType="end"/>
            </w:r>
          </w:p>
        </w:tc>
      </w:tr>
      <w:tr w:rsidR="009069DF" w:rsidRPr="00AA2513" w14:paraId="6E6135E9" w14:textId="77777777" w:rsidTr="00B34AC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bottom w:val="single" w:sz="4" w:space="0" w:color="auto"/>
            </w:tcBorders>
            <w:noWrap/>
          </w:tcPr>
          <w:p w14:paraId="1BA40177" w14:textId="227750FC" w:rsidR="00B34ACA" w:rsidRPr="007C4CA7" w:rsidRDefault="0049495F" w:rsidP="00B34ACA">
            <w:pPr>
              <w:jc w:val="center"/>
              <w:rPr>
                <w:rFonts w:asciiTheme="majorBidi" w:hAnsiTheme="majorBidi" w:cstheme="majorBidi"/>
                <w:sz w:val="16"/>
                <w:szCs w:val="16"/>
                <w:highlight w:val="yellow"/>
              </w:rPr>
            </w:pPr>
            <w:r w:rsidRPr="007C4CA7">
              <w:rPr>
                <w:rFonts w:asciiTheme="majorBidi" w:hAnsiTheme="majorBidi" w:cstheme="majorBidi"/>
                <w:sz w:val="16"/>
                <w:szCs w:val="16"/>
                <w:highlight w:val="yellow"/>
              </w:rPr>
              <w:t>16</w:t>
            </w:r>
          </w:p>
        </w:tc>
        <w:tc>
          <w:tcPr>
            <w:tcW w:w="799" w:type="dxa"/>
            <w:tcBorders>
              <w:bottom w:val="single" w:sz="4" w:space="0" w:color="auto"/>
            </w:tcBorders>
            <w:noWrap/>
          </w:tcPr>
          <w:p w14:paraId="7DD8E627" w14:textId="72C4EC1C"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86-114</w:t>
            </w:r>
          </w:p>
        </w:tc>
        <w:tc>
          <w:tcPr>
            <w:tcW w:w="810" w:type="dxa"/>
            <w:tcBorders>
              <w:bottom w:val="single" w:sz="4" w:space="0" w:color="auto"/>
            </w:tcBorders>
            <w:noWrap/>
          </w:tcPr>
          <w:p w14:paraId="050261A7" w14:textId="24A0AD2D"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5</w:t>
            </w:r>
          </w:p>
        </w:tc>
        <w:tc>
          <w:tcPr>
            <w:tcW w:w="900" w:type="dxa"/>
            <w:tcBorders>
              <w:bottom w:val="single" w:sz="4" w:space="0" w:color="auto"/>
            </w:tcBorders>
            <w:noWrap/>
          </w:tcPr>
          <w:p w14:paraId="47690455" w14:textId="70FFFB17"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9-41</w:t>
            </w:r>
          </w:p>
        </w:tc>
        <w:tc>
          <w:tcPr>
            <w:tcW w:w="810" w:type="dxa"/>
            <w:tcBorders>
              <w:bottom w:val="single" w:sz="4" w:space="0" w:color="auto"/>
            </w:tcBorders>
            <w:noWrap/>
          </w:tcPr>
          <w:p w14:paraId="22D8015B" w14:textId="78F0B0CD"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1-2</w:t>
            </w:r>
          </w:p>
        </w:tc>
        <w:tc>
          <w:tcPr>
            <w:tcW w:w="900" w:type="dxa"/>
            <w:tcBorders>
              <w:bottom w:val="single" w:sz="4" w:space="0" w:color="auto"/>
            </w:tcBorders>
            <w:noWrap/>
          </w:tcPr>
          <w:p w14:paraId="53B8B6AE" w14:textId="1E71282D"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45</w:t>
            </w:r>
          </w:p>
        </w:tc>
        <w:tc>
          <w:tcPr>
            <w:tcW w:w="900" w:type="dxa"/>
            <w:tcBorders>
              <w:bottom w:val="single" w:sz="4" w:space="0" w:color="auto"/>
            </w:tcBorders>
            <w:noWrap/>
          </w:tcPr>
          <w:p w14:paraId="70451B02" w14:textId="3A877AA3"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345</w:t>
            </w:r>
          </w:p>
        </w:tc>
        <w:tc>
          <w:tcPr>
            <w:tcW w:w="900" w:type="dxa"/>
            <w:tcBorders>
              <w:bottom w:val="single" w:sz="4" w:space="0" w:color="auto"/>
            </w:tcBorders>
            <w:noWrap/>
          </w:tcPr>
          <w:p w14:paraId="262A07DA" w14:textId="722C6D99" w:rsidR="00B34ACA" w:rsidRPr="007C4CA7" w:rsidRDefault="009C286E"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sidRPr="007C4CA7">
              <w:rPr>
                <w:rFonts w:asciiTheme="majorBidi" w:hAnsiTheme="majorBidi" w:cstheme="majorBidi"/>
                <w:sz w:val="16"/>
                <w:szCs w:val="16"/>
                <w:highlight w:val="yellow"/>
              </w:rPr>
              <w:t>9.8-22</w:t>
            </w:r>
          </w:p>
        </w:tc>
        <w:tc>
          <w:tcPr>
            <w:tcW w:w="688" w:type="dxa"/>
            <w:tcBorders>
              <w:bottom w:val="single" w:sz="4" w:space="0" w:color="auto"/>
            </w:tcBorders>
            <w:noWrap/>
          </w:tcPr>
          <w:p w14:paraId="357BEDDE" w14:textId="1A7A40EC" w:rsidR="00B34ACA" w:rsidRPr="007C4CA7" w:rsidRDefault="00331430" w:rsidP="00B34AC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highlight w:val="yellow"/>
              </w:rPr>
            </w:pPr>
            <w:r>
              <w:rPr>
                <w:rFonts w:asciiTheme="majorBidi" w:hAnsiTheme="majorBidi" w:cstheme="majorBidi"/>
                <w:sz w:val="16"/>
                <w:szCs w:val="16"/>
                <w:highlight w:val="yellow"/>
              </w:rPr>
              <w:fldChar w:fldCharType="begin" w:fldLock="1"/>
            </w:r>
            <w:r>
              <w:rPr>
                <w:rFonts w:asciiTheme="majorBidi" w:hAnsiTheme="majorBidi" w:cstheme="majorBidi"/>
                <w:sz w:val="16"/>
                <w:szCs w:val="16"/>
                <w:highlight w:val="yellow"/>
              </w:rPr>
              <w:instrText>ADDIN CSL_CITATION {"citationItems":[{"id":"ITEM-1","itemData":{"DOI":"10.1016/j.istruc.2023.105505","ISSN":"23520124","abstract":"This paper conducted an experimental study focusing on the axial compressive behavior of circular concrete-encased concrete-filled steel tubular (CFDST) columns composed of a circular inner steel tube under active confinement. The investigation aimed to explore the impact of concrete compressive strength grades and diameter-to-thickness ratio of steel tubes in the presence of hydrostatic pressure. The effects of varying outer diameter-to-thickness ratios (44, 45.6, 85.84, and 86) and concrete compressive strength grades (10 and 20 MPa) on the performance of CFDST columns were investigated in this paper. Additionally, the study considered the impact of two inner steel tube diameter-to-thickness ratios (20.5 and 39). The experimental results demonstrated that external pressure can significantly enhance both the load-carrying capacity and ductility of the specimens. The ultimate strength of the columns was improved by a minimum of 34% and a maximum of 92%. Finally, empirical formulas for predicting the axial compression capacity of CFDST under active confinement using gene expression programming were presented. The accuracy of the proposed model was then assessed by the artificial neural network, and the results indicate that both models perform well when compared to the empirical equations that take into account the hydrostatic pressure of wet concrete.","author":[{"dropping-particle":"","family":"Aghamaleki","given":"Seyed Tohid Nemati","non-dropping-particle":"","parse-names":false,"suffix":""},{"dropping-particle":"","family":"Naghipour","given":"Morteza","non-dropping-particle":"","parse-names":false,"suffix":""},{"dropping-particle":"","family":"Amiri","given":"Javad Vaseghi","non-dropping-particle":"","parse-names":false,"suffix":""},{"dropping-particle":"","family":"Nematzadeh","given":"Mahdi","non-dropping-particle":"","parse-names":false,"suffix":""}],"container-title":"Structures","id":"ITEM-1","issue":"November","issued":{"date-parts":[["2023"]]},"page":"105505","publisher":"Elsevier Ltd","title":"Compression behavior of the concrete-filled double skin steel tube columns under hydrostatic pressure: Experimental and modeling study","type":"article-journal","volume":"58"},"uris":["http://www.mendeley.com/documents/?uuid=32de5f58-c196-4cf8-82e2-5cbd40e91180"]},{"id":"ITEM-2","itemData":{"DOI":"10.5829/ije.2022.35.04a.22","ISSN":"17281431","abstract":"A convenient family member of composite columns is concrete filled double skin tube (CFDST); it contains two tubes of concentric steel and also shell concrete that there is between them. The superior or equal potential offering characteristics of CFDST columns are more than counterparts of filled steel tubes of classical concrete (CFST). The purposes of the present study are to provide experimental investigation results into the prestressed load-carrying capacity of CFDST columns. Here, an innovative technique is used to confined concrete prestressing, in which the fresh concrete is compressed for a short-run duration. Sixty-four total specimens were tested with various outer thickness and diameter, inner thickness and diameter, and also CFDST columns of concrete strength that resist axial compression. The experimental results support that the present technique prestressed confined concrete, and it demonstrates that CFDST specimens' load-carrying capacity enhanced significantly.","author":[{"dropping-particle":"","family":"Nemati Aghamaleki","given":"S. T.","non-dropping-particle":"","parse-names":false,"suffix":""},{"dropping-particle":"","family":"Naghipour","given":"M.","non-dropping-particle":"","parse-names":false,"suffix":""},{"dropping-particle":"","family":"Vaseghi Amiri","given":"J.","non-dropping-particle":"","parse-names":false,"suffix":""},{"dropping-particle":"","family":"Nematzadeh","given":"M.","non-dropping-particle":"","parse-names":false,"suffix":""}],"container-title":"International Journal of Engineering, Transactions A: Basics","id":"ITEM-2","issue":"4","issued":{"date-parts":[["2022"]]},"page":"819-829","title":"Experimental Study on Compressive Behavior of Concrete-filled Double-skin Circular Tubes with Active Confinement","type":"article-journal","volume":"35"},"uris":["http://www.mendeley.com/documents/?uuid=dde79270-f692-4cc5-8ccb-2dd9def109e7"]}],"mendeley":{"formattedCitation":"[149], [150]","plainTextFormattedCitation":"[149], [150]","previouslyFormattedCitation":"[149]"},"properties":{"noteIndex":0},"schema":"https://github.com/citation-style-language/schema/raw/master/csl-citation.json"}</w:instrText>
            </w:r>
            <w:r>
              <w:rPr>
                <w:rFonts w:asciiTheme="majorBidi" w:hAnsiTheme="majorBidi" w:cstheme="majorBidi"/>
                <w:sz w:val="16"/>
                <w:szCs w:val="16"/>
                <w:highlight w:val="yellow"/>
              </w:rPr>
              <w:fldChar w:fldCharType="separate"/>
            </w:r>
            <w:r w:rsidRPr="00331430">
              <w:rPr>
                <w:rFonts w:asciiTheme="majorBidi" w:hAnsiTheme="majorBidi" w:cstheme="majorBidi"/>
                <w:noProof/>
                <w:sz w:val="16"/>
                <w:szCs w:val="16"/>
                <w:highlight w:val="yellow"/>
              </w:rPr>
              <w:t>[149], [150]</w:t>
            </w:r>
            <w:r>
              <w:rPr>
                <w:rFonts w:asciiTheme="majorBidi" w:hAnsiTheme="majorBidi" w:cstheme="majorBidi"/>
                <w:sz w:val="16"/>
                <w:szCs w:val="16"/>
                <w:highlight w:val="yellow"/>
              </w:rPr>
              <w:fldChar w:fldCharType="end"/>
            </w:r>
          </w:p>
        </w:tc>
      </w:tr>
      <w:tr w:rsidR="00B34ACA" w:rsidRPr="00AA2513" w14:paraId="1BD99CF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bottom w:val="single" w:sz="4" w:space="0" w:color="auto"/>
            </w:tcBorders>
            <w:noWrap/>
            <w:hideMark/>
          </w:tcPr>
          <w:p w14:paraId="225E2ACD" w14:textId="77777777" w:rsidR="00B34ACA" w:rsidRPr="00A00ED7" w:rsidRDefault="00B34ACA" w:rsidP="00B34ACA">
            <w:pPr>
              <w:jc w:val="center"/>
              <w:rPr>
                <w:rFonts w:asciiTheme="majorBidi" w:hAnsiTheme="majorBidi" w:cstheme="majorBidi"/>
                <w:sz w:val="16"/>
                <w:szCs w:val="16"/>
              </w:rPr>
            </w:pPr>
            <w:r w:rsidRPr="00A00ED7">
              <w:rPr>
                <w:rFonts w:asciiTheme="majorBidi" w:hAnsiTheme="majorBidi" w:cstheme="majorBidi"/>
                <w:sz w:val="16"/>
                <w:szCs w:val="16"/>
              </w:rPr>
              <w:t>195</w:t>
            </w:r>
          </w:p>
        </w:tc>
        <w:tc>
          <w:tcPr>
            <w:tcW w:w="799" w:type="dxa"/>
            <w:tcBorders>
              <w:top w:val="single" w:sz="4" w:space="0" w:color="auto"/>
              <w:bottom w:val="single" w:sz="4" w:space="0" w:color="auto"/>
            </w:tcBorders>
            <w:noWrap/>
            <w:hideMark/>
          </w:tcPr>
          <w:p w14:paraId="119CB764"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75-356</w:t>
            </w:r>
          </w:p>
        </w:tc>
        <w:tc>
          <w:tcPr>
            <w:tcW w:w="810" w:type="dxa"/>
            <w:tcBorders>
              <w:top w:val="single" w:sz="4" w:space="0" w:color="auto"/>
              <w:bottom w:val="single" w:sz="4" w:space="0" w:color="auto"/>
            </w:tcBorders>
            <w:noWrap/>
            <w:hideMark/>
          </w:tcPr>
          <w:p w14:paraId="443444A7"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0.6-6.8</w:t>
            </w:r>
          </w:p>
        </w:tc>
        <w:tc>
          <w:tcPr>
            <w:tcW w:w="900" w:type="dxa"/>
            <w:tcBorders>
              <w:top w:val="single" w:sz="4" w:space="0" w:color="auto"/>
              <w:bottom w:val="single" w:sz="4" w:space="0" w:color="auto"/>
            </w:tcBorders>
            <w:noWrap/>
            <w:hideMark/>
          </w:tcPr>
          <w:p w14:paraId="243AA5E4"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22-231</w:t>
            </w:r>
          </w:p>
        </w:tc>
        <w:tc>
          <w:tcPr>
            <w:tcW w:w="810" w:type="dxa"/>
            <w:tcBorders>
              <w:top w:val="single" w:sz="4" w:space="0" w:color="auto"/>
              <w:bottom w:val="single" w:sz="4" w:space="0" w:color="auto"/>
            </w:tcBorders>
            <w:noWrap/>
            <w:hideMark/>
          </w:tcPr>
          <w:p w14:paraId="78FAF2E4"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0.6-10.8</w:t>
            </w:r>
          </w:p>
        </w:tc>
        <w:tc>
          <w:tcPr>
            <w:tcW w:w="900" w:type="dxa"/>
            <w:tcBorders>
              <w:top w:val="single" w:sz="4" w:space="0" w:color="auto"/>
              <w:bottom w:val="single" w:sz="4" w:space="0" w:color="auto"/>
            </w:tcBorders>
            <w:noWrap/>
            <w:hideMark/>
          </w:tcPr>
          <w:p w14:paraId="4E451794"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220-618</w:t>
            </w:r>
          </w:p>
        </w:tc>
        <w:tc>
          <w:tcPr>
            <w:tcW w:w="900" w:type="dxa"/>
            <w:tcBorders>
              <w:top w:val="single" w:sz="4" w:space="0" w:color="auto"/>
              <w:bottom w:val="single" w:sz="4" w:space="0" w:color="auto"/>
            </w:tcBorders>
            <w:noWrap/>
            <w:hideMark/>
          </w:tcPr>
          <w:p w14:paraId="4BA66141"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216-1029</w:t>
            </w:r>
          </w:p>
        </w:tc>
        <w:tc>
          <w:tcPr>
            <w:tcW w:w="900" w:type="dxa"/>
            <w:tcBorders>
              <w:top w:val="single" w:sz="4" w:space="0" w:color="auto"/>
              <w:bottom w:val="single" w:sz="4" w:space="0" w:color="auto"/>
            </w:tcBorders>
            <w:noWrap/>
            <w:hideMark/>
          </w:tcPr>
          <w:p w14:paraId="48EDE84F"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19-141</w:t>
            </w:r>
          </w:p>
        </w:tc>
        <w:tc>
          <w:tcPr>
            <w:tcW w:w="688" w:type="dxa"/>
            <w:tcBorders>
              <w:top w:val="single" w:sz="4" w:space="0" w:color="auto"/>
              <w:bottom w:val="single" w:sz="4" w:space="0" w:color="auto"/>
            </w:tcBorders>
            <w:noWrap/>
            <w:hideMark/>
          </w:tcPr>
          <w:p w14:paraId="69F5F58A" w14:textId="77777777" w:rsidR="00B34ACA" w:rsidRPr="00A00ED7" w:rsidRDefault="00B34ACA" w:rsidP="00B34AC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Total</w:t>
            </w:r>
          </w:p>
        </w:tc>
      </w:tr>
    </w:tbl>
    <w:p w14:paraId="193B1D54" w14:textId="77777777" w:rsidR="008E4028" w:rsidRDefault="008E4028"/>
    <w:p w14:paraId="1DC733AF" w14:textId="036047E8" w:rsidR="002844CC" w:rsidRDefault="002844CC">
      <w:r>
        <w:t>References:</w:t>
      </w:r>
    </w:p>
    <w:p w14:paraId="456C55C9" w14:textId="28C87610" w:rsidR="00331430" w:rsidRPr="00331430" w:rsidRDefault="002844CC" w:rsidP="00331430">
      <w:pPr>
        <w:widowControl w:val="0"/>
        <w:autoSpaceDE w:val="0"/>
        <w:autoSpaceDN w:val="0"/>
        <w:adjustRightInd w:val="0"/>
        <w:spacing w:line="240" w:lineRule="auto"/>
        <w:ind w:left="640" w:hanging="640"/>
        <w:rPr>
          <w:rFonts w:ascii="Calibri" w:hAnsi="Calibri" w:cs="Calibri"/>
          <w:noProof/>
          <w:kern w:val="0"/>
        </w:rPr>
      </w:pPr>
      <w:r>
        <w:fldChar w:fldCharType="begin" w:fldLock="1"/>
      </w:r>
      <w:r>
        <w:instrText xml:space="preserve">ADDIN Mendeley Bibliography CSL_BIBLIOGRAPHY </w:instrText>
      </w:r>
      <w:r>
        <w:fldChar w:fldCharType="separate"/>
      </w:r>
      <w:r w:rsidR="00331430" w:rsidRPr="00331430">
        <w:rPr>
          <w:rFonts w:ascii="Calibri" w:hAnsi="Calibri" w:cs="Calibri"/>
          <w:noProof/>
          <w:kern w:val="0"/>
        </w:rPr>
        <w:t>[1]</w:t>
      </w:r>
      <w:r w:rsidR="00331430" w:rsidRPr="00331430">
        <w:rPr>
          <w:rFonts w:ascii="Calibri" w:hAnsi="Calibri" w:cs="Calibri"/>
          <w:noProof/>
          <w:kern w:val="0"/>
        </w:rPr>
        <w:tab/>
        <w:t xml:space="preserve">E. R. Gardner, N. J. and Jacobson, “Structural Behavior of Concrete Filled Steel Tubes,” </w:t>
      </w:r>
      <w:r w:rsidR="00331430" w:rsidRPr="00331430">
        <w:rPr>
          <w:rFonts w:ascii="Calibri" w:hAnsi="Calibri" w:cs="Calibri"/>
          <w:i/>
          <w:iCs/>
          <w:noProof/>
          <w:kern w:val="0"/>
        </w:rPr>
        <w:t>urnal Am. Concr. Inst.</w:t>
      </w:r>
      <w:r w:rsidR="00331430" w:rsidRPr="00331430">
        <w:rPr>
          <w:rFonts w:ascii="Calibri" w:hAnsi="Calibri" w:cs="Calibri"/>
          <w:noProof/>
          <w:kern w:val="0"/>
        </w:rPr>
        <w:t>, vol. 64, no. 11, pp. 404–413, 1967.</w:t>
      </w:r>
    </w:p>
    <w:p w14:paraId="6823CC1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w:t>
      </w:r>
      <w:r w:rsidRPr="00331430">
        <w:rPr>
          <w:rFonts w:ascii="Calibri" w:hAnsi="Calibri" w:cs="Calibri"/>
          <w:noProof/>
          <w:kern w:val="0"/>
        </w:rPr>
        <w:tab/>
        <w:t xml:space="preserve">G. Giakoumelis and D. Lam, “Axial capacity of circular concrete-filled tube columns,” </w:t>
      </w:r>
      <w:r w:rsidRPr="00331430">
        <w:rPr>
          <w:rFonts w:ascii="Calibri" w:hAnsi="Calibri" w:cs="Calibri"/>
          <w:i/>
          <w:iCs/>
          <w:noProof/>
          <w:kern w:val="0"/>
        </w:rPr>
        <w:t>J. Constr. Steel Res.</w:t>
      </w:r>
      <w:r w:rsidRPr="00331430">
        <w:rPr>
          <w:rFonts w:ascii="Calibri" w:hAnsi="Calibri" w:cs="Calibri"/>
          <w:noProof/>
          <w:kern w:val="0"/>
        </w:rPr>
        <w:t>, vol. 60, no. 7, pp. 1049–1068, 2004, doi: 10.1016/j.jcsr.2003.10.001.</w:t>
      </w:r>
    </w:p>
    <w:p w14:paraId="4058B66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w:t>
      </w:r>
      <w:r w:rsidRPr="00331430">
        <w:rPr>
          <w:rFonts w:ascii="Calibri" w:hAnsi="Calibri" w:cs="Calibri"/>
          <w:noProof/>
          <w:kern w:val="0"/>
        </w:rPr>
        <w:tab/>
        <w:t xml:space="preserve">N. J. Gardner, “Use of Spiral Welded Steel Tubes in Pipe Columns,” </w:t>
      </w:r>
      <w:r w:rsidRPr="00331430">
        <w:rPr>
          <w:rFonts w:ascii="Calibri" w:hAnsi="Calibri" w:cs="Calibri"/>
          <w:i/>
          <w:iCs/>
          <w:noProof/>
          <w:kern w:val="0"/>
        </w:rPr>
        <w:t>J. Am. Concr. Inst.</w:t>
      </w:r>
      <w:r w:rsidRPr="00331430">
        <w:rPr>
          <w:rFonts w:ascii="Calibri" w:hAnsi="Calibri" w:cs="Calibri"/>
          <w:noProof/>
          <w:kern w:val="0"/>
        </w:rPr>
        <w:t>, vol. 65, no. 11, pp. 937–942, 1968.</w:t>
      </w:r>
    </w:p>
    <w:p w14:paraId="2659EAB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w:t>
      </w:r>
      <w:r w:rsidRPr="00331430">
        <w:rPr>
          <w:rFonts w:ascii="Calibri" w:hAnsi="Calibri" w:cs="Calibri"/>
          <w:noProof/>
          <w:kern w:val="0"/>
        </w:rPr>
        <w:tab/>
        <w:t xml:space="preserve">L. H. Han and G. H. Yao, “Experimental behaviour of thin-walled hollow structural steel (HSS) columns filled with self-consolidating concrete (SCC),” </w:t>
      </w:r>
      <w:r w:rsidRPr="00331430">
        <w:rPr>
          <w:rFonts w:ascii="Calibri" w:hAnsi="Calibri" w:cs="Calibri"/>
          <w:i/>
          <w:iCs/>
          <w:noProof/>
          <w:kern w:val="0"/>
        </w:rPr>
        <w:t>Thin-Walled Struct.</w:t>
      </w:r>
      <w:r w:rsidRPr="00331430">
        <w:rPr>
          <w:rFonts w:ascii="Calibri" w:hAnsi="Calibri" w:cs="Calibri"/>
          <w:noProof/>
          <w:kern w:val="0"/>
        </w:rPr>
        <w:t>, vol. 42, no. 9, pp. 1357–1377, 2004, doi: 10.1016/j.tws.2004.03.016.</w:t>
      </w:r>
    </w:p>
    <w:p w14:paraId="628EB796"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w:t>
      </w:r>
      <w:r w:rsidRPr="00331430">
        <w:rPr>
          <w:rFonts w:ascii="Calibri" w:hAnsi="Calibri" w:cs="Calibri"/>
          <w:noProof/>
          <w:kern w:val="0"/>
        </w:rPr>
        <w:tab/>
        <w:t xml:space="preserve">R. Knowles, R. B. and Park, “Strength of Concrete Filled Steel Tubular Columns,” </w:t>
      </w:r>
      <w:r w:rsidRPr="00331430">
        <w:rPr>
          <w:rFonts w:ascii="Calibri" w:hAnsi="Calibri" w:cs="Calibri"/>
          <w:i/>
          <w:iCs/>
          <w:noProof/>
          <w:kern w:val="0"/>
        </w:rPr>
        <w:t>J. Struct. Div. ASCE</w:t>
      </w:r>
      <w:r w:rsidRPr="00331430">
        <w:rPr>
          <w:rFonts w:ascii="Calibri" w:hAnsi="Calibri" w:cs="Calibri"/>
          <w:noProof/>
          <w:kern w:val="0"/>
        </w:rPr>
        <w:t>, vol. 95, no. 12, pp. 2565–2587, 1969.</w:t>
      </w:r>
    </w:p>
    <w:p w14:paraId="1825E36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6]</w:t>
      </w:r>
      <w:r w:rsidRPr="00331430">
        <w:rPr>
          <w:rFonts w:ascii="Calibri" w:hAnsi="Calibri" w:cs="Calibri"/>
          <w:noProof/>
          <w:kern w:val="0"/>
        </w:rPr>
        <w:tab/>
        <w:t xml:space="preserve">K. Sakino, H. Nakahara, S. Morino, and I. Nishiyama, “Behavior of Centrally Loaded Concrete-Filled Steel-Tube Short Columns,” </w:t>
      </w:r>
      <w:r w:rsidRPr="00331430">
        <w:rPr>
          <w:rFonts w:ascii="Calibri" w:hAnsi="Calibri" w:cs="Calibri"/>
          <w:i/>
          <w:iCs/>
          <w:noProof/>
          <w:kern w:val="0"/>
        </w:rPr>
        <w:t>J. Struct. Eng.</w:t>
      </w:r>
      <w:r w:rsidRPr="00331430">
        <w:rPr>
          <w:rFonts w:ascii="Calibri" w:hAnsi="Calibri" w:cs="Calibri"/>
          <w:noProof/>
          <w:kern w:val="0"/>
        </w:rPr>
        <w:t>, vol. 130, no. 2, pp. 180–188, 2004, doi: 10.1061/(asce)0733-9445(2004)130:2(180).</w:t>
      </w:r>
    </w:p>
    <w:p w14:paraId="00921EE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w:t>
      </w:r>
      <w:r w:rsidRPr="00331430">
        <w:rPr>
          <w:rFonts w:ascii="Calibri" w:hAnsi="Calibri" w:cs="Calibri"/>
          <w:noProof/>
          <w:kern w:val="0"/>
        </w:rPr>
        <w:tab/>
        <w:t xml:space="preserve">Y. C. Zhong, S. T., and Wang, “Discussion on the behavior and load-bearing capacity of axially loaded concrete-filled steel tubular columns,” </w:t>
      </w:r>
      <w:r w:rsidRPr="00331430">
        <w:rPr>
          <w:rFonts w:ascii="Calibri" w:hAnsi="Calibri" w:cs="Calibri"/>
          <w:i/>
          <w:iCs/>
          <w:noProof/>
          <w:kern w:val="0"/>
        </w:rPr>
        <w:t>J. Harbin Inst. Archit. Eng.</w:t>
      </w:r>
      <w:r w:rsidRPr="00331430">
        <w:rPr>
          <w:rFonts w:ascii="Calibri" w:hAnsi="Calibri" w:cs="Calibri"/>
          <w:noProof/>
          <w:kern w:val="0"/>
        </w:rPr>
        <w:t>, 1978.</w:t>
      </w:r>
    </w:p>
    <w:p w14:paraId="00B7F250"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w:t>
      </w:r>
      <w:r w:rsidRPr="00331430">
        <w:rPr>
          <w:rFonts w:ascii="Calibri" w:hAnsi="Calibri" w:cs="Calibri"/>
          <w:noProof/>
          <w:kern w:val="0"/>
        </w:rPr>
        <w:tab/>
        <w:t xml:space="preserve">B. Z. Zhang, Y. C., Wang Q. P., Mao, X. Y., and Cao, “Research on Mechanics Behavior of Stub-column of Concrete-filled Thin-walled Steel Tube Under Axial Load,” </w:t>
      </w:r>
      <w:r w:rsidRPr="00331430">
        <w:rPr>
          <w:rFonts w:ascii="Calibri" w:hAnsi="Calibri" w:cs="Calibri"/>
          <w:i/>
          <w:iCs/>
          <w:noProof/>
          <w:kern w:val="0"/>
        </w:rPr>
        <w:t>Build. Struct.</w:t>
      </w:r>
      <w:r w:rsidRPr="00331430">
        <w:rPr>
          <w:rFonts w:ascii="Calibri" w:hAnsi="Calibri" w:cs="Calibri"/>
          <w:noProof/>
          <w:kern w:val="0"/>
        </w:rPr>
        <w:t>, vol. 35, no. 1, pp. 22–27, 2005.</w:t>
      </w:r>
    </w:p>
    <w:p w14:paraId="2BD7A69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w:t>
      </w:r>
      <w:r w:rsidRPr="00331430">
        <w:rPr>
          <w:rFonts w:ascii="Calibri" w:hAnsi="Calibri" w:cs="Calibri"/>
          <w:noProof/>
          <w:kern w:val="0"/>
        </w:rPr>
        <w:tab/>
        <w:t xml:space="preserve">X. M. Tang, G. Z., Zhao, B. Q., Zhu, H. X., and Shen, “Study on the fundamental structural behaviour of concrete filled steel tubular columns,” </w:t>
      </w:r>
      <w:r w:rsidRPr="00331430">
        <w:rPr>
          <w:rFonts w:ascii="Calibri" w:hAnsi="Calibri" w:cs="Calibri"/>
          <w:i/>
          <w:iCs/>
          <w:noProof/>
          <w:kern w:val="0"/>
        </w:rPr>
        <w:t>J. Build. Struct.</w:t>
      </w:r>
      <w:r w:rsidRPr="00331430">
        <w:rPr>
          <w:rFonts w:ascii="Calibri" w:hAnsi="Calibri" w:cs="Calibri"/>
          <w:noProof/>
          <w:kern w:val="0"/>
        </w:rPr>
        <w:t>, vol. 1, pp. 13–31, 1982.</w:t>
      </w:r>
    </w:p>
    <w:p w14:paraId="0B1F487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w:t>
      </w:r>
      <w:r w:rsidRPr="00331430">
        <w:rPr>
          <w:rFonts w:ascii="Calibri" w:hAnsi="Calibri" w:cs="Calibri"/>
          <w:noProof/>
          <w:kern w:val="0"/>
        </w:rPr>
        <w:tab/>
        <w:t xml:space="preserve">Z. wu Yu, F. xing Ding, and C. S. Cai, “Experimental behavior of circular concrete-filled steel tube stub columns,” </w:t>
      </w:r>
      <w:r w:rsidRPr="00331430">
        <w:rPr>
          <w:rFonts w:ascii="Calibri" w:hAnsi="Calibri" w:cs="Calibri"/>
          <w:i/>
          <w:iCs/>
          <w:noProof/>
          <w:kern w:val="0"/>
        </w:rPr>
        <w:t>J. Constr. Steel Res.</w:t>
      </w:r>
      <w:r w:rsidRPr="00331430">
        <w:rPr>
          <w:rFonts w:ascii="Calibri" w:hAnsi="Calibri" w:cs="Calibri"/>
          <w:noProof/>
          <w:kern w:val="0"/>
        </w:rPr>
        <w:t>, vol. 63, no. 2, pp. 165–174, 2007, doi: 10.1016/j.jcsr.2006.03.009.</w:t>
      </w:r>
    </w:p>
    <w:p w14:paraId="4A2C82C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w:t>
      </w:r>
      <w:r w:rsidRPr="00331430">
        <w:rPr>
          <w:rFonts w:ascii="Calibri" w:hAnsi="Calibri" w:cs="Calibri"/>
          <w:noProof/>
          <w:kern w:val="0"/>
        </w:rPr>
        <w:tab/>
        <w:t xml:space="preserve">R. Q. Zhong, S. T., and He, “Research on load-bearing capacity of slender concrete-filled steel tubular column under axial compression,” </w:t>
      </w:r>
      <w:r w:rsidRPr="00331430">
        <w:rPr>
          <w:rFonts w:ascii="Calibri" w:hAnsi="Calibri" w:cs="Calibri"/>
          <w:i/>
          <w:iCs/>
          <w:noProof/>
          <w:kern w:val="0"/>
        </w:rPr>
        <w:t>J. Harbin Inst. Archit. Eng.</w:t>
      </w:r>
      <w:r w:rsidRPr="00331430">
        <w:rPr>
          <w:rFonts w:ascii="Calibri" w:hAnsi="Calibri" w:cs="Calibri"/>
          <w:noProof/>
          <w:kern w:val="0"/>
        </w:rPr>
        <w:t>, vol. 1, pp. 1–13, 1983.</w:t>
      </w:r>
    </w:p>
    <w:p w14:paraId="28A186D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w:t>
      </w:r>
      <w:r w:rsidRPr="00331430">
        <w:rPr>
          <w:rFonts w:ascii="Calibri" w:hAnsi="Calibri" w:cs="Calibri"/>
          <w:noProof/>
          <w:kern w:val="0"/>
        </w:rPr>
        <w:tab/>
        <w:t xml:space="preserve">Q. Yu, Z. Tao, and Y. X. Wu, “Experimental behaviour of high performance concrete-filled steel tubular columns,” </w:t>
      </w:r>
      <w:r w:rsidRPr="00331430">
        <w:rPr>
          <w:rFonts w:ascii="Calibri" w:hAnsi="Calibri" w:cs="Calibri"/>
          <w:i/>
          <w:iCs/>
          <w:noProof/>
          <w:kern w:val="0"/>
        </w:rPr>
        <w:t>Thin-Walled Struct.</w:t>
      </w:r>
      <w:r w:rsidRPr="00331430">
        <w:rPr>
          <w:rFonts w:ascii="Calibri" w:hAnsi="Calibri" w:cs="Calibri"/>
          <w:noProof/>
          <w:kern w:val="0"/>
        </w:rPr>
        <w:t>, vol. 46, no. 4, pp. 362–370, 2008, doi: 10.1016/j.tws.2007.10.001.</w:t>
      </w:r>
    </w:p>
    <w:p w14:paraId="57BF8C6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w:t>
      </w:r>
      <w:r w:rsidRPr="00331430">
        <w:rPr>
          <w:rFonts w:ascii="Calibri" w:hAnsi="Calibri" w:cs="Calibri"/>
          <w:noProof/>
          <w:kern w:val="0"/>
        </w:rPr>
        <w:tab/>
        <w:t xml:space="preserve">S. T. Zhong, “Research on the Clamping force of eccentrically loaded Concrete filled steel Tube members,” </w:t>
      </w:r>
      <w:r w:rsidRPr="00331430">
        <w:rPr>
          <w:rFonts w:ascii="Calibri" w:hAnsi="Calibri" w:cs="Calibri"/>
          <w:i/>
          <w:iCs/>
          <w:noProof/>
          <w:kern w:val="0"/>
        </w:rPr>
        <w:t>J. Harbin Inst. Archit. Eng.</w:t>
      </w:r>
      <w:r w:rsidRPr="00331430">
        <w:rPr>
          <w:rFonts w:ascii="Calibri" w:hAnsi="Calibri" w:cs="Calibri"/>
          <w:noProof/>
          <w:kern w:val="0"/>
        </w:rPr>
        <w:t>, vol. 3, pp. 1–18, 1983.</w:t>
      </w:r>
    </w:p>
    <w:p w14:paraId="6A7AF7A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w:t>
      </w:r>
      <w:r w:rsidRPr="00331430">
        <w:rPr>
          <w:rFonts w:ascii="Calibri" w:hAnsi="Calibri" w:cs="Calibri"/>
          <w:noProof/>
          <w:kern w:val="0"/>
        </w:rPr>
        <w:tab/>
        <w:t xml:space="preserve">X. Chang, L. Fu, H. B. Zhao, and Y. Bin Zhang, “Behaviors of axially loaded circular concrete-filled steel tube (CFT) stub columns with notch in steel tubes,” </w:t>
      </w:r>
      <w:r w:rsidRPr="00331430">
        <w:rPr>
          <w:rFonts w:ascii="Calibri" w:hAnsi="Calibri" w:cs="Calibri"/>
          <w:i/>
          <w:iCs/>
          <w:noProof/>
          <w:kern w:val="0"/>
        </w:rPr>
        <w:t>Thin-Walled Struct.</w:t>
      </w:r>
      <w:r w:rsidRPr="00331430">
        <w:rPr>
          <w:rFonts w:ascii="Calibri" w:hAnsi="Calibri" w:cs="Calibri"/>
          <w:noProof/>
          <w:kern w:val="0"/>
        </w:rPr>
        <w:t>, vol. 73, pp. 273–280, 2013, doi: 10.1016/j.tws.2013.08.018.</w:t>
      </w:r>
    </w:p>
    <w:p w14:paraId="0A7BBB8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5]</w:t>
      </w:r>
      <w:r w:rsidRPr="00331430">
        <w:rPr>
          <w:rFonts w:ascii="Calibri" w:hAnsi="Calibri" w:cs="Calibri"/>
          <w:noProof/>
          <w:kern w:val="0"/>
        </w:rPr>
        <w:tab/>
        <w:t xml:space="preserve">C. S. J. Zhanshuan, “Behavior and ultimate strength of short concrete-filled steel tubular columns,” </w:t>
      </w:r>
      <w:r w:rsidRPr="00331430">
        <w:rPr>
          <w:rFonts w:ascii="Calibri" w:hAnsi="Calibri" w:cs="Calibri"/>
          <w:i/>
          <w:iCs/>
          <w:noProof/>
          <w:kern w:val="0"/>
        </w:rPr>
        <w:t>J. Build. Struct.</w:t>
      </w:r>
      <w:r w:rsidRPr="00331430">
        <w:rPr>
          <w:rFonts w:ascii="Calibri" w:hAnsi="Calibri" w:cs="Calibri"/>
          <w:noProof/>
          <w:kern w:val="0"/>
        </w:rPr>
        <w:t>, vol. 5, no. 06, p. 13, 1984.</w:t>
      </w:r>
    </w:p>
    <w:p w14:paraId="47D504A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6]</w:t>
      </w:r>
      <w:r w:rsidRPr="00331430">
        <w:rPr>
          <w:rFonts w:ascii="Calibri" w:hAnsi="Calibri" w:cs="Calibri"/>
          <w:noProof/>
          <w:kern w:val="0"/>
        </w:rPr>
        <w:tab/>
        <w:t xml:space="preserve">S. Guler, A. C. Çopur, and M. Aydogan, “Axial capacity and ductility of circular UHPC-filled steel tube columns,” </w:t>
      </w:r>
      <w:r w:rsidRPr="00331430">
        <w:rPr>
          <w:rFonts w:ascii="Calibri" w:hAnsi="Calibri" w:cs="Calibri"/>
          <w:i/>
          <w:iCs/>
          <w:noProof/>
          <w:kern w:val="0"/>
        </w:rPr>
        <w:t>Mag. Concr. Res.</w:t>
      </w:r>
      <w:r w:rsidRPr="00331430">
        <w:rPr>
          <w:rFonts w:ascii="Calibri" w:hAnsi="Calibri" w:cs="Calibri"/>
          <w:noProof/>
          <w:kern w:val="0"/>
        </w:rPr>
        <w:t>, vol. 65, no. 15, pp. 898–905, 2013, doi: 10.1680/macr.12.00211.</w:t>
      </w:r>
    </w:p>
    <w:p w14:paraId="52213F4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7]</w:t>
      </w:r>
      <w:r w:rsidRPr="00331430">
        <w:rPr>
          <w:rFonts w:ascii="Calibri" w:hAnsi="Calibri" w:cs="Calibri"/>
          <w:noProof/>
          <w:kern w:val="0"/>
        </w:rPr>
        <w:tab/>
        <w:t xml:space="preserve">W. L. Cai, S. H. and Gu, “Behavior and Ultimate Strength of Long Concrete-Filled Steel Tubular Columns,” </w:t>
      </w:r>
      <w:r w:rsidRPr="00331430">
        <w:rPr>
          <w:rFonts w:ascii="Calibri" w:hAnsi="Calibri" w:cs="Calibri"/>
          <w:i/>
          <w:iCs/>
          <w:noProof/>
          <w:kern w:val="0"/>
        </w:rPr>
        <w:t>J. Build. Struct.</w:t>
      </w:r>
      <w:r w:rsidRPr="00331430">
        <w:rPr>
          <w:rFonts w:ascii="Calibri" w:hAnsi="Calibri" w:cs="Calibri"/>
          <w:noProof/>
          <w:kern w:val="0"/>
        </w:rPr>
        <w:t>, vol. 4, pp. 32–42, 1985, doi: 10.14006/j.jzjgxb.1985.01.003.</w:t>
      </w:r>
    </w:p>
    <w:p w14:paraId="60849BB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8]</w:t>
      </w:r>
      <w:r w:rsidRPr="00331430">
        <w:rPr>
          <w:rFonts w:ascii="Calibri" w:hAnsi="Calibri" w:cs="Calibri"/>
          <w:noProof/>
          <w:kern w:val="0"/>
        </w:rPr>
        <w:tab/>
        <w:t xml:space="preserve">T. Ekmekyapar and B. J. M. Al-Eliwi, “Experimental behaviour of circular concrete filled steel tube columns and design specifications,” </w:t>
      </w:r>
      <w:r w:rsidRPr="00331430">
        <w:rPr>
          <w:rFonts w:ascii="Calibri" w:hAnsi="Calibri" w:cs="Calibri"/>
          <w:i/>
          <w:iCs/>
          <w:noProof/>
          <w:kern w:val="0"/>
        </w:rPr>
        <w:t>Thin-Walled Struct.</w:t>
      </w:r>
      <w:r w:rsidRPr="00331430">
        <w:rPr>
          <w:rFonts w:ascii="Calibri" w:hAnsi="Calibri" w:cs="Calibri"/>
          <w:noProof/>
          <w:kern w:val="0"/>
        </w:rPr>
        <w:t>, vol. 105, pp. 220–230, 2016, doi: 10.1016/j.tws.2016.04.004.</w:t>
      </w:r>
    </w:p>
    <w:p w14:paraId="5A56CC6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9]</w:t>
      </w:r>
      <w:r w:rsidRPr="00331430">
        <w:rPr>
          <w:rFonts w:ascii="Calibri" w:hAnsi="Calibri" w:cs="Calibri"/>
          <w:noProof/>
          <w:kern w:val="0"/>
        </w:rPr>
        <w:tab/>
        <w:t xml:space="preserve">K. Sakino, K., Tomii, M., and Watanabe, “Sustaining Load Capacity of Plain Concrete Stub Columns Confined by Circular Steel Tube,” in </w:t>
      </w:r>
      <w:r w:rsidRPr="00331430">
        <w:rPr>
          <w:rFonts w:ascii="Calibri" w:hAnsi="Calibri" w:cs="Calibri"/>
          <w:i/>
          <w:iCs/>
          <w:noProof/>
          <w:kern w:val="0"/>
        </w:rPr>
        <w:t>Proceedings 1st ASCCS International Conference on Steel-Concrete Composite Structures, Harbin, China</w:t>
      </w:r>
      <w:r w:rsidRPr="00331430">
        <w:rPr>
          <w:rFonts w:ascii="Calibri" w:hAnsi="Calibri" w:cs="Calibri"/>
          <w:noProof/>
          <w:kern w:val="0"/>
        </w:rPr>
        <w:t>, 1985, pp. 112–118.</w:t>
      </w:r>
    </w:p>
    <w:p w14:paraId="4EEBFD6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0]</w:t>
      </w:r>
      <w:r w:rsidRPr="00331430">
        <w:rPr>
          <w:rFonts w:ascii="Calibri" w:hAnsi="Calibri" w:cs="Calibri"/>
          <w:noProof/>
          <w:kern w:val="0"/>
        </w:rPr>
        <w:tab/>
        <w:t xml:space="preserve">Y. Ye, L. H. Han, T. Sheehan, and Z. X. Guo, “Concrete-filled bimetallic tubes under axial compression: Experimental investigation,” </w:t>
      </w:r>
      <w:r w:rsidRPr="00331430">
        <w:rPr>
          <w:rFonts w:ascii="Calibri" w:hAnsi="Calibri" w:cs="Calibri"/>
          <w:i/>
          <w:iCs/>
          <w:noProof/>
          <w:kern w:val="0"/>
        </w:rPr>
        <w:t>Thin-Walled Struct.</w:t>
      </w:r>
      <w:r w:rsidRPr="00331430">
        <w:rPr>
          <w:rFonts w:ascii="Calibri" w:hAnsi="Calibri" w:cs="Calibri"/>
          <w:noProof/>
          <w:kern w:val="0"/>
        </w:rPr>
        <w:t>, vol. 108, pp. 321–332, 2016, doi: 10.1016/j.tws.2016.09.004.</w:t>
      </w:r>
    </w:p>
    <w:p w14:paraId="4E6559E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21]</w:t>
      </w:r>
      <w:r w:rsidRPr="00331430">
        <w:rPr>
          <w:rFonts w:ascii="Calibri" w:hAnsi="Calibri" w:cs="Calibri"/>
          <w:noProof/>
          <w:kern w:val="0"/>
        </w:rPr>
        <w:tab/>
        <w:t xml:space="preserve">C. Y. Lin, “Axial capacity of concrete infilled cold-formed steel columns,” </w:t>
      </w:r>
      <w:r w:rsidRPr="00331430">
        <w:rPr>
          <w:rFonts w:ascii="Calibri" w:hAnsi="Calibri" w:cs="Calibri"/>
          <w:i/>
          <w:iCs/>
          <w:noProof/>
          <w:kern w:val="0"/>
        </w:rPr>
        <w:t>Int. Speacialty Conf. Cold-Formed Steel Struct.</w:t>
      </w:r>
      <w:r w:rsidRPr="00331430">
        <w:rPr>
          <w:rFonts w:ascii="Calibri" w:hAnsi="Calibri" w:cs="Calibri"/>
          <w:noProof/>
          <w:kern w:val="0"/>
        </w:rPr>
        <w:t>, pp. 443–457, 1988, [Online]. Available: http://scholarsmine.mst.edu/isccsshttp://scholarsmine.mst.edu/isccss/9iccfss-session1/9iccfss-session5/2.</w:t>
      </w:r>
    </w:p>
    <w:p w14:paraId="21367B3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2]</w:t>
      </w:r>
      <w:r w:rsidRPr="00331430">
        <w:rPr>
          <w:rFonts w:ascii="Calibri" w:hAnsi="Calibri" w:cs="Calibri"/>
          <w:noProof/>
          <w:kern w:val="0"/>
        </w:rPr>
        <w:tab/>
        <w:t xml:space="preserve">L. Zhu </w:t>
      </w:r>
      <w:r w:rsidRPr="00331430">
        <w:rPr>
          <w:rFonts w:ascii="Calibri" w:hAnsi="Calibri" w:cs="Calibri"/>
          <w:i/>
          <w:iCs/>
          <w:noProof/>
          <w:kern w:val="0"/>
        </w:rPr>
        <w:t>et al.</w:t>
      </w:r>
      <w:r w:rsidRPr="00331430">
        <w:rPr>
          <w:rFonts w:ascii="Calibri" w:hAnsi="Calibri" w:cs="Calibri"/>
          <w:noProof/>
          <w:kern w:val="0"/>
        </w:rPr>
        <w:t xml:space="preserve">, “Large diameter concrete-filled high strength steel tubular stub columns under compression,” </w:t>
      </w:r>
      <w:r w:rsidRPr="00331430">
        <w:rPr>
          <w:rFonts w:ascii="Calibri" w:hAnsi="Calibri" w:cs="Calibri"/>
          <w:i/>
          <w:iCs/>
          <w:noProof/>
          <w:kern w:val="0"/>
        </w:rPr>
        <w:t>Thin-Walled Struct.</w:t>
      </w:r>
      <w:r w:rsidRPr="00331430">
        <w:rPr>
          <w:rFonts w:ascii="Calibri" w:hAnsi="Calibri" w:cs="Calibri"/>
          <w:noProof/>
          <w:kern w:val="0"/>
        </w:rPr>
        <w:t>, vol. 108, pp. 12–19, 2016, doi: 10.1016/j.tws.2016.08.004.</w:t>
      </w:r>
    </w:p>
    <w:p w14:paraId="42228CD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3]</w:t>
      </w:r>
      <w:r w:rsidRPr="00331430">
        <w:rPr>
          <w:rFonts w:ascii="Calibri" w:hAnsi="Calibri" w:cs="Calibri"/>
          <w:noProof/>
          <w:kern w:val="0"/>
        </w:rPr>
        <w:tab/>
        <w:t xml:space="preserve">A. P. Luksha, L. K. and Nesterovich, “Strength of Tubular Concrete Cylinders under Combined Loading,” in </w:t>
      </w:r>
      <w:r w:rsidRPr="00331430">
        <w:rPr>
          <w:rFonts w:ascii="Calibri" w:hAnsi="Calibri" w:cs="Calibri"/>
          <w:i/>
          <w:iCs/>
          <w:noProof/>
          <w:kern w:val="0"/>
        </w:rPr>
        <w:t>Proceedings of 3rd International Conference on Steel-Concrete Composite Structures, Fukuoka, Japan</w:t>
      </w:r>
      <w:r w:rsidRPr="00331430">
        <w:rPr>
          <w:rFonts w:ascii="Calibri" w:hAnsi="Calibri" w:cs="Calibri"/>
          <w:noProof/>
          <w:kern w:val="0"/>
        </w:rPr>
        <w:t>, 1991, pp. 67–71.</w:t>
      </w:r>
    </w:p>
    <w:p w14:paraId="4282822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4]</w:t>
      </w:r>
      <w:r w:rsidRPr="00331430">
        <w:rPr>
          <w:rFonts w:ascii="Calibri" w:hAnsi="Calibri" w:cs="Calibri"/>
          <w:noProof/>
          <w:kern w:val="0"/>
        </w:rPr>
        <w:tab/>
        <w:t xml:space="preserve">Y. Wang, P. Chen, C. Liu, and Y. Zhang, “Size effect of circular concrete-filled steel tubular short columns subjected to axial compression,” </w:t>
      </w:r>
      <w:r w:rsidRPr="00331430">
        <w:rPr>
          <w:rFonts w:ascii="Calibri" w:hAnsi="Calibri" w:cs="Calibri"/>
          <w:i/>
          <w:iCs/>
          <w:noProof/>
          <w:kern w:val="0"/>
        </w:rPr>
        <w:t>Thin-Walled Struct.</w:t>
      </w:r>
      <w:r w:rsidRPr="00331430">
        <w:rPr>
          <w:rFonts w:ascii="Calibri" w:hAnsi="Calibri" w:cs="Calibri"/>
          <w:noProof/>
          <w:kern w:val="0"/>
        </w:rPr>
        <w:t>, vol. 120, no. September, pp. 397–407, 2017, doi: 10.1016/j.tws.2017.09.010.</w:t>
      </w:r>
    </w:p>
    <w:p w14:paraId="23C7EEC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5]</w:t>
      </w:r>
      <w:r w:rsidRPr="00331430">
        <w:rPr>
          <w:rFonts w:ascii="Calibri" w:hAnsi="Calibri" w:cs="Calibri"/>
          <w:noProof/>
          <w:kern w:val="0"/>
        </w:rPr>
        <w:tab/>
        <w:t xml:space="preserve">H. Sakino, K. and Hayashi, “Behavior of Concrete Filled Steel Tubular Stub Columns under Concentric Loading,” in </w:t>
      </w:r>
      <w:r w:rsidRPr="00331430">
        <w:rPr>
          <w:rFonts w:ascii="Calibri" w:hAnsi="Calibri" w:cs="Calibri"/>
          <w:i/>
          <w:iCs/>
          <w:noProof/>
          <w:kern w:val="0"/>
        </w:rPr>
        <w:t>Proceedings of 3rd International Conference on Steel-Concrete Composite Structures, Fukuoka, Japan</w:t>
      </w:r>
      <w:r w:rsidRPr="00331430">
        <w:rPr>
          <w:rFonts w:ascii="Calibri" w:hAnsi="Calibri" w:cs="Calibri"/>
          <w:noProof/>
          <w:kern w:val="0"/>
        </w:rPr>
        <w:t>, 1991, pp. 25–30.</w:t>
      </w:r>
    </w:p>
    <w:p w14:paraId="4820359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6]</w:t>
      </w:r>
      <w:r w:rsidRPr="00331430">
        <w:rPr>
          <w:rFonts w:ascii="Calibri" w:hAnsi="Calibri" w:cs="Calibri"/>
          <w:noProof/>
          <w:kern w:val="0"/>
        </w:rPr>
        <w:tab/>
        <w:t xml:space="preserve">M. X. Xiong, D. X. Xiong, and J. Y. R. Liew, “Axial performance of short concrete filled steel tubes with high- and ultra-high- strength materials,” </w:t>
      </w:r>
      <w:r w:rsidRPr="00331430">
        <w:rPr>
          <w:rFonts w:ascii="Calibri" w:hAnsi="Calibri" w:cs="Calibri"/>
          <w:i/>
          <w:iCs/>
          <w:noProof/>
          <w:kern w:val="0"/>
        </w:rPr>
        <w:t>Eng. Struct.</w:t>
      </w:r>
      <w:r w:rsidRPr="00331430">
        <w:rPr>
          <w:rFonts w:ascii="Calibri" w:hAnsi="Calibri" w:cs="Calibri"/>
          <w:noProof/>
          <w:kern w:val="0"/>
        </w:rPr>
        <w:t>, vol. 136, pp. 494–510, 2017, doi: 10.1016/j.engstruct.2017.01.037.</w:t>
      </w:r>
    </w:p>
    <w:p w14:paraId="16B5A26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7]</w:t>
      </w:r>
      <w:r w:rsidRPr="00331430">
        <w:rPr>
          <w:rFonts w:ascii="Calibri" w:hAnsi="Calibri" w:cs="Calibri"/>
          <w:noProof/>
          <w:kern w:val="0"/>
        </w:rPr>
        <w:tab/>
        <w:t xml:space="preserve">R. Bergmann, “Load introduction in composite columns filled with high strength concrete,” in </w:t>
      </w:r>
      <w:r w:rsidRPr="00331430">
        <w:rPr>
          <w:rFonts w:ascii="Calibri" w:hAnsi="Calibri" w:cs="Calibri"/>
          <w:i/>
          <w:iCs/>
          <w:noProof/>
          <w:kern w:val="0"/>
        </w:rPr>
        <w:t>Tubular Structures VI, Proceedings of 6th International Symposium on Tubular Structures, Melbourne, Australia</w:t>
      </w:r>
      <w:r w:rsidRPr="00331430">
        <w:rPr>
          <w:rFonts w:ascii="Calibri" w:hAnsi="Calibri" w:cs="Calibri"/>
          <w:noProof/>
          <w:kern w:val="0"/>
        </w:rPr>
        <w:t>, 1994, pp. 373–380.</w:t>
      </w:r>
    </w:p>
    <w:p w14:paraId="5123FF2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8]</w:t>
      </w:r>
      <w:r w:rsidRPr="00331430">
        <w:rPr>
          <w:rFonts w:ascii="Calibri" w:hAnsi="Calibri" w:cs="Calibri"/>
          <w:noProof/>
          <w:kern w:val="0"/>
        </w:rPr>
        <w:tab/>
        <w:t xml:space="preserve">C. Ibañez, D. Hernández-Figueirido, and A. Piquer, “Shape effect on axially loaded high strength CFST stub columns,” </w:t>
      </w:r>
      <w:r w:rsidRPr="00331430">
        <w:rPr>
          <w:rFonts w:ascii="Calibri" w:hAnsi="Calibri" w:cs="Calibri"/>
          <w:i/>
          <w:iCs/>
          <w:noProof/>
          <w:kern w:val="0"/>
        </w:rPr>
        <w:t>J. Constr. Steel Res.</w:t>
      </w:r>
      <w:r w:rsidRPr="00331430">
        <w:rPr>
          <w:rFonts w:ascii="Calibri" w:hAnsi="Calibri" w:cs="Calibri"/>
          <w:noProof/>
          <w:kern w:val="0"/>
        </w:rPr>
        <w:t>, vol. 147, pp. 247–256, 2018, doi: 10.1016/j.jcsr.2018.04.005.</w:t>
      </w:r>
    </w:p>
    <w:p w14:paraId="6CFFEAF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29]</w:t>
      </w:r>
      <w:r w:rsidRPr="00331430">
        <w:rPr>
          <w:rFonts w:ascii="Calibri" w:hAnsi="Calibri" w:cs="Calibri"/>
          <w:noProof/>
          <w:kern w:val="0"/>
        </w:rPr>
        <w:tab/>
        <w:t xml:space="preserve">H. G. L. Prion and J. Boehme, “Beam-column behaviour of steel tubes filled with high strength concrete,” </w:t>
      </w:r>
      <w:r w:rsidRPr="00331430">
        <w:rPr>
          <w:rFonts w:ascii="Calibri" w:hAnsi="Calibri" w:cs="Calibri"/>
          <w:i/>
          <w:iCs/>
          <w:noProof/>
          <w:kern w:val="0"/>
        </w:rPr>
        <w:t>Can. J. Civ. Eng.</w:t>
      </w:r>
      <w:r w:rsidRPr="00331430">
        <w:rPr>
          <w:rFonts w:ascii="Calibri" w:hAnsi="Calibri" w:cs="Calibri"/>
          <w:noProof/>
          <w:kern w:val="0"/>
        </w:rPr>
        <w:t>, vol. 21, no. 2, pp. 207–218, Apr. 1994, doi: 10.1139/l94-024.</w:t>
      </w:r>
    </w:p>
    <w:p w14:paraId="30E6966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0]</w:t>
      </w:r>
      <w:r w:rsidRPr="00331430">
        <w:rPr>
          <w:rFonts w:ascii="Calibri" w:hAnsi="Calibri" w:cs="Calibri"/>
          <w:noProof/>
          <w:kern w:val="0"/>
        </w:rPr>
        <w:tab/>
        <w:t xml:space="preserve">J. Wei, X. Luo, Z. Lai, and A. H. Varma, “Experimental Behavior and Design of High-Strength Circular Concrete-Filled Steel Tube Short Columns,” </w:t>
      </w:r>
      <w:r w:rsidRPr="00331430">
        <w:rPr>
          <w:rFonts w:ascii="Calibri" w:hAnsi="Calibri" w:cs="Calibri"/>
          <w:i/>
          <w:iCs/>
          <w:noProof/>
          <w:kern w:val="0"/>
        </w:rPr>
        <w:t>J. Struct. Eng.</w:t>
      </w:r>
      <w:r w:rsidRPr="00331430">
        <w:rPr>
          <w:rFonts w:ascii="Calibri" w:hAnsi="Calibri" w:cs="Calibri"/>
          <w:noProof/>
          <w:kern w:val="0"/>
        </w:rPr>
        <w:t>, vol. 146, no. 1, 2020, doi: 10.1061/(asce)st.1943-541x.0002474.</w:t>
      </w:r>
    </w:p>
    <w:p w14:paraId="19247A3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1]</w:t>
      </w:r>
      <w:r w:rsidRPr="00331430">
        <w:rPr>
          <w:rFonts w:ascii="Calibri" w:hAnsi="Calibri" w:cs="Calibri"/>
          <w:noProof/>
          <w:kern w:val="0"/>
        </w:rPr>
        <w:tab/>
        <w:t xml:space="preserve">L. H. Han, “Theoretical analysis and experimental researchs for the behaviors of high strength concrete filled steel tubes subjected to axial compression,” </w:t>
      </w:r>
      <w:r w:rsidRPr="00331430">
        <w:rPr>
          <w:rFonts w:ascii="Calibri" w:hAnsi="Calibri" w:cs="Calibri"/>
          <w:i/>
          <w:iCs/>
          <w:noProof/>
          <w:kern w:val="0"/>
        </w:rPr>
        <w:t>Ind. Constr.</w:t>
      </w:r>
      <w:r w:rsidRPr="00331430">
        <w:rPr>
          <w:rFonts w:ascii="Calibri" w:hAnsi="Calibri" w:cs="Calibri"/>
          <w:noProof/>
          <w:kern w:val="0"/>
        </w:rPr>
        <w:t>, vol. 27, no. 11, pp. 39–44, 1997.</w:t>
      </w:r>
    </w:p>
    <w:p w14:paraId="27720599"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2]</w:t>
      </w:r>
      <w:r w:rsidRPr="00331430">
        <w:rPr>
          <w:rFonts w:ascii="Calibri" w:hAnsi="Calibri" w:cs="Calibri"/>
          <w:noProof/>
          <w:kern w:val="0"/>
        </w:rPr>
        <w:tab/>
        <w:t xml:space="preserve">S. Chen, R. Zhang, L. J. Jia, J. Y. Wang, and P. Gu, “Structural behavior of UHPC filled steel tube columns under axial loading,” </w:t>
      </w:r>
      <w:r w:rsidRPr="00331430">
        <w:rPr>
          <w:rFonts w:ascii="Calibri" w:hAnsi="Calibri" w:cs="Calibri"/>
          <w:i/>
          <w:iCs/>
          <w:noProof/>
          <w:kern w:val="0"/>
        </w:rPr>
        <w:t>Thin-Walled Struct.</w:t>
      </w:r>
      <w:r w:rsidRPr="00331430">
        <w:rPr>
          <w:rFonts w:ascii="Calibri" w:hAnsi="Calibri" w:cs="Calibri"/>
          <w:noProof/>
          <w:kern w:val="0"/>
        </w:rPr>
        <w:t>, vol. 130, no. June, pp. 550–563, 2018, doi: 10.1016/j.tws.2018.06.016.</w:t>
      </w:r>
    </w:p>
    <w:p w14:paraId="5C4D821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3]</w:t>
      </w:r>
      <w:r w:rsidRPr="00331430">
        <w:rPr>
          <w:rFonts w:ascii="Calibri" w:hAnsi="Calibri" w:cs="Calibri"/>
          <w:noProof/>
          <w:kern w:val="0"/>
        </w:rPr>
        <w:tab/>
        <w:t xml:space="preserve">M. D. O’Shea and R. Q. Bridge, “Tests of thin-walled concrete-filled steel tubes,” </w:t>
      </w:r>
      <w:r w:rsidRPr="00331430">
        <w:rPr>
          <w:rFonts w:ascii="Calibri" w:hAnsi="Calibri" w:cs="Calibri"/>
          <w:i/>
          <w:iCs/>
          <w:noProof/>
          <w:kern w:val="0"/>
        </w:rPr>
        <w:t>Int. Spec. Conf. Cold-Formed Steel Struct. Recent Res. Dev. Cold-Formed Steel Des. Constr.</w:t>
      </w:r>
      <w:r w:rsidRPr="00331430">
        <w:rPr>
          <w:rFonts w:ascii="Calibri" w:hAnsi="Calibri" w:cs="Calibri"/>
          <w:noProof/>
          <w:kern w:val="0"/>
        </w:rPr>
        <w:t>, pp. 399–419, 1994.</w:t>
      </w:r>
    </w:p>
    <w:p w14:paraId="24849F7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4]</w:t>
      </w:r>
      <w:r w:rsidRPr="00331430">
        <w:rPr>
          <w:rFonts w:ascii="Calibri" w:hAnsi="Calibri" w:cs="Calibri"/>
          <w:noProof/>
          <w:kern w:val="0"/>
        </w:rPr>
        <w:tab/>
        <w:t xml:space="preserve">Y. Cai, A. K. H. Kwan, and L. G. Li, “Circular concrete filled steel tubes made of eco-concrete with limestone fines added as cementitious paste replacement,” </w:t>
      </w:r>
      <w:r w:rsidRPr="00331430">
        <w:rPr>
          <w:rFonts w:ascii="Calibri" w:hAnsi="Calibri" w:cs="Calibri"/>
          <w:i/>
          <w:iCs/>
          <w:noProof/>
          <w:kern w:val="0"/>
        </w:rPr>
        <w:t>Structures</w:t>
      </w:r>
      <w:r w:rsidRPr="00331430">
        <w:rPr>
          <w:rFonts w:ascii="Calibri" w:hAnsi="Calibri" w:cs="Calibri"/>
          <w:noProof/>
          <w:kern w:val="0"/>
        </w:rPr>
        <w:t>, vol. 28, no. June, pp. 69–79, 2020, doi: 10.1016/j.istruc.2020.08.044.</w:t>
      </w:r>
    </w:p>
    <w:p w14:paraId="0EE5B24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35]</w:t>
      </w:r>
      <w:r w:rsidRPr="00331430">
        <w:rPr>
          <w:rFonts w:ascii="Calibri" w:hAnsi="Calibri" w:cs="Calibri"/>
          <w:noProof/>
          <w:kern w:val="0"/>
        </w:rPr>
        <w:tab/>
        <w:t xml:space="preserve">K. F. Tan, X. C. Pu, and S. H. Cai, “Study on the mechanical properties of steel extra-high strength concrete encased in steel tubes,” </w:t>
      </w:r>
      <w:r w:rsidRPr="00331430">
        <w:rPr>
          <w:rFonts w:ascii="Calibri" w:hAnsi="Calibri" w:cs="Calibri"/>
          <w:i/>
          <w:iCs/>
          <w:noProof/>
          <w:kern w:val="0"/>
        </w:rPr>
        <w:t>J. Build. Struct.</w:t>
      </w:r>
      <w:r w:rsidRPr="00331430">
        <w:rPr>
          <w:rFonts w:ascii="Calibri" w:hAnsi="Calibri" w:cs="Calibri"/>
          <w:noProof/>
          <w:kern w:val="0"/>
        </w:rPr>
        <w:t>, vol. 20, no. 1, pp. 10–15, 1999.</w:t>
      </w:r>
    </w:p>
    <w:p w14:paraId="1CF4394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6]</w:t>
      </w:r>
      <w:r w:rsidRPr="00331430">
        <w:rPr>
          <w:rFonts w:ascii="Calibri" w:hAnsi="Calibri" w:cs="Calibri"/>
          <w:noProof/>
          <w:kern w:val="0"/>
        </w:rPr>
        <w:tab/>
        <w:t xml:space="preserve">O. M. D. and B. R. Q., “Design of Circular Thin-Walled Concrete Filled Steel Tubes,” </w:t>
      </w:r>
      <w:r w:rsidRPr="00331430">
        <w:rPr>
          <w:rFonts w:ascii="Calibri" w:hAnsi="Calibri" w:cs="Calibri"/>
          <w:i/>
          <w:iCs/>
          <w:noProof/>
          <w:kern w:val="0"/>
        </w:rPr>
        <w:t>J. Struct. Eng.</w:t>
      </w:r>
      <w:r w:rsidRPr="00331430">
        <w:rPr>
          <w:rFonts w:ascii="Calibri" w:hAnsi="Calibri" w:cs="Calibri"/>
          <w:noProof/>
          <w:kern w:val="0"/>
        </w:rPr>
        <w:t>, vol. 126, no. 11, pp. 1295–1303, Nov. 2000, doi: 10.1061/(ASCE)0733-9445(2000)126:11(1295).</w:t>
      </w:r>
    </w:p>
    <w:p w14:paraId="60467EE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7]</w:t>
      </w:r>
      <w:r w:rsidRPr="00331430">
        <w:rPr>
          <w:rFonts w:ascii="Calibri" w:hAnsi="Calibri" w:cs="Calibri"/>
          <w:noProof/>
          <w:kern w:val="0"/>
        </w:rPr>
        <w:tab/>
        <w:t xml:space="preserve">B. KATO, “COMPRESSIVE STRENGTH AND DEFORMATION CAPACITY OF CONCRETE-FILLED TUBULAR STUB-COLUMNS : Strength and Rotation Capactity of Concrete-filled Tubular Columns, Part 1,” </w:t>
      </w:r>
      <w:r w:rsidRPr="00331430">
        <w:rPr>
          <w:rFonts w:ascii="Calibri" w:hAnsi="Calibri" w:cs="Calibri"/>
          <w:i/>
          <w:iCs/>
          <w:noProof/>
          <w:kern w:val="0"/>
        </w:rPr>
        <w:t>J. Struct. Constr. Eng. (Transactions AIJ)</w:t>
      </w:r>
      <w:r w:rsidRPr="00331430">
        <w:rPr>
          <w:rFonts w:ascii="Calibri" w:hAnsi="Calibri" w:cs="Calibri"/>
          <w:noProof/>
          <w:kern w:val="0"/>
        </w:rPr>
        <w:t>, vol. 60, no. 468, pp. 183–191, 1995, doi: 10.3130/aijs.60.183.</w:t>
      </w:r>
    </w:p>
    <w:p w14:paraId="0B7F7EE0"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8]</w:t>
      </w:r>
      <w:r w:rsidRPr="00331430">
        <w:rPr>
          <w:rFonts w:ascii="Calibri" w:hAnsi="Calibri" w:cs="Calibri"/>
          <w:noProof/>
          <w:kern w:val="0"/>
        </w:rPr>
        <w:tab/>
        <w:t xml:space="preserve">T. Yamamoto, J. Kawaguchi, and S. Morino, “Experimental study of scale effects on the compressive behavior of short concrete-filled steel tube columns,” </w:t>
      </w:r>
      <w:r w:rsidRPr="00331430">
        <w:rPr>
          <w:rFonts w:ascii="Calibri" w:hAnsi="Calibri" w:cs="Calibri"/>
          <w:i/>
          <w:iCs/>
          <w:noProof/>
          <w:kern w:val="0"/>
        </w:rPr>
        <w:t>Proc. Conf. Compos. Constr. Steel Concr. IV</w:t>
      </w:r>
      <w:r w:rsidRPr="00331430">
        <w:rPr>
          <w:rFonts w:ascii="Calibri" w:hAnsi="Calibri" w:cs="Calibri"/>
          <w:noProof/>
          <w:kern w:val="0"/>
        </w:rPr>
        <w:t>, pp. 879–890, 2000, doi: 10.1061/40616(281)76.</w:t>
      </w:r>
    </w:p>
    <w:p w14:paraId="3532FCC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39]</w:t>
      </w:r>
      <w:r w:rsidRPr="00331430">
        <w:rPr>
          <w:rFonts w:ascii="Calibri" w:hAnsi="Calibri" w:cs="Calibri"/>
          <w:noProof/>
          <w:kern w:val="0"/>
        </w:rPr>
        <w:tab/>
        <w:t xml:space="preserve">Y. Lu, N. Li, S. Li, and H. Liang, “Behavior of steel fiber reinforced concrete-filled steel tube columns under axial compression,” </w:t>
      </w:r>
      <w:r w:rsidRPr="00331430">
        <w:rPr>
          <w:rFonts w:ascii="Calibri" w:hAnsi="Calibri" w:cs="Calibri"/>
          <w:i/>
          <w:iCs/>
          <w:noProof/>
          <w:kern w:val="0"/>
        </w:rPr>
        <w:t>Constr. Build. Mater.</w:t>
      </w:r>
      <w:r w:rsidRPr="00331430">
        <w:rPr>
          <w:rFonts w:ascii="Calibri" w:hAnsi="Calibri" w:cs="Calibri"/>
          <w:noProof/>
          <w:kern w:val="0"/>
        </w:rPr>
        <w:t>, vol. 95, pp. 74–85, 2015, doi: 10.1016/j.conbuildmat.2015.07.114.</w:t>
      </w:r>
    </w:p>
    <w:p w14:paraId="0017B72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0]</w:t>
      </w:r>
      <w:r w:rsidRPr="00331430">
        <w:rPr>
          <w:rFonts w:ascii="Calibri" w:hAnsi="Calibri" w:cs="Calibri"/>
          <w:noProof/>
          <w:kern w:val="0"/>
        </w:rPr>
        <w:tab/>
        <w:t xml:space="preserve">L. H. Han and G. H. Yao, “Behaviour of concrete-filled hollow structural steel (HSS) columns with pre-load on the steel tubes,” </w:t>
      </w:r>
      <w:r w:rsidRPr="00331430">
        <w:rPr>
          <w:rFonts w:ascii="Calibri" w:hAnsi="Calibri" w:cs="Calibri"/>
          <w:i/>
          <w:iCs/>
          <w:noProof/>
          <w:kern w:val="0"/>
        </w:rPr>
        <w:t>J. Constr. Steel Res.</w:t>
      </w:r>
      <w:r w:rsidRPr="00331430">
        <w:rPr>
          <w:rFonts w:ascii="Calibri" w:hAnsi="Calibri" w:cs="Calibri"/>
          <w:noProof/>
          <w:kern w:val="0"/>
        </w:rPr>
        <w:t>, vol. 59, no. 12, pp. 1455–1475, 2003, doi: 10.1016/S0143-974X(03)00102-0.</w:t>
      </w:r>
    </w:p>
    <w:p w14:paraId="28DB409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1]</w:t>
      </w:r>
      <w:r w:rsidRPr="00331430">
        <w:rPr>
          <w:rFonts w:ascii="Calibri" w:hAnsi="Calibri" w:cs="Calibri"/>
          <w:noProof/>
          <w:kern w:val="0"/>
        </w:rPr>
        <w:tab/>
        <w:t xml:space="preserve">L. H. Han, G. H. Yao, and X. L. Zhao, “Tests and calculations for hollow structural steel (HSS) stub columns filled with self-consolidating concrete (SCC),” </w:t>
      </w:r>
      <w:r w:rsidRPr="00331430">
        <w:rPr>
          <w:rFonts w:ascii="Calibri" w:hAnsi="Calibri" w:cs="Calibri"/>
          <w:i/>
          <w:iCs/>
          <w:noProof/>
          <w:kern w:val="0"/>
        </w:rPr>
        <w:t>J. Constr. Steel Res.</w:t>
      </w:r>
      <w:r w:rsidRPr="00331430">
        <w:rPr>
          <w:rFonts w:ascii="Calibri" w:hAnsi="Calibri" w:cs="Calibri"/>
          <w:noProof/>
          <w:kern w:val="0"/>
        </w:rPr>
        <w:t>, vol. 61, no. 9, pp. 1241–1269, 2005, doi: 10.1016/j.jcsr.2005.01.004.</w:t>
      </w:r>
    </w:p>
    <w:p w14:paraId="7E49DBB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2]</w:t>
      </w:r>
      <w:r w:rsidRPr="00331430">
        <w:rPr>
          <w:rFonts w:ascii="Calibri" w:hAnsi="Calibri" w:cs="Calibri"/>
          <w:noProof/>
          <w:kern w:val="0"/>
        </w:rPr>
        <w:tab/>
        <w:t xml:space="preserve">K. Uenaka, K., Hayami, M., Kitoh, H., and Sonoda, “Experimental Study on Concrete Filled Double Tubular Steel Columns under Axial Loading,” in </w:t>
      </w:r>
      <w:r w:rsidRPr="00331430">
        <w:rPr>
          <w:rFonts w:ascii="Calibri" w:hAnsi="Calibri" w:cs="Calibri"/>
          <w:i/>
          <w:iCs/>
          <w:noProof/>
          <w:kern w:val="0"/>
        </w:rPr>
        <w:t>ASSCCA’03 International Conference Advances in Structures (ASCCS-7), Sydney, Australia</w:t>
      </w:r>
      <w:r w:rsidRPr="00331430">
        <w:rPr>
          <w:rFonts w:ascii="Calibri" w:hAnsi="Calibri" w:cs="Calibri"/>
          <w:noProof/>
          <w:kern w:val="0"/>
        </w:rPr>
        <w:t>, 2003, pp. 877–882.</w:t>
      </w:r>
    </w:p>
    <w:p w14:paraId="727FC4F0"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3]</w:t>
      </w:r>
      <w:r w:rsidRPr="00331430">
        <w:rPr>
          <w:rFonts w:ascii="Calibri" w:hAnsi="Calibri" w:cs="Calibri"/>
          <w:noProof/>
          <w:kern w:val="0"/>
        </w:rPr>
        <w:tab/>
        <w:t xml:space="preserve">S. M. I. Shah and G. M. Ganesh, “Experimental and numerical study on the effect of parameters in axial capacity of CFST columns with various L/D ratios,” </w:t>
      </w:r>
      <w:r w:rsidRPr="00331430">
        <w:rPr>
          <w:rFonts w:ascii="Calibri" w:hAnsi="Calibri" w:cs="Calibri"/>
          <w:i/>
          <w:iCs/>
          <w:noProof/>
          <w:kern w:val="0"/>
        </w:rPr>
        <w:t>Int. J. Adv. Technol. Eng. Explor.</w:t>
      </w:r>
      <w:r w:rsidRPr="00331430">
        <w:rPr>
          <w:rFonts w:ascii="Calibri" w:hAnsi="Calibri" w:cs="Calibri"/>
          <w:noProof/>
          <w:kern w:val="0"/>
        </w:rPr>
        <w:t>, vol. 9, no. 93, pp. 1209–1221, 2022, doi: 10.19101/IJATEE.2021.875190.</w:t>
      </w:r>
    </w:p>
    <w:p w14:paraId="2AB31EF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4]</w:t>
      </w:r>
      <w:r w:rsidRPr="00331430">
        <w:rPr>
          <w:rFonts w:ascii="Calibri" w:hAnsi="Calibri" w:cs="Calibri"/>
          <w:noProof/>
          <w:kern w:val="0"/>
        </w:rPr>
        <w:tab/>
        <w:t xml:space="preserve">Y. Q. Zeng, L. H. Xu, F. H. Wu, M. Yu, and Y. Chi, “Study on Axial Compression Behavior of Ca-Uhpc Filled Steel Tube Stub Columns,” </w:t>
      </w:r>
      <w:r w:rsidRPr="00331430">
        <w:rPr>
          <w:rFonts w:ascii="Calibri" w:hAnsi="Calibri" w:cs="Calibri"/>
          <w:i/>
          <w:iCs/>
          <w:noProof/>
          <w:kern w:val="0"/>
        </w:rPr>
        <w:t>Gongcheng Lixue/Engineering Mech.</w:t>
      </w:r>
      <w:r w:rsidRPr="00331430">
        <w:rPr>
          <w:rFonts w:ascii="Calibri" w:hAnsi="Calibri" w:cs="Calibri"/>
          <w:noProof/>
          <w:kern w:val="0"/>
        </w:rPr>
        <w:t>, vol. 39, no. 10, pp. 68–78, 2022, doi: 10.6052/j.issn.1000-4750.2021.05.0354.</w:t>
      </w:r>
    </w:p>
    <w:p w14:paraId="34B7428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5]</w:t>
      </w:r>
      <w:r w:rsidRPr="00331430">
        <w:rPr>
          <w:rFonts w:ascii="Calibri" w:hAnsi="Calibri" w:cs="Calibri"/>
          <w:noProof/>
          <w:kern w:val="0"/>
        </w:rPr>
        <w:tab/>
        <w:t xml:space="preserve">A. Karimi Pour, A. Shirkhani, N. Safaeian Hamzehkolaei, Y. Zhuge, and E. Noroozinejad Farsangi, “Performance evaluation of composite concrete-filled steel tube columns by steel fibers and different cross-section shapes: Experimental and numerical investigations,” </w:t>
      </w:r>
      <w:r w:rsidRPr="00331430">
        <w:rPr>
          <w:rFonts w:ascii="Calibri" w:hAnsi="Calibri" w:cs="Calibri"/>
          <w:i/>
          <w:iCs/>
          <w:noProof/>
          <w:kern w:val="0"/>
        </w:rPr>
        <w:t>J. Constr. Steel Res.</w:t>
      </w:r>
      <w:r w:rsidRPr="00331430">
        <w:rPr>
          <w:rFonts w:ascii="Calibri" w:hAnsi="Calibri" w:cs="Calibri"/>
          <w:noProof/>
          <w:kern w:val="0"/>
        </w:rPr>
        <w:t>, vol. 200, no. October 2022, p. 107656, 2023, doi: 10.1016/j.jcsr.2022.107656.</w:t>
      </w:r>
    </w:p>
    <w:p w14:paraId="7580A86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6]</w:t>
      </w:r>
      <w:r w:rsidRPr="00331430">
        <w:rPr>
          <w:rFonts w:ascii="Calibri" w:hAnsi="Calibri" w:cs="Calibri"/>
          <w:noProof/>
          <w:kern w:val="0"/>
        </w:rPr>
        <w:tab/>
        <w:t xml:space="preserve">S. M. I. Shah and G. M. Ganesh, “Impact of diameter to thickness (D/t) on axial capacity of circular CFST columns: Experimental, parametric and numerical analysis,” </w:t>
      </w:r>
      <w:r w:rsidRPr="00331430">
        <w:rPr>
          <w:rFonts w:ascii="Calibri" w:hAnsi="Calibri" w:cs="Calibri"/>
          <w:i/>
          <w:iCs/>
          <w:noProof/>
          <w:kern w:val="0"/>
        </w:rPr>
        <w:t>Int. J. Appl. Sci. Eng.</w:t>
      </w:r>
      <w:r w:rsidRPr="00331430">
        <w:rPr>
          <w:rFonts w:ascii="Calibri" w:hAnsi="Calibri" w:cs="Calibri"/>
          <w:noProof/>
          <w:kern w:val="0"/>
        </w:rPr>
        <w:t>, vol. 19, no. 2, 2022, doi: 10.6703/IJASE.202206_19(2).005.</w:t>
      </w:r>
    </w:p>
    <w:p w14:paraId="63C99CC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7]</w:t>
      </w:r>
      <w:r w:rsidRPr="00331430">
        <w:rPr>
          <w:rFonts w:ascii="Calibri" w:hAnsi="Calibri" w:cs="Calibri"/>
          <w:noProof/>
          <w:kern w:val="0"/>
        </w:rPr>
        <w:tab/>
        <w:t xml:space="preserve">H. Singh and A. K. Tiwary, “Influence of Diagonal Prop Bar on the Behavior of Stiffened Concrete-Filled Steel Tube Columns,” </w:t>
      </w:r>
      <w:r w:rsidRPr="00331430">
        <w:rPr>
          <w:rFonts w:ascii="Calibri" w:hAnsi="Calibri" w:cs="Calibri"/>
          <w:i/>
          <w:iCs/>
          <w:noProof/>
          <w:kern w:val="0"/>
        </w:rPr>
        <w:t>J. Inst. Eng. Ser. A</w:t>
      </w:r>
      <w:r w:rsidRPr="00331430">
        <w:rPr>
          <w:rFonts w:ascii="Calibri" w:hAnsi="Calibri" w:cs="Calibri"/>
          <w:noProof/>
          <w:kern w:val="0"/>
        </w:rPr>
        <w:t>, 2023, doi: 10.1007/s40030-023-00770-5.</w:t>
      </w:r>
    </w:p>
    <w:p w14:paraId="4890A05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8]</w:t>
      </w:r>
      <w:r w:rsidRPr="00331430">
        <w:rPr>
          <w:rFonts w:ascii="Calibri" w:hAnsi="Calibri" w:cs="Calibri"/>
          <w:noProof/>
          <w:kern w:val="0"/>
        </w:rPr>
        <w:tab/>
        <w:t xml:space="preserve">Y. Chen, Z. Lin, F. Liao, Z. Lin, W. Zhang, and Z. Chen, “Experimental Research on Axial Compression Performance of Circular Steel Tubular Stub Columns Filled with Geopolymer </w:t>
      </w:r>
      <w:r w:rsidRPr="00331430">
        <w:rPr>
          <w:rFonts w:ascii="Calibri" w:hAnsi="Calibri" w:cs="Calibri"/>
          <w:noProof/>
          <w:kern w:val="0"/>
        </w:rPr>
        <w:lastRenderedPageBreak/>
        <w:t xml:space="preserve">Recycled Concrete,” </w:t>
      </w:r>
      <w:r w:rsidRPr="00331430">
        <w:rPr>
          <w:rFonts w:ascii="Calibri" w:hAnsi="Calibri" w:cs="Calibri"/>
          <w:i/>
          <w:iCs/>
          <w:noProof/>
          <w:kern w:val="0"/>
        </w:rPr>
        <w:t>Prog. Steel Build. Struct.</w:t>
      </w:r>
      <w:r w:rsidRPr="00331430">
        <w:rPr>
          <w:rFonts w:ascii="Calibri" w:hAnsi="Calibri" w:cs="Calibri"/>
          <w:noProof/>
          <w:kern w:val="0"/>
        </w:rPr>
        <w:t>, vol. 24, no. 8, pp. 61–69, 2022, doi: 10.13969/j.cnki.cn31-1893.2022.08.006.</w:t>
      </w:r>
    </w:p>
    <w:p w14:paraId="6F64E55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49]</w:t>
      </w:r>
      <w:r w:rsidRPr="00331430">
        <w:rPr>
          <w:rFonts w:ascii="Calibri" w:hAnsi="Calibri" w:cs="Calibri"/>
          <w:noProof/>
          <w:kern w:val="0"/>
        </w:rPr>
        <w:tab/>
        <w:t xml:space="preserve">J. Liu, P. Gao, X. Lin, X. Wang, X. Zhou, and Y. F. Chen, “Experimental assessment on the size effects of circular concrete-filled steel tubular columns under axial compression,” </w:t>
      </w:r>
      <w:r w:rsidRPr="00331430">
        <w:rPr>
          <w:rFonts w:ascii="Calibri" w:hAnsi="Calibri" w:cs="Calibri"/>
          <w:i/>
          <w:iCs/>
          <w:noProof/>
          <w:kern w:val="0"/>
        </w:rPr>
        <w:t>Eng. Struct.</w:t>
      </w:r>
      <w:r w:rsidRPr="00331430">
        <w:rPr>
          <w:rFonts w:ascii="Calibri" w:hAnsi="Calibri" w:cs="Calibri"/>
          <w:noProof/>
          <w:kern w:val="0"/>
        </w:rPr>
        <w:t>, vol. 275, no. PA, p. 115247, 2023, doi: 10.1016/j.engstruct.2022.115247.</w:t>
      </w:r>
    </w:p>
    <w:p w14:paraId="0CBF982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0]</w:t>
      </w:r>
      <w:r w:rsidRPr="00331430">
        <w:rPr>
          <w:rFonts w:ascii="Calibri" w:hAnsi="Calibri" w:cs="Calibri"/>
          <w:noProof/>
          <w:kern w:val="0"/>
        </w:rPr>
        <w:tab/>
        <w:t xml:space="preserve">Y. F. Yang, Y. Q. Zhang, and F. Fu, “Behaviour of axially compressed CTHST stub columns with inner spiral stirrup,” </w:t>
      </w:r>
      <w:r w:rsidRPr="00331430">
        <w:rPr>
          <w:rFonts w:ascii="Calibri" w:hAnsi="Calibri" w:cs="Calibri"/>
          <w:i/>
          <w:iCs/>
          <w:noProof/>
          <w:kern w:val="0"/>
        </w:rPr>
        <w:t>Structures</w:t>
      </w:r>
      <w:r w:rsidRPr="00331430">
        <w:rPr>
          <w:rFonts w:ascii="Calibri" w:hAnsi="Calibri" w:cs="Calibri"/>
          <w:noProof/>
          <w:kern w:val="0"/>
        </w:rPr>
        <w:t>, vol. 45, no. September, pp. 372–389, 2022, doi: 10.1016/j.istruc.2022.09.038.</w:t>
      </w:r>
    </w:p>
    <w:p w14:paraId="2D3D87C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1]</w:t>
      </w:r>
      <w:r w:rsidRPr="00331430">
        <w:rPr>
          <w:rFonts w:ascii="Calibri" w:hAnsi="Calibri" w:cs="Calibri"/>
          <w:noProof/>
          <w:kern w:val="0"/>
        </w:rPr>
        <w:tab/>
        <w:t xml:space="preserve">B. Liu, L. Zhang, M. Feng, H. Sun, and Y. Chai, “Experimental Study of Rubber-Concrete-Filled CST Composite Column Under Axial Compression,” </w:t>
      </w:r>
      <w:r w:rsidRPr="00331430">
        <w:rPr>
          <w:rFonts w:ascii="Calibri" w:hAnsi="Calibri" w:cs="Calibri"/>
          <w:i/>
          <w:iCs/>
          <w:noProof/>
          <w:kern w:val="0"/>
        </w:rPr>
        <w:t>Int. J. Steel Struct.</w:t>
      </w:r>
      <w:r w:rsidRPr="00331430">
        <w:rPr>
          <w:rFonts w:ascii="Calibri" w:hAnsi="Calibri" w:cs="Calibri"/>
          <w:noProof/>
          <w:kern w:val="0"/>
        </w:rPr>
        <w:t>, vol. 23, no. 1, pp. 247–262, 2023, doi: 10.1007/s13296-022-00692-1.</w:t>
      </w:r>
    </w:p>
    <w:p w14:paraId="2C8FD00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2]</w:t>
      </w:r>
      <w:r w:rsidRPr="00331430">
        <w:rPr>
          <w:rFonts w:ascii="Calibri" w:hAnsi="Calibri" w:cs="Calibri"/>
          <w:noProof/>
          <w:kern w:val="0"/>
        </w:rPr>
        <w:tab/>
        <w:t xml:space="preserve">H. Zhao, R. Han, W. Yuan, S. Zhao, and Y. Sun, “Elastoplastic Analysis of Circular Steel Tube of CFT Stub Columns under Axial Compression,” </w:t>
      </w:r>
      <w:r w:rsidRPr="00331430">
        <w:rPr>
          <w:rFonts w:ascii="Calibri" w:hAnsi="Calibri" w:cs="Calibri"/>
          <w:i/>
          <w:iCs/>
          <w:noProof/>
          <w:kern w:val="0"/>
        </w:rPr>
        <w:t>Materials (Basel).</w:t>
      </w:r>
      <w:r w:rsidRPr="00331430">
        <w:rPr>
          <w:rFonts w:ascii="Calibri" w:hAnsi="Calibri" w:cs="Calibri"/>
          <w:noProof/>
          <w:kern w:val="0"/>
        </w:rPr>
        <w:t>, vol. 15, no. 22, 2022, doi: 10.3390/ma15228275.</w:t>
      </w:r>
    </w:p>
    <w:p w14:paraId="242CE02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3]</w:t>
      </w:r>
      <w:r w:rsidRPr="00331430">
        <w:rPr>
          <w:rFonts w:ascii="Calibri" w:hAnsi="Calibri" w:cs="Calibri"/>
          <w:noProof/>
          <w:kern w:val="0"/>
        </w:rPr>
        <w:tab/>
        <w:t xml:space="preserve">M. L. Patton, S. B. F. Warsi, and D. Adak, “Experimental and numerical study on the structural behaviour of HST, RCC and CFST stub columns under pure axial compression,” </w:t>
      </w:r>
      <w:r w:rsidRPr="00331430">
        <w:rPr>
          <w:rFonts w:ascii="Calibri" w:hAnsi="Calibri" w:cs="Calibri"/>
          <w:i/>
          <w:iCs/>
          <w:noProof/>
          <w:kern w:val="0"/>
        </w:rPr>
        <w:t>Innov. Infrastruct. Solut.</w:t>
      </w:r>
      <w:r w:rsidRPr="00331430">
        <w:rPr>
          <w:rFonts w:ascii="Calibri" w:hAnsi="Calibri" w:cs="Calibri"/>
          <w:noProof/>
          <w:kern w:val="0"/>
        </w:rPr>
        <w:t>, vol. 8, no. 2, pp. 1–13, 2023, doi: 10.1007/s41062-022-01025-1.</w:t>
      </w:r>
    </w:p>
    <w:p w14:paraId="68A128A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4]</w:t>
      </w:r>
      <w:r w:rsidRPr="00331430">
        <w:rPr>
          <w:rFonts w:ascii="Calibri" w:hAnsi="Calibri" w:cs="Calibri"/>
          <w:noProof/>
          <w:kern w:val="0"/>
        </w:rPr>
        <w:tab/>
        <w:t xml:space="preserve">Z. Zhang </w:t>
      </w:r>
      <w:r w:rsidRPr="00331430">
        <w:rPr>
          <w:rFonts w:ascii="Calibri" w:hAnsi="Calibri" w:cs="Calibri"/>
          <w:i/>
          <w:iCs/>
          <w:noProof/>
          <w:kern w:val="0"/>
        </w:rPr>
        <w:t>et al.</w:t>
      </w:r>
      <w:r w:rsidRPr="00331430">
        <w:rPr>
          <w:rFonts w:ascii="Calibri" w:hAnsi="Calibri" w:cs="Calibri"/>
          <w:noProof/>
          <w:kern w:val="0"/>
        </w:rPr>
        <w:t xml:space="preserve">, “Experimental and Numerical Study of the Behavior of Concrete-Filled High-Strength Steel Tube Columns with Large D/t Ratio under Axial Compression,” </w:t>
      </w:r>
      <w:r w:rsidRPr="00331430">
        <w:rPr>
          <w:rFonts w:ascii="Calibri" w:hAnsi="Calibri" w:cs="Calibri"/>
          <w:i/>
          <w:iCs/>
          <w:noProof/>
          <w:kern w:val="0"/>
        </w:rPr>
        <w:t>Buildings</w:t>
      </w:r>
      <w:r w:rsidRPr="00331430">
        <w:rPr>
          <w:rFonts w:ascii="Calibri" w:hAnsi="Calibri" w:cs="Calibri"/>
          <w:noProof/>
          <w:kern w:val="0"/>
        </w:rPr>
        <w:t>, vol. 12, no. 11, p. 1953, 2022, doi: 10.3390/buildings12111953.</w:t>
      </w:r>
    </w:p>
    <w:p w14:paraId="09A1E770"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5]</w:t>
      </w:r>
      <w:r w:rsidRPr="00331430">
        <w:rPr>
          <w:rFonts w:ascii="Calibri" w:hAnsi="Calibri" w:cs="Calibri"/>
          <w:noProof/>
          <w:kern w:val="0"/>
        </w:rPr>
        <w:tab/>
        <w:t xml:space="preserve">M. H. Lai, Y. H. Lin, Y. Y. Jin, Q. Fei, Z. C. Wang, and J. C. M. Ho, “Uni-axial behaviour of steel slag concrete-filled-steel-tube columns with external confinement,” </w:t>
      </w:r>
      <w:r w:rsidRPr="00331430">
        <w:rPr>
          <w:rFonts w:ascii="Calibri" w:hAnsi="Calibri" w:cs="Calibri"/>
          <w:i/>
          <w:iCs/>
          <w:noProof/>
          <w:kern w:val="0"/>
        </w:rPr>
        <w:t>Thin-Walled Struct.</w:t>
      </w:r>
      <w:r w:rsidRPr="00331430">
        <w:rPr>
          <w:rFonts w:ascii="Calibri" w:hAnsi="Calibri" w:cs="Calibri"/>
          <w:noProof/>
          <w:kern w:val="0"/>
        </w:rPr>
        <w:t>, vol. 185, no. September 2022, 2023, doi: 10.1016/j.tws.2023.110562.</w:t>
      </w:r>
    </w:p>
    <w:p w14:paraId="233879D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6]</w:t>
      </w:r>
      <w:r w:rsidRPr="00331430">
        <w:rPr>
          <w:rFonts w:ascii="Calibri" w:hAnsi="Calibri" w:cs="Calibri"/>
          <w:noProof/>
          <w:kern w:val="0"/>
        </w:rPr>
        <w:tab/>
        <w:t xml:space="preserve">H. Huang, L. Guo, O. Zhao, and S. Gao, “Experimental and numerical investigation into locally corroded circular concrete-filled steel tubular stub columns strengthened by CFRP,” </w:t>
      </w:r>
      <w:r w:rsidRPr="00331430">
        <w:rPr>
          <w:rFonts w:ascii="Calibri" w:hAnsi="Calibri" w:cs="Calibri"/>
          <w:i/>
          <w:iCs/>
          <w:noProof/>
          <w:kern w:val="0"/>
        </w:rPr>
        <w:t>Thin-Walled Struct.</w:t>
      </w:r>
      <w:r w:rsidRPr="00331430">
        <w:rPr>
          <w:rFonts w:ascii="Calibri" w:hAnsi="Calibri" w:cs="Calibri"/>
          <w:noProof/>
          <w:kern w:val="0"/>
        </w:rPr>
        <w:t>, vol. 192, no. April, p. 111174, 2023, doi: 10.1016/j.tws.2023.111174.</w:t>
      </w:r>
    </w:p>
    <w:p w14:paraId="48A647B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7]</w:t>
      </w:r>
      <w:r w:rsidRPr="00331430">
        <w:rPr>
          <w:rFonts w:ascii="Calibri" w:hAnsi="Calibri" w:cs="Calibri"/>
          <w:noProof/>
          <w:kern w:val="0"/>
        </w:rPr>
        <w:tab/>
        <w:t xml:space="preserve">Y. Diao, L. Chen, and Y. Huang, “Experimental Study on Mechanical Properties of Concrete Containing Waste Glass and Its Application on Concrete-Filled Steel Tubular Columns,” </w:t>
      </w:r>
      <w:r w:rsidRPr="00331430">
        <w:rPr>
          <w:rFonts w:ascii="Calibri" w:hAnsi="Calibri" w:cs="Calibri"/>
          <w:i/>
          <w:iCs/>
          <w:noProof/>
          <w:kern w:val="0"/>
        </w:rPr>
        <w:t>Processes</w:t>
      </w:r>
      <w:r w:rsidRPr="00331430">
        <w:rPr>
          <w:rFonts w:ascii="Calibri" w:hAnsi="Calibri" w:cs="Calibri"/>
          <w:noProof/>
          <w:kern w:val="0"/>
        </w:rPr>
        <w:t>, vol. 11, no. 4, 2023, doi: 10.3390/pr11040975.</w:t>
      </w:r>
    </w:p>
    <w:p w14:paraId="2E1A8DA0"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8]</w:t>
      </w:r>
      <w:r w:rsidRPr="00331430">
        <w:rPr>
          <w:rFonts w:ascii="Calibri" w:hAnsi="Calibri" w:cs="Calibri"/>
          <w:noProof/>
          <w:kern w:val="0"/>
        </w:rPr>
        <w:tab/>
        <w:t xml:space="preserve">C. Xue, M. Yu, M. Wu, and S. Cheng, “Axial compressive behaviour of ultra-high performance concrete filled steel tube stub columns at elevated temperatures,” </w:t>
      </w:r>
      <w:r w:rsidRPr="00331430">
        <w:rPr>
          <w:rFonts w:ascii="Calibri" w:hAnsi="Calibri" w:cs="Calibri"/>
          <w:i/>
          <w:iCs/>
          <w:noProof/>
          <w:kern w:val="0"/>
        </w:rPr>
        <w:t>Structures</w:t>
      </w:r>
      <w:r w:rsidRPr="00331430">
        <w:rPr>
          <w:rFonts w:ascii="Calibri" w:hAnsi="Calibri" w:cs="Calibri"/>
          <w:noProof/>
          <w:kern w:val="0"/>
        </w:rPr>
        <w:t>, vol. 57, no. July, p. 105333, 2023, doi: 10.1016/j.istruc.2023.105333.</w:t>
      </w:r>
    </w:p>
    <w:p w14:paraId="4BB811E9"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59]</w:t>
      </w:r>
      <w:r w:rsidRPr="00331430">
        <w:rPr>
          <w:rFonts w:ascii="Calibri" w:hAnsi="Calibri" w:cs="Calibri"/>
          <w:noProof/>
          <w:kern w:val="0"/>
        </w:rPr>
        <w:tab/>
        <w:t xml:space="preserve">T. Ghanbari-Ghazijahani, M. G. Azandariani, V. Vimonsatit, and N. H. R. Sulong, “Experiments and design of concrete-filled steel tubes with timber chips under axial compression,” </w:t>
      </w:r>
      <w:r w:rsidRPr="00331430">
        <w:rPr>
          <w:rFonts w:ascii="Calibri" w:hAnsi="Calibri" w:cs="Calibri"/>
          <w:i/>
          <w:iCs/>
          <w:noProof/>
          <w:kern w:val="0"/>
        </w:rPr>
        <w:t>Thin-Walled Struct.</w:t>
      </w:r>
      <w:r w:rsidRPr="00331430">
        <w:rPr>
          <w:rFonts w:ascii="Calibri" w:hAnsi="Calibri" w:cs="Calibri"/>
          <w:noProof/>
          <w:kern w:val="0"/>
        </w:rPr>
        <w:t>, vol. 186, no. March, p. 110679, 2023, doi: 10.1016/j.tws.2023.110679.</w:t>
      </w:r>
    </w:p>
    <w:p w14:paraId="6F93E8D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0]</w:t>
      </w:r>
      <w:r w:rsidRPr="00331430">
        <w:rPr>
          <w:rFonts w:ascii="Calibri" w:hAnsi="Calibri" w:cs="Calibri"/>
          <w:noProof/>
          <w:kern w:val="0"/>
        </w:rPr>
        <w:tab/>
        <w:t xml:space="preserve">S. Zhang, K. Miao, Y. Wei, X. Xu, B. Luo, and W. Shi, “Experimental and Theoretical Study of Concrete-Filled Steel Tube Columns Strengthened by FRP/Steel Strips Under Axial Compression,” </w:t>
      </w:r>
      <w:r w:rsidRPr="00331430">
        <w:rPr>
          <w:rFonts w:ascii="Calibri" w:hAnsi="Calibri" w:cs="Calibri"/>
          <w:i/>
          <w:iCs/>
          <w:noProof/>
          <w:kern w:val="0"/>
        </w:rPr>
        <w:t>Int. J. Concr. Struct. Mater.</w:t>
      </w:r>
      <w:r w:rsidRPr="00331430">
        <w:rPr>
          <w:rFonts w:ascii="Calibri" w:hAnsi="Calibri" w:cs="Calibri"/>
          <w:noProof/>
          <w:kern w:val="0"/>
        </w:rPr>
        <w:t>, vol. 17, no. 1, pp. 1–22, 2023, doi: 10.1186/s40069-022-00556-2.</w:t>
      </w:r>
    </w:p>
    <w:p w14:paraId="1859629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1]</w:t>
      </w:r>
      <w:r w:rsidRPr="00331430">
        <w:rPr>
          <w:rFonts w:ascii="Calibri" w:hAnsi="Calibri" w:cs="Calibri"/>
          <w:noProof/>
          <w:kern w:val="0"/>
        </w:rPr>
        <w:tab/>
        <w:t xml:space="preserve">B. Cheng, W. Wang, J. Li, J. Huang, and H. Chen, “Mechanical Properties of Full-Scale UHPC-Filled Steel Tube Composite Columns under Axial Load,” </w:t>
      </w:r>
      <w:r w:rsidRPr="00331430">
        <w:rPr>
          <w:rFonts w:ascii="Calibri" w:hAnsi="Calibri" w:cs="Calibri"/>
          <w:i/>
          <w:iCs/>
          <w:noProof/>
          <w:kern w:val="0"/>
        </w:rPr>
        <w:t>Materials (Basel).</w:t>
      </w:r>
      <w:r w:rsidRPr="00331430">
        <w:rPr>
          <w:rFonts w:ascii="Calibri" w:hAnsi="Calibri" w:cs="Calibri"/>
          <w:noProof/>
          <w:kern w:val="0"/>
        </w:rPr>
        <w:t xml:space="preserve">, vol. 16, no. 13, 2023, doi: </w:t>
      </w:r>
      <w:r w:rsidRPr="00331430">
        <w:rPr>
          <w:rFonts w:ascii="Calibri" w:hAnsi="Calibri" w:cs="Calibri"/>
          <w:noProof/>
          <w:kern w:val="0"/>
        </w:rPr>
        <w:lastRenderedPageBreak/>
        <w:t>10.3390/ma16134860.</w:t>
      </w:r>
    </w:p>
    <w:p w14:paraId="382821E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2]</w:t>
      </w:r>
      <w:r w:rsidRPr="00331430">
        <w:rPr>
          <w:rFonts w:ascii="Calibri" w:hAnsi="Calibri" w:cs="Calibri"/>
          <w:noProof/>
          <w:kern w:val="0"/>
        </w:rPr>
        <w:tab/>
        <w:t xml:space="preserve">F. Wu, L. Xu, Y. Zeng, M. Yu, and B. Li, “Behavior of CA-UHPC filled circular steel tube stub columns under axial compression,” </w:t>
      </w:r>
      <w:r w:rsidRPr="00331430">
        <w:rPr>
          <w:rFonts w:ascii="Calibri" w:hAnsi="Calibri" w:cs="Calibri"/>
          <w:i/>
          <w:iCs/>
          <w:noProof/>
          <w:kern w:val="0"/>
        </w:rPr>
        <w:t>J. Constr. Steel Res.</w:t>
      </w:r>
      <w:r w:rsidRPr="00331430">
        <w:rPr>
          <w:rFonts w:ascii="Calibri" w:hAnsi="Calibri" w:cs="Calibri"/>
          <w:noProof/>
          <w:kern w:val="0"/>
        </w:rPr>
        <w:t>, vol. 211, no. June, p. 108204, 2023, doi: 10.1016/j.jcsr.2023.108204.</w:t>
      </w:r>
    </w:p>
    <w:p w14:paraId="76A8AB9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3]</w:t>
      </w:r>
      <w:r w:rsidRPr="00331430">
        <w:rPr>
          <w:rFonts w:ascii="Calibri" w:hAnsi="Calibri" w:cs="Calibri"/>
          <w:noProof/>
          <w:kern w:val="0"/>
        </w:rPr>
        <w:tab/>
        <w:t xml:space="preserve">S. M. I. Shah and G. M. Ganesh, “Micro-Steel Fiber-Reinforced Self-compacting Concrete-Filled Steel-Tube Columns Subjected to Axial Compression,” </w:t>
      </w:r>
      <w:r w:rsidRPr="00331430">
        <w:rPr>
          <w:rFonts w:ascii="Calibri" w:hAnsi="Calibri" w:cs="Calibri"/>
          <w:i/>
          <w:iCs/>
          <w:noProof/>
          <w:kern w:val="0"/>
        </w:rPr>
        <w:t>Int. J. Steel Struct.</w:t>
      </w:r>
      <w:r w:rsidRPr="00331430">
        <w:rPr>
          <w:rFonts w:ascii="Calibri" w:hAnsi="Calibri" w:cs="Calibri"/>
          <w:noProof/>
          <w:kern w:val="0"/>
        </w:rPr>
        <w:t>, vol. 23, no. 4, pp. 1031–1045, 2023, doi: 10.1007/s13296-023-00747-x.</w:t>
      </w:r>
    </w:p>
    <w:p w14:paraId="3FCB036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4]</w:t>
      </w:r>
      <w:r w:rsidRPr="00331430">
        <w:rPr>
          <w:rFonts w:ascii="Calibri" w:hAnsi="Calibri" w:cs="Calibri"/>
          <w:noProof/>
          <w:kern w:val="0"/>
        </w:rPr>
        <w:tab/>
        <w:t xml:space="preserve">H. Jiang, Y. Ye, and S. Y. Lai, “Behavior of seawater sea sand concrete-filled plastic-lined steel tube stub columns under axial compression,” </w:t>
      </w:r>
      <w:r w:rsidRPr="00331430">
        <w:rPr>
          <w:rFonts w:ascii="Calibri" w:hAnsi="Calibri" w:cs="Calibri"/>
          <w:i/>
          <w:iCs/>
          <w:noProof/>
          <w:kern w:val="0"/>
        </w:rPr>
        <w:t>Structures</w:t>
      </w:r>
      <w:r w:rsidRPr="00331430">
        <w:rPr>
          <w:rFonts w:ascii="Calibri" w:hAnsi="Calibri" w:cs="Calibri"/>
          <w:noProof/>
          <w:kern w:val="0"/>
        </w:rPr>
        <w:t>, vol. 58, no. November, p. 105577, 2023, doi: 10.1016/j.istruc.2023.105577.</w:t>
      </w:r>
    </w:p>
    <w:p w14:paraId="6A4DD6D6"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5]</w:t>
      </w:r>
      <w:r w:rsidRPr="00331430">
        <w:rPr>
          <w:rFonts w:ascii="Calibri" w:hAnsi="Calibri" w:cs="Calibri"/>
          <w:noProof/>
          <w:kern w:val="0"/>
        </w:rPr>
        <w:tab/>
        <w:t xml:space="preserve">X. F. Yan, S. Lin, and M. He, “Comparative Study on Behavior of Circular Axially Loaded CFDST Short Columns under Different Loading Arrangements,” </w:t>
      </w:r>
      <w:r w:rsidRPr="00331430">
        <w:rPr>
          <w:rFonts w:ascii="Calibri" w:hAnsi="Calibri" w:cs="Calibri"/>
          <w:i/>
          <w:iCs/>
          <w:noProof/>
          <w:kern w:val="0"/>
        </w:rPr>
        <w:t>Buildings</w:t>
      </w:r>
      <w:r w:rsidRPr="00331430">
        <w:rPr>
          <w:rFonts w:ascii="Calibri" w:hAnsi="Calibri" w:cs="Calibri"/>
          <w:noProof/>
          <w:kern w:val="0"/>
        </w:rPr>
        <w:t>, vol. 13, no. 8, pp. 1–17, 2023, doi: 10.3390/buildings13082054.</w:t>
      </w:r>
    </w:p>
    <w:p w14:paraId="4737C2D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6]</w:t>
      </w:r>
      <w:r w:rsidRPr="00331430">
        <w:rPr>
          <w:rFonts w:ascii="Calibri" w:hAnsi="Calibri" w:cs="Calibri"/>
          <w:noProof/>
          <w:kern w:val="0"/>
        </w:rPr>
        <w:tab/>
        <w:t xml:space="preserve">M. Elzeadani, D. V. Bompa, and A. Y. Elghazouli, “Axial compressive behaviour of composite steel elements incorporating rubberised alkali-activated concrete,” </w:t>
      </w:r>
      <w:r w:rsidRPr="00331430">
        <w:rPr>
          <w:rFonts w:ascii="Calibri" w:hAnsi="Calibri" w:cs="Calibri"/>
          <w:i/>
          <w:iCs/>
          <w:noProof/>
          <w:kern w:val="0"/>
        </w:rPr>
        <w:t>J. Constr. Steel Res.</w:t>
      </w:r>
      <w:r w:rsidRPr="00331430">
        <w:rPr>
          <w:rFonts w:ascii="Calibri" w:hAnsi="Calibri" w:cs="Calibri"/>
          <w:noProof/>
          <w:kern w:val="0"/>
        </w:rPr>
        <w:t>, vol. 212, no. August 2023, p. 108276, 2024, doi: 10.1016/j.jcsr.2023.108276.</w:t>
      </w:r>
    </w:p>
    <w:p w14:paraId="413A3F3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7]</w:t>
      </w:r>
      <w:r w:rsidRPr="00331430">
        <w:rPr>
          <w:rFonts w:ascii="Calibri" w:hAnsi="Calibri" w:cs="Calibri"/>
          <w:noProof/>
          <w:kern w:val="0"/>
        </w:rPr>
        <w:tab/>
        <w:t xml:space="preserve">Z. L. Li, S. Q. Lin, Y. G. Zhao, and W. Da Wang, “Experimental Study on Behavior of Axially Loaded Concrete-Filled Steel Tube Stub Columns With Local Corrosion,” </w:t>
      </w:r>
      <w:r w:rsidRPr="00331430">
        <w:rPr>
          <w:rFonts w:ascii="Calibri" w:hAnsi="Calibri" w:cs="Calibri"/>
          <w:i/>
          <w:iCs/>
          <w:noProof/>
          <w:kern w:val="0"/>
        </w:rPr>
        <w:t>Gongcheng Lixue/Engineering Mech.</w:t>
      </w:r>
      <w:r w:rsidRPr="00331430">
        <w:rPr>
          <w:rFonts w:ascii="Calibri" w:hAnsi="Calibri" w:cs="Calibri"/>
          <w:noProof/>
          <w:kern w:val="0"/>
        </w:rPr>
        <w:t>, vol. 40, no. 8, pp. 170–180, 2023, doi: 10.6052/j.issn.1000-4750.2021.12.1003.</w:t>
      </w:r>
    </w:p>
    <w:p w14:paraId="7298190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8]</w:t>
      </w:r>
      <w:r w:rsidRPr="00331430">
        <w:rPr>
          <w:rFonts w:ascii="Calibri" w:hAnsi="Calibri" w:cs="Calibri"/>
          <w:noProof/>
          <w:kern w:val="0"/>
        </w:rPr>
        <w:tab/>
        <w:t xml:space="preserve">B. Wei, Y. Wei, Y. Lin, G. Wang, and Y. Zhang, “Compressive performance of bamboo scrimber and concrete-filled steel tube columns,” </w:t>
      </w:r>
      <w:r w:rsidRPr="00331430">
        <w:rPr>
          <w:rFonts w:ascii="Calibri" w:hAnsi="Calibri" w:cs="Calibri"/>
          <w:i/>
          <w:iCs/>
          <w:noProof/>
          <w:kern w:val="0"/>
        </w:rPr>
        <w:t>Eng. Struct.</w:t>
      </w:r>
      <w:r w:rsidRPr="00331430">
        <w:rPr>
          <w:rFonts w:ascii="Calibri" w:hAnsi="Calibri" w:cs="Calibri"/>
          <w:noProof/>
          <w:kern w:val="0"/>
        </w:rPr>
        <w:t>, vol. 300, no. November 2023, p. 117192, 2024, doi: 10.1016/j.engstruct.2023.117192.</w:t>
      </w:r>
    </w:p>
    <w:p w14:paraId="500487D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69]</w:t>
      </w:r>
      <w:r w:rsidRPr="00331430">
        <w:rPr>
          <w:rFonts w:ascii="Calibri" w:hAnsi="Calibri" w:cs="Calibri"/>
          <w:noProof/>
          <w:kern w:val="0"/>
        </w:rPr>
        <w:tab/>
        <w:t xml:space="preserve">X. Lyu, T. Zhang, W. Wang, L. Zhang, and G. Xue, “Behavior of concrete-filled circular steel tubular stub columns exposed to corrosion and freeze–thaw cycles,” </w:t>
      </w:r>
      <w:r w:rsidRPr="00331430">
        <w:rPr>
          <w:rFonts w:ascii="Calibri" w:hAnsi="Calibri" w:cs="Calibri"/>
          <w:i/>
          <w:iCs/>
          <w:noProof/>
          <w:kern w:val="0"/>
        </w:rPr>
        <w:t>Structures</w:t>
      </w:r>
      <w:r w:rsidRPr="00331430">
        <w:rPr>
          <w:rFonts w:ascii="Calibri" w:hAnsi="Calibri" w:cs="Calibri"/>
          <w:noProof/>
          <w:kern w:val="0"/>
        </w:rPr>
        <w:t>, vol. 55, no. June, pp. 2266–2279, 2023, doi: 10.1016/j.istruc.2023.07.029.</w:t>
      </w:r>
    </w:p>
    <w:p w14:paraId="58DC37C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0]</w:t>
      </w:r>
      <w:r w:rsidRPr="00331430">
        <w:rPr>
          <w:rFonts w:ascii="Calibri" w:hAnsi="Calibri" w:cs="Calibri"/>
          <w:noProof/>
          <w:kern w:val="0"/>
        </w:rPr>
        <w:tab/>
        <w:t xml:space="preserve">K. Miao, Y. Wei, F. Dong, K. Zheng, and J. Wang, “Experimental study on concrete-filled steel tube columns with inner distributed seawater and sea sand concrete-filled fiber-reinforced polymer tubes under axial compression,” </w:t>
      </w:r>
      <w:r w:rsidRPr="00331430">
        <w:rPr>
          <w:rFonts w:ascii="Calibri" w:hAnsi="Calibri" w:cs="Calibri"/>
          <w:i/>
          <w:iCs/>
          <w:noProof/>
          <w:kern w:val="0"/>
        </w:rPr>
        <w:t>Compos. Struct.</w:t>
      </w:r>
      <w:r w:rsidRPr="00331430">
        <w:rPr>
          <w:rFonts w:ascii="Calibri" w:hAnsi="Calibri" w:cs="Calibri"/>
          <w:noProof/>
          <w:kern w:val="0"/>
        </w:rPr>
        <w:t>, vol. 320, no. October 2021, p. 117181, 2023, doi: 10.1016/j.compstruct.2023.117181.</w:t>
      </w:r>
    </w:p>
    <w:p w14:paraId="1354534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1]</w:t>
      </w:r>
      <w:r w:rsidRPr="00331430">
        <w:rPr>
          <w:rFonts w:ascii="Calibri" w:hAnsi="Calibri" w:cs="Calibri"/>
          <w:noProof/>
          <w:kern w:val="0"/>
        </w:rPr>
        <w:tab/>
        <w:t xml:space="preserve">H. Singh and A. K. Tiwary, “Experimental and numerical investigation on concrete filled steel tube columns reinforced with diagonal stiffeners under axial loading,” </w:t>
      </w:r>
      <w:r w:rsidRPr="00331430">
        <w:rPr>
          <w:rFonts w:ascii="Calibri" w:hAnsi="Calibri" w:cs="Calibri"/>
          <w:i/>
          <w:iCs/>
          <w:noProof/>
          <w:kern w:val="0"/>
        </w:rPr>
        <w:t>Eng. Struct.</w:t>
      </w:r>
      <w:r w:rsidRPr="00331430">
        <w:rPr>
          <w:rFonts w:ascii="Calibri" w:hAnsi="Calibri" w:cs="Calibri"/>
          <w:noProof/>
          <w:kern w:val="0"/>
        </w:rPr>
        <w:t>, vol. 292, no. June, p. 116602, 2023, doi: 10.1016/j.engstruct.2023.116602.</w:t>
      </w:r>
    </w:p>
    <w:p w14:paraId="250C05B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2]</w:t>
      </w:r>
      <w:r w:rsidRPr="00331430">
        <w:rPr>
          <w:rFonts w:ascii="Calibri" w:hAnsi="Calibri" w:cs="Calibri"/>
          <w:noProof/>
          <w:kern w:val="0"/>
        </w:rPr>
        <w:tab/>
        <w:t xml:space="preserve">A. K. Tiwary and S. Bhatia, “Experimental Investigation on Post-fire Response of Concrete-Filled Steel Tube Column Subjected to Elevated Temperature,” </w:t>
      </w:r>
      <w:r w:rsidRPr="00331430">
        <w:rPr>
          <w:rFonts w:ascii="Calibri" w:hAnsi="Calibri" w:cs="Calibri"/>
          <w:i/>
          <w:iCs/>
          <w:noProof/>
          <w:kern w:val="0"/>
        </w:rPr>
        <w:t>Fire Technol.</w:t>
      </w:r>
      <w:r w:rsidRPr="00331430">
        <w:rPr>
          <w:rFonts w:ascii="Calibri" w:hAnsi="Calibri" w:cs="Calibri"/>
          <w:noProof/>
          <w:kern w:val="0"/>
        </w:rPr>
        <w:t>, vol. 59, no. 2, pp. 847–878, 2023, doi: 10.1007/s10694-023-01368-w.</w:t>
      </w:r>
    </w:p>
    <w:p w14:paraId="594504E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3]</w:t>
      </w:r>
      <w:r w:rsidRPr="00331430">
        <w:rPr>
          <w:rFonts w:ascii="Calibri" w:hAnsi="Calibri" w:cs="Calibri"/>
          <w:noProof/>
          <w:kern w:val="0"/>
        </w:rPr>
        <w:tab/>
        <w:t xml:space="preserve">A. Xiamuxi, A. Aosimanjiang, and B. Yang, “Loading performance of reinforced and recycled aggregate concrete-filled circular steel tube short column with different steel ratios,” </w:t>
      </w:r>
      <w:r w:rsidRPr="00331430">
        <w:rPr>
          <w:rFonts w:ascii="Calibri" w:hAnsi="Calibri" w:cs="Calibri"/>
          <w:i/>
          <w:iCs/>
          <w:noProof/>
          <w:kern w:val="0"/>
        </w:rPr>
        <w:t>Constr. Build. Mater.</w:t>
      </w:r>
      <w:r w:rsidRPr="00331430">
        <w:rPr>
          <w:rFonts w:ascii="Calibri" w:hAnsi="Calibri" w:cs="Calibri"/>
          <w:noProof/>
          <w:kern w:val="0"/>
        </w:rPr>
        <w:t>, vol. 399, no. March, p. 132486, 2023, doi: 10.1016/j.conbuildmat.2023.132486.</w:t>
      </w:r>
    </w:p>
    <w:p w14:paraId="47DA7C5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4]</w:t>
      </w:r>
      <w:r w:rsidRPr="00331430">
        <w:rPr>
          <w:rFonts w:ascii="Calibri" w:hAnsi="Calibri" w:cs="Calibri"/>
          <w:noProof/>
          <w:kern w:val="0"/>
        </w:rPr>
        <w:tab/>
        <w:t xml:space="preserve">Y. Zhaoyuan, Q. Qiyun, C. Wanlin, and L. Jiafeng, “Study on axial compressive behavior of circular steel tube confined rubberized concrete stub columns,” </w:t>
      </w:r>
      <w:r w:rsidRPr="00331430">
        <w:rPr>
          <w:rFonts w:ascii="Calibri" w:hAnsi="Calibri" w:cs="Calibri"/>
          <w:i/>
          <w:iCs/>
          <w:noProof/>
          <w:kern w:val="0"/>
        </w:rPr>
        <w:t>Structures</w:t>
      </w:r>
      <w:r w:rsidRPr="00331430">
        <w:rPr>
          <w:rFonts w:ascii="Calibri" w:hAnsi="Calibri" w:cs="Calibri"/>
          <w:noProof/>
          <w:kern w:val="0"/>
        </w:rPr>
        <w:t>, vol. 41, no. March, pp. 887–</w:t>
      </w:r>
      <w:r w:rsidRPr="00331430">
        <w:rPr>
          <w:rFonts w:ascii="Calibri" w:hAnsi="Calibri" w:cs="Calibri"/>
          <w:noProof/>
          <w:kern w:val="0"/>
        </w:rPr>
        <w:lastRenderedPageBreak/>
        <w:t>907, 2022, doi: 10.1016/j.istruc.2022.05.022.</w:t>
      </w:r>
    </w:p>
    <w:p w14:paraId="23E2098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5]</w:t>
      </w:r>
      <w:r w:rsidRPr="00331430">
        <w:rPr>
          <w:rFonts w:ascii="Calibri" w:hAnsi="Calibri" w:cs="Calibri"/>
          <w:noProof/>
          <w:kern w:val="0"/>
        </w:rPr>
        <w:tab/>
        <w:t xml:space="preserve">C. Hui, Y. Li, K. Li, C. Liu, R. Hai, and C. Li, “Experimental investigation and analysis on the axial compressive performance of recycled concrete-filled corroded steel tubular columns,” </w:t>
      </w:r>
      <w:r w:rsidRPr="00331430">
        <w:rPr>
          <w:rFonts w:ascii="Calibri" w:hAnsi="Calibri" w:cs="Calibri"/>
          <w:i/>
          <w:iCs/>
          <w:noProof/>
          <w:kern w:val="0"/>
        </w:rPr>
        <w:t>Arch. Civ. Mech. Eng.</w:t>
      </w:r>
      <w:r w:rsidRPr="00331430">
        <w:rPr>
          <w:rFonts w:ascii="Calibri" w:hAnsi="Calibri" w:cs="Calibri"/>
          <w:noProof/>
          <w:kern w:val="0"/>
        </w:rPr>
        <w:t>, vol. 22, no. 2, 2022, doi: 10.1007/s43452-022-00422-8.</w:t>
      </w:r>
    </w:p>
    <w:p w14:paraId="3195332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6]</w:t>
      </w:r>
      <w:r w:rsidRPr="00331430">
        <w:rPr>
          <w:rFonts w:ascii="Calibri" w:hAnsi="Calibri" w:cs="Calibri"/>
          <w:noProof/>
          <w:kern w:val="0"/>
        </w:rPr>
        <w:tab/>
        <w:t xml:space="preserve">C. Hui, K. Li, Y. Li, Y. Bian, R. Hai, and C. Li, “Experimental Study and Analysis on Axial Compression Performance of High-Strength Recycled Concrete-Filled Steel Tube Column in Corrosive Environments,” </w:t>
      </w:r>
      <w:r w:rsidRPr="00331430">
        <w:rPr>
          <w:rFonts w:ascii="Calibri" w:hAnsi="Calibri" w:cs="Calibri"/>
          <w:i/>
          <w:iCs/>
          <w:noProof/>
          <w:kern w:val="0"/>
        </w:rPr>
        <w:t>Int. J. Steel Struct.</w:t>
      </w:r>
      <w:r w:rsidRPr="00331430">
        <w:rPr>
          <w:rFonts w:ascii="Calibri" w:hAnsi="Calibri" w:cs="Calibri"/>
          <w:noProof/>
          <w:kern w:val="0"/>
        </w:rPr>
        <w:t>, vol. 22, no. 2, pp. 450–471, 2022, doi: 10.1007/s13296-022-00584-4.</w:t>
      </w:r>
    </w:p>
    <w:p w14:paraId="43D90DB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7]</w:t>
      </w:r>
      <w:r w:rsidRPr="00331430">
        <w:rPr>
          <w:rFonts w:ascii="Calibri" w:hAnsi="Calibri" w:cs="Calibri"/>
          <w:noProof/>
          <w:kern w:val="0"/>
        </w:rPr>
        <w:tab/>
        <w:t xml:space="preserve">J. Wang, W. J. Qiu, S. C. Kong, and J. H. Zhu, “Investigation of the axial compressive behaviour of CFRP-confined circular CFST stub columns with inner latticed steel angles,” </w:t>
      </w:r>
      <w:r w:rsidRPr="00331430">
        <w:rPr>
          <w:rFonts w:ascii="Calibri" w:hAnsi="Calibri" w:cs="Calibri"/>
          <w:i/>
          <w:iCs/>
          <w:noProof/>
          <w:kern w:val="0"/>
        </w:rPr>
        <w:t>Compos. Struct.</w:t>
      </w:r>
      <w:r w:rsidRPr="00331430">
        <w:rPr>
          <w:rFonts w:ascii="Calibri" w:hAnsi="Calibri" w:cs="Calibri"/>
          <w:noProof/>
          <w:kern w:val="0"/>
        </w:rPr>
        <w:t>, vol. 280, no. October 2021, p. 114895, 2022, doi: 10.1016/j.compstruct.2021.114895.</w:t>
      </w:r>
    </w:p>
    <w:p w14:paraId="78F0843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8]</w:t>
      </w:r>
      <w:r w:rsidRPr="00331430">
        <w:rPr>
          <w:rFonts w:ascii="Calibri" w:hAnsi="Calibri" w:cs="Calibri"/>
          <w:noProof/>
          <w:kern w:val="0"/>
        </w:rPr>
        <w:tab/>
        <w:t xml:space="preserve">S. Ahmad, K. Kumar, and A. Kumar, “Axial behaviour of steel tubes filled with concrete incorporating high-volume rubber,” </w:t>
      </w:r>
      <w:r w:rsidRPr="00331430">
        <w:rPr>
          <w:rFonts w:ascii="Calibri" w:hAnsi="Calibri" w:cs="Calibri"/>
          <w:i/>
          <w:iCs/>
          <w:noProof/>
          <w:kern w:val="0"/>
        </w:rPr>
        <w:t>Innov. Infrastruct. Solut.</w:t>
      </w:r>
      <w:r w:rsidRPr="00331430">
        <w:rPr>
          <w:rFonts w:ascii="Calibri" w:hAnsi="Calibri" w:cs="Calibri"/>
          <w:noProof/>
          <w:kern w:val="0"/>
        </w:rPr>
        <w:t>, vol. 7, no. 2, pp. 1–11, 2022, doi: 10.1007/s41062-022-00739-6.</w:t>
      </w:r>
    </w:p>
    <w:p w14:paraId="3E0E190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79]</w:t>
      </w:r>
      <w:r w:rsidRPr="00331430">
        <w:rPr>
          <w:rFonts w:ascii="Calibri" w:hAnsi="Calibri" w:cs="Calibri"/>
          <w:noProof/>
          <w:kern w:val="0"/>
        </w:rPr>
        <w:tab/>
        <w:t xml:space="preserve">M. Shen, W. Huang, J. Liu, and Z. Zhou, “Axial compressive behavior of rubberized concrete-filled steel tube short columns,” </w:t>
      </w:r>
      <w:r w:rsidRPr="00331430">
        <w:rPr>
          <w:rFonts w:ascii="Calibri" w:hAnsi="Calibri" w:cs="Calibri"/>
          <w:i/>
          <w:iCs/>
          <w:noProof/>
          <w:kern w:val="0"/>
        </w:rPr>
        <w:t>Case Stud. Constr. Mater.</w:t>
      </w:r>
      <w:r w:rsidRPr="00331430">
        <w:rPr>
          <w:rFonts w:ascii="Calibri" w:hAnsi="Calibri" w:cs="Calibri"/>
          <w:noProof/>
          <w:kern w:val="0"/>
        </w:rPr>
        <w:t>, vol. 16, no. November 2021, p. e00851, 2022, doi: 10.1016/j.cscm.2021.e00851.</w:t>
      </w:r>
    </w:p>
    <w:p w14:paraId="3DE3584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0]</w:t>
      </w:r>
      <w:r w:rsidRPr="00331430">
        <w:rPr>
          <w:rFonts w:ascii="Calibri" w:hAnsi="Calibri" w:cs="Calibri"/>
          <w:noProof/>
          <w:kern w:val="0"/>
        </w:rPr>
        <w:tab/>
        <w:t xml:space="preserve">M. Tomii and K. Sakino, “EXPERIMENTAL STUDIES ON THE ULTIMATE MOMENT OF CONCRETE FILLED SQUARE STEEL TUBULAR BEAM-COLUMNS,” </w:t>
      </w:r>
      <w:r w:rsidRPr="00331430">
        <w:rPr>
          <w:rFonts w:ascii="Calibri" w:hAnsi="Calibri" w:cs="Calibri"/>
          <w:i/>
          <w:iCs/>
          <w:noProof/>
          <w:kern w:val="0"/>
        </w:rPr>
        <w:t>Trans. Archit. Inst. Japan</w:t>
      </w:r>
      <w:r w:rsidRPr="00331430">
        <w:rPr>
          <w:rFonts w:ascii="Calibri" w:hAnsi="Calibri" w:cs="Calibri"/>
          <w:noProof/>
          <w:kern w:val="0"/>
        </w:rPr>
        <w:t>, vol. 275, pp. 55–65, 1979.</w:t>
      </w:r>
    </w:p>
    <w:p w14:paraId="55BF0FE9"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1]</w:t>
      </w:r>
      <w:r w:rsidRPr="00331430">
        <w:rPr>
          <w:rFonts w:ascii="Calibri" w:hAnsi="Calibri" w:cs="Calibri"/>
          <w:noProof/>
          <w:kern w:val="0"/>
        </w:rPr>
        <w:tab/>
        <w:t xml:space="preserve">F. X. Ding, C. Fang, Y. Bai, and Y. Z. Gong, “Mechanical performance of stirrup-confined concrete-filled steel tubular stub columns under axial loading,” </w:t>
      </w:r>
      <w:r w:rsidRPr="00331430">
        <w:rPr>
          <w:rFonts w:ascii="Calibri" w:hAnsi="Calibri" w:cs="Calibri"/>
          <w:i/>
          <w:iCs/>
          <w:noProof/>
          <w:kern w:val="0"/>
        </w:rPr>
        <w:t>J. Constr. Steel Res.</w:t>
      </w:r>
      <w:r w:rsidRPr="00331430">
        <w:rPr>
          <w:rFonts w:ascii="Calibri" w:hAnsi="Calibri" w:cs="Calibri"/>
          <w:noProof/>
          <w:kern w:val="0"/>
        </w:rPr>
        <w:t>, vol. 98, pp. 146–157, 2014, doi: 10.1016/j.jcsr.2014.03.005.</w:t>
      </w:r>
    </w:p>
    <w:p w14:paraId="1DD22F3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2]</w:t>
      </w:r>
      <w:r w:rsidRPr="00331430">
        <w:rPr>
          <w:rFonts w:ascii="Calibri" w:hAnsi="Calibri" w:cs="Calibri"/>
          <w:noProof/>
          <w:kern w:val="0"/>
        </w:rPr>
        <w:tab/>
        <w:t xml:space="preserve">Y. Liu, </w:t>
      </w:r>
      <w:r w:rsidRPr="00331430">
        <w:rPr>
          <w:rFonts w:ascii="Calibri" w:hAnsi="Calibri" w:cs="Calibri"/>
          <w:i/>
          <w:iCs/>
          <w:noProof/>
          <w:kern w:val="0"/>
        </w:rPr>
        <w:t>Research on mechanical behavior of high-strength concrete-filled high-strength square steel tubular stub columns under axial load (Master dissertation), Department of Civil Engineering, Shenyang Jianzhu University, Shenyang, China, December.</w:t>
      </w:r>
      <w:r w:rsidRPr="00331430">
        <w:rPr>
          <w:rFonts w:ascii="Calibri" w:hAnsi="Calibri" w:cs="Calibri"/>
          <w:noProof/>
          <w:kern w:val="0"/>
        </w:rPr>
        <w:t xml:space="preserve"> 2014.</w:t>
      </w:r>
    </w:p>
    <w:p w14:paraId="236B2FF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3]</w:t>
      </w:r>
      <w:r w:rsidRPr="00331430">
        <w:rPr>
          <w:rFonts w:ascii="Calibri" w:hAnsi="Calibri" w:cs="Calibri"/>
          <w:noProof/>
          <w:kern w:val="0"/>
        </w:rPr>
        <w:tab/>
        <w:t xml:space="preserve">M. Shakir-Khalil, H. and Mouli, “Further Tests on Concrete-Filled Rectangular Hollow-Section Columns,” </w:t>
      </w:r>
      <w:r w:rsidRPr="00331430">
        <w:rPr>
          <w:rFonts w:ascii="Calibri" w:hAnsi="Calibri" w:cs="Calibri"/>
          <w:i/>
          <w:iCs/>
          <w:noProof/>
          <w:kern w:val="0"/>
        </w:rPr>
        <w:t>Struct. Eng.</w:t>
      </w:r>
      <w:r w:rsidRPr="00331430">
        <w:rPr>
          <w:rFonts w:ascii="Calibri" w:hAnsi="Calibri" w:cs="Calibri"/>
          <w:noProof/>
          <w:kern w:val="0"/>
        </w:rPr>
        <w:t>, vol. 68, no. 20, pp. 405–413, 1990.</w:t>
      </w:r>
    </w:p>
    <w:p w14:paraId="621B294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4]</w:t>
      </w:r>
      <w:r w:rsidRPr="00331430">
        <w:rPr>
          <w:rFonts w:ascii="Calibri" w:hAnsi="Calibri" w:cs="Calibri"/>
          <w:noProof/>
          <w:kern w:val="0"/>
        </w:rPr>
        <w:tab/>
        <w:t xml:space="preserve">J. G. Liu, Y. J., Cheng, G., Zhang, N., and Zhang, “Experimental research on concrete-filled square steel tubular columns stiffened with PBL,” </w:t>
      </w:r>
      <w:r w:rsidRPr="00331430">
        <w:rPr>
          <w:rFonts w:ascii="Calibri" w:hAnsi="Calibri" w:cs="Calibri"/>
          <w:i/>
          <w:iCs/>
          <w:noProof/>
          <w:kern w:val="0"/>
        </w:rPr>
        <w:t>J. Build. Struct.</w:t>
      </w:r>
      <w:r w:rsidRPr="00331430">
        <w:rPr>
          <w:rFonts w:ascii="Calibri" w:hAnsi="Calibri" w:cs="Calibri"/>
          <w:noProof/>
          <w:kern w:val="0"/>
        </w:rPr>
        <w:t>, vol. 35, no. 10, pp. 39–46, 2014.</w:t>
      </w:r>
    </w:p>
    <w:p w14:paraId="470ABAB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5]</w:t>
      </w:r>
      <w:r w:rsidRPr="00331430">
        <w:rPr>
          <w:rFonts w:ascii="Calibri" w:hAnsi="Calibri" w:cs="Calibri"/>
          <w:noProof/>
          <w:kern w:val="0"/>
        </w:rPr>
        <w:tab/>
        <w:t>M. Grauers, “Composite Columns of Hollow Steel Sections Filled with High Strength Concrete,” 1993.</w:t>
      </w:r>
    </w:p>
    <w:p w14:paraId="01A9F459"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6]</w:t>
      </w:r>
      <w:r w:rsidRPr="00331430">
        <w:rPr>
          <w:rFonts w:ascii="Calibri" w:hAnsi="Calibri" w:cs="Calibri"/>
          <w:noProof/>
          <w:kern w:val="0"/>
        </w:rPr>
        <w:tab/>
        <w:t xml:space="preserve">Y. Yang, Y. Wang, and F. Fu, “Effect of reinforcement stiffeners on square concrete-filled steel tubular columns subjected to axial compressive load,” </w:t>
      </w:r>
      <w:r w:rsidRPr="00331430">
        <w:rPr>
          <w:rFonts w:ascii="Calibri" w:hAnsi="Calibri" w:cs="Calibri"/>
          <w:i/>
          <w:iCs/>
          <w:noProof/>
          <w:kern w:val="0"/>
        </w:rPr>
        <w:t>Thin-Walled Struct.</w:t>
      </w:r>
      <w:r w:rsidRPr="00331430">
        <w:rPr>
          <w:rFonts w:ascii="Calibri" w:hAnsi="Calibri" w:cs="Calibri"/>
          <w:noProof/>
          <w:kern w:val="0"/>
        </w:rPr>
        <w:t>, vol. 82, pp. 132–144, 2014, doi: 10.1016/j.tws.2014.04.009.</w:t>
      </w:r>
    </w:p>
    <w:p w14:paraId="700FA31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7]</w:t>
      </w:r>
      <w:r w:rsidRPr="00331430">
        <w:rPr>
          <w:rFonts w:ascii="Calibri" w:hAnsi="Calibri" w:cs="Calibri"/>
          <w:noProof/>
          <w:kern w:val="0"/>
        </w:rPr>
        <w:tab/>
        <w:t xml:space="preserve">Varma, </w:t>
      </w:r>
      <w:r w:rsidRPr="00331430">
        <w:rPr>
          <w:rFonts w:ascii="Calibri" w:hAnsi="Calibri" w:cs="Calibri"/>
          <w:i/>
          <w:iCs/>
          <w:noProof/>
          <w:kern w:val="0"/>
        </w:rPr>
        <w:t>Seismic Behavior, Analysis, and Design of High Strength Square Concrete Filled Steel Tube (CFT) Columns (Ph.D. dissertation), Department of Civil Engineering, Lehigh University, Bethlehem, Pennsylvania</w:t>
      </w:r>
      <w:r w:rsidRPr="00331430">
        <w:rPr>
          <w:rFonts w:ascii="Calibri" w:hAnsi="Calibri" w:cs="Calibri"/>
          <w:noProof/>
          <w:kern w:val="0"/>
        </w:rPr>
        <w:t>. 2000.</w:t>
      </w:r>
    </w:p>
    <w:p w14:paraId="22F0A25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8]</w:t>
      </w:r>
      <w:r w:rsidRPr="00331430">
        <w:rPr>
          <w:rFonts w:ascii="Calibri" w:hAnsi="Calibri" w:cs="Calibri"/>
          <w:noProof/>
          <w:kern w:val="0"/>
        </w:rPr>
        <w:tab/>
        <w:t xml:space="preserve">F. Aslani, B. Uy, Z. Tao, and F. Mashiri, “Behaviour and design of composite columns </w:t>
      </w:r>
      <w:r w:rsidRPr="00331430">
        <w:rPr>
          <w:rFonts w:ascii="Calibri" w:hAnsi="Calibri" w:cs="Calibri"/>
          <w:noProof/>
          <w:kern w:val="0"/>
        </w:rPr>
        <w:lastRenderedPageBreak/>
        <w:t xml:space="preserve">incorporating compact high-strength steel plates,” </w:t>
      </w:r>
      <w:r w:rsidRPr="00331430">
        <w:rPr>
          <w:rFonts w:ascii="Calibri" w:hAnsi="Calibri" w:cs="Calibri"/>
          <w:i/>
          <w:iCs/>
          <w:noProof/>
          <w:kern w:val="0"/>
        </w:rPr>
        <w:t>J. Constr. Steel Res.</w:t>
      </w:r>
      <w:r w:rsidRPr="00331430">
        <w:rPr>
          <w:rFonts w:ascii="Calibri" w:hAnsi="Calibri" w:cs="Calibri"/>
          <w:noProof/>
          <w:kern w:val="0"/>
        </w:rPr>
        <w:t>, vol. 107, pp. 94–110, 2015, doi: 10.1016/j.jcsr.2015.01.005.</w:t>
      </w:r>
    </w:p>
    <w:p w14:paraId="0491BCA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89]</w:t>
      </w:r>
      <w:r w:rsidRPr="00331430">
        <w:rPr>
          <w:rFonts w:ascii="Calibri" w:hAnsi="Calibri" w:cs="Calibri"/>
          <w:noProof/>
          <w:kern w:val="0"/>
        </w:rPr>
        <w:tab/>
        <w:t xml:space="preserve">Y. Du, Z. Chen, and M. Xiong, “Experimental behavior and design method of rectangular concrete-filled tubular columns using Q460 high-strength steel,” </w:t>
      </w:r>
      <w:r w:rsidRPr="00331430">
        <w:rPr>
          <w:rFonts w:ascii="Calibri" w:hAnsi="Calibri" w:cs="Calibri"/>
          <w:i/>
          <w:iCs/>
          <w:noProof/>
          <w:kern w:val="0"/>
        </w:rPr>
        <w:t>Constr. Build. Mater.</w:t>
      </w:r>
      <w:r w:rsidRPr="00331430">
        <w:rPr>
          <w:rFonts w:ascii="Calibri" w:hAnsi="Calibri" w:cs="Calibri"/>
          <w:noProof/>
          <w:kern w:val="0"/>
        </w:rPr>
        <w:t>, vol. 125, pp. 856–872, 2016, doi: 10.1016/j.conbuildmat.2016.08.057.</w:t>
      </w:r>
    </w:p>
    <w:p w14:paraId="65FF179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0]</w:t>
      </w:r>
      <w:r w:rsidRPr="00331430">
        <w:rPr>
          <w:rFonts w:ascii="Calibri" w:hAnsi="Calibri" w:cs="Calibri"/>
          <w:noProof/>
          <w:kern w:val="0"/>
        </w:rPr>
        <w:tab/>
        <w:t xml:space="preserve">Z. Han, L.-H., Zhao, X.-L., and Tao, “Tests and mechanics model for concrete-filled SHS stub columns, columns and beam-columns,” </w:t>
      </w:r>
      <w:r w:rsidRPr="00331430">
        <w:rPr>
          <w:rFonts w:ascii="Calibri" w:hAnsi="Calibri" w:cs="Calibri"/>
          <w:i/>
          <w:iCs/>
          <w:noProof/>
          <w:kern w:val="0"/>
        </w:rPr>
        <w:t>Steel Compos. Struct.</w:t>
      </w:r>
      <w:r w:rsidRPr="00331430">
        <w:rPr>
          <w:rFonts w:ascii="Calibri" w:hAnsi="Calibri" w:cs="Calibri"/>
          <w:noProof/>
          <w:kern w:val="0"/>
        </w:rPr>
        <w:t>, vol. 1, no. 1, pp. 51–74, 2001.</w:t>
      </w:r>
    </w:p>
    <w:p w14:paraId="06394CF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1]</w:t>
      </w:r>
      <w:r w:rsidRPr="00331430">
        <w:rPr>
          <w:rFonts w:ascii="Calibri" w:hAnsi="Calibri" w:cs="Calibri"/>
          <w:noProof/>
          <w:kern w:val="0"/>
        </w:rPr>
        <w:tab/>
        <w:t xml:space="preserve">F. xing Ding, T. Zhang, X. mei Liu, Z. H. Lu, Q. Guo, and G. shuai Jiang, “Behavior of steel-reinforced concrete-filled square steel tubular stub columns under axial loading,” </w:t>
      </w:r>
      <w:r w:rsidRPr="00331430">
        <w:rPr>
          <w:rFonts w:ascii="Calibri" w:hAnsi="Calibri" w:cs="Calibri"/>
          <w:i/>
          <w:iCs/>
          <w:noProof/>
          <w:kern w:val="0"/>
        </w:rPr>
        <w:t>Thin-Walled Struct.</w:t>
      </w:r>
      <w:r w:rsidRPr="00331430">
        <w:rPr>
          <w:rFonts w:ascii="Calibri" w:hAnsi="Calibri" w:cs="Calibri"/>
          <w:noProof/>
          <w:kern w:val="0"/>
        </w:rPr>
        <w:t>, vol. 119, no. July, pp. 737–748, 2017, doi: 10.1016/j.tws.2017.07.021.</w:t>
      </w:r>
    </w:p>
    <w:p w14:paraId="5F4B117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2]</w:t>
      </w:r>
      <w:r w:rsidRPr="00331430">
        <w:rPr>
          <w:rFonts w:ascii="Calibri" w:hAnsi="Calibri" w:cs="Calibri"/>
          <w:noProof/>
          <w:kern w:val="0"/>
        </w:rPr>
        <w:tab/>
        <w:t xml:space="preserve">Z. L. Ye, </w:t>
      </w:r>
      <w:r w:rsidRPr="00331430">
        <w:rPr>
          <w:rFonts w:ascii="Calibri" w:hAnsi="Calibri" w:cs="Calibri"/>
          <w:i/>
          <w:iCs/>
          <w:noProof/>
          <w:kern w:val="0"/>
        </w:rPr>
        <w:t>Research on the fundamental behavior of high-strength concrete-filled square and rectangular steel tubes under axial load (Ph.D. Dissertation), Harbin Institute of Technology, Harbin, China</w:t>
      </w:r>
      <w:r w:rsidRPr="00331430">
        <w:rPr>
          <w:rFonts w:ascii="Calibri" w:hAnsi="Calibri" w:cs="Calibri"/>
          <w:noProof/>
          <w:kern w:val="0"/>
        </w:rPr>
        <w:t>. 2001.</w:t>
      </w:r>
    </w:p>
    <w:p w14:paraId="5DE9419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3]</w:t>
      </w:r>
      <w:r w:rsidRPr="00331430">
        <w:rPr>
          <w:rFonts w:ascii="Calibri" w:hAnsi="Calibri" w:cs="Calibri"/>
          <w:noProof/>
          <w:kern w:val="0"/>
        </w:rPr>
        <w:tab/>
        <w:t xml:space="preserve">M. Khan, B. Uy, Z. Tao, and F. Mashiri, “Behaviour and design of short high-strength steel welded box and concrete-filled tube (CFT) sections,” </w:t>
      </w:r>
      <w:r w:rsidRPr="00331430">
        <w:rPr>
          <w:rFonts w:ascii="Calibri" w:hAnsi="Calibri" w:cs="Calibri"/>
          <w:i/>
          <w:iCs/>
          <w:noProof/>
          <w:kern w:val="0"/>
        </w:rPr>
        <w:t>Eng. Struct.</w:t>
      </w:r>
      <w:r w:rsidRPr="00331430">
        <w:rPr>
          <w:rFonts w:ascii="Calibri" w:hAnsi="Calibri" w:cs="Calibri"/>
          <w:noProof/>
          <w:kern w:val="0"/>
        </w:rPr>
        <w:t>, vol. 147, pp. 458–472, 2017, doi: 10.1016/j.engstruct.2017.06.016.</w:t>
      </w:r>
    </w:p>
    <w:p w14:paraId="58853AE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4]</w:t>
      </w:r>
      <w:r w:rsidRPr="00331430">
        <w:rPr>
          <w:rFonts w:ascii="Calibri" w:hAnsi="Calibri" w:cs="Calibri"/>
          <w:noProof/>
          <w:kern w:val="0"/>
        </w:rPr>
        <w:tab/>
        <w:t xml:space="preserve">L. H. Han, “Tests on stub columns of concrete-filled RHS sections,” </w:t>
      </w:r>
      <w:r w:rsidRPr="00331430">
        <w:rPr>
          <w:rFonts w:ascii="Calibri" w:hAnsi="Calibri" w:cs="Calibri"/>
          <w:i/>
          <w:iCs/>
          <w:noProof/>
          <w:kern w:val="0"/>
        </w:rPr>
        <w:t>J. Constr. Steel Res.</w:t>
      </w:r>
      <w:r w:rsidRPr="00331430">
        <w:rPr>
          <w:rFonts w:ascii="Calibri" w:hAnsi="Calibri" w:cs="Calibri"/>
          <w:noProof/>
          <w:kern w:val="0"/>
        </w:rPr>
        <w:t>, vol. 58, no. 3, pp. 353–372, 2002, doi: 10.1016/S0143-974X(01)00059-1.</w:t>
      </w:r>
    </w:p>
    <w:p w14:paraId="0A30B676"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5]</w:t>
      </w:r>
      <w:r w:rsidRPr="00331430">
        <w:rPr>
          <w:rFonts w:ascii="Calibri" w:hAnsi="Calibri" w:cs="Calibri"/>
          <w:noProof/>
          <w:kern w:val="0"/>
        </w:rPr>
        <w:tab/>
        <w:t xml:space="preserve">D. Liu, W. M. Gho, and J. Yuan, “Ultimate capacity of high-strength rectangular concrete-filled steel hollow section stub columns,” </w:t>
      </w:r>
      <w:r w:rsidRPr="00331430">
        <w:rPr>
          <w:rFonts w:ascii="Calibri" w:hAnsi="Calibri" w:cs="Calibri"/>
          <w:i/>
          <w:iCs/>
          <w:noProof/>
          <w:kern w:val="0"/>
        </w:rPr>
        <w:t>J. Constr. Steel Res.</w:t>
      </w:r>
      <w:r w:rsidRPr="00331430">
        <w:rPr>
          <w:rFonts w:ascii="Calibri" w:hAnsi="Calibri" w:cs="Calibri"/>
          <w:noProof/>
          <w:kern w:val="0"/>
        </w:rPr>
        <w:t>, vol. 59, no. 12, pp. 1499–1515, 2003, doi: 10.1016/S0143-974X(03)00106-8.</w:t>
      </w:r>
    </w:p>
    <w:p w14:paraId="09D495D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6]</w:t>
      </w:r>
      <w:r w:rsidRPr="00331430">
        <w:rPr>
          <w:rFonts w:ascii="Calibri" w:hAnsi="Calibri" w:cs="Calibri"/>
          <w:noProof/>
          <w:kern w:val="0"/>
        </w:rPr>
        <w:tab/>
        <w:t xml:space="preserve">A. Zhu, X. Zhang, H. Zhu, J. Zhu, and Y. Lu, “Experimental study of concrete filled cold-formed steel tubular stub columns,” </w:t>
      </w:r>
      <w:r w:rsidRPr="00331430">
        <w:rPr>
          <w:rFonts w:ascii="Calibri" w:hAnsi="Calibri" w:cs="Calibri"/>
          <w:i/>
          <w:iCs/>
          <w:noProof/>
          <w:kern w:val="0"/>
        </w:rPr>
        <w:t>J. Constr. Steel Res.</w:t>
      </w:r>
      <w:r w:rsidRPr="00331430">
        <w:rPr>
          <w:rFonts w:ascii="Calibri" w:hAnsi="Calibri" w:cs="Calibri"/>
          <w:noProof/>
          <w:kern w:val="0"/>
        </w:rPr>
        <w:t>, vol. 134, pp. 17–27, 2017, doi: 10.1016/j.jcsr.2017.03.003.</w:t>
      </w:r>
    </w:p>
    <w:p w14:paraId="3B857C86"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7]</w:t>
      </w:r>
      <w:r w:rsidRPr="00331430">
        <w:rPr>
          <w:rFonts w:ascii="Calibri" w:hAnsi="Calibri" w:cs="Calibri"/>
          <w:noProof/>
          <w:kern w:val="0"/>
        </w:rPr>
        <w:tab/>
        <w:t xml:space="preserve">F. xing Ding, L. Luo, J. Zhu, L. Wang, and Z. wu Yu, “Mechanical behavior of stirrup-confined rectangular CFT stub columns under axial compression,” </w:t>
      </w:r>
      <w:r w:rsidRPr="00331430">
        <w:rPr>
          <w:rFonts w:ascii="Calibri" w:hAnsi="Calibri" w:cs="Calibri"/>
          <w:i/>
          <w:iCs/>
          <w:noProof/>
          <w:kern w:val="0"/>
        </w:rPr>
        <w:t>Thin-Walled Struct.</w:t>
      </w:r>
      <w:r w:rsidRPr="00331430">
        <w:rPr>
          <w:rFonts w:ascii="Calibri" w:hAnsi="Calibri" w:cs="Calibri"/>
          <w:noProof/>
          <w:kern w:val="0"/>
        </w:rPr>
        <w:t>, vol. 124, no. June 2017, pp. 136–150, 2018, doi: 10.1016/j.tws.2017.12.007.</w:t>
      </w:r>
    </w:p>
    <w:p w14:paraId="0B07009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8]</w:t>
      </w:r>
      <w:r w:rsidRPr="00331430">
        <w:rPr>
          <w:rFonts w:ascii="Calibri" w:hAnsi="Calibri" w:cs="Calibri"/>
          <w:noProof/>
          <w:kern w:val="0"/>
        </w:rPr>
        <w:tab/>
        <w:t xml:space="preserve">Shang, </w:t>
      </w:r>
      <w:r w:rsidRPr="00331430">
        <w:rPr>
          <w:rFonts w:ascii="Calibri" w:hAnsi="Calibri" w:cs="Calibri"/>
          <w:i/>
          <w:iCs/>
          <w:noProof/>
          <w:kern w:val="0"/>
        </w:rPr>
        <w:t>Study on behavior of square concrete filled steel tubular beams and columns and square concrete with reinforce filled steel tubular beams and columns (M.S. Thesis), School of Architecture and Civil Engineering, Shenyang University of Technology, Shenyan</w:t>
      </w:r>
      <w:r w:rsidRPr="00331430">
        <w:rPr>
          <w:rFonts w:ascii="Calibri" w:hAnsi="Calibri" w:cs="Calibri"/>
          <w:noProof/>
          <w:kern w:val="0"/>
        </w:rPr>
        <w:t>. 2004.</w:t>
      </w:r>
    </w:p>
    <w:p w14:paraId="26AE678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99]</w:t>
      </w:r>
      <w:r w:rsidRPr="00331430">
        <w:rPr>
          <w:rFonts w:ascii="Calibri" w:hAnsi="Calibri" w:cs="Calibri"/>
          <w:noProof/>
          <w:kern w:val="0"/>
        </w:rPr>
        <w:tab/>
        <w:t xml:space="preserve">M. C. Wu, C. C. Chen, and C. C. Chen, “Size effect on axial behavior of concrete-filled box columns,” </w:t>
      </w:r>
      <w:r w:rsidRPr="00331430">
        <w:rPr>
          <w:rFonts w:ascii="Calibri" w:hAnsi="Calibri" w:cs="Calibri"/>
          <w:i/>
          <w:iCs/>
          <w:noProof/>
          <w:kern w:val="0"/>
        </w:rPr>
        <w:t>Adv. Struct. Eng.</w:t>
      </w:r>
      <w:r w:rsidRPr="00331430">
        <w:rPr>
          <w:rFonts w:ascii="Calibri" w:hAnsi="Calibri" w:cs="Calibri"/>
          <w:noProof/>
          <w:kern w:val="0"/>
        </w:rPr>
        <w:t>, vol. 21, no. 13, pp. 2068–2078, 2018, doi: 10.1177/1369433218766366.</w:t>
      </w:r>
    </w:p>
    <w:p w14:paraId="0BC5F17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0]</w:t>
      </w:r>
      <w:r w:rsidRPr="00331430">
        <w:rPr>
          <w:rFonts w:ascii="Calibri" w:hAnsi="Calibri" w:cs="Calibri"/>
          <w:noProof/>
          <w:kern w:val="0"/>
        </w:rPr>
        <w:tab/>
        <w:t xml:space="preserve">Y. Zhang, S., Guo, L., Ye, Z., and Wang, “Experimental research on high strength concrete-filled SHS stub columns subjected to axial compression load,” </w:t>
      </w:r>
      <w:r w:rsidRPr="00331430">
        <w:rPr>
          <w:rFonts w:ascii="Calibri" w:hAnsi="Calibri" w:cs="Calibri"/>
          <w:i/>
          <w:iCs/>
          <w:noProof/>
          <w:kern w:val="0"/>
        </w:rPr>
        <w:t>J. Harbin Inst. Technol.</w:t>
      </w:r>
      <w:r w:rsidRPr="00331430">
        <w:rPr>
          <w:rFonts w:ascii="Calibri" w:hAnsi="Calibri" w:cs="Calibri"/>
          <w:noProof/>
          <w:kern w:val="0"/>
        </w:rPr>
        <w:t>, vol. 36, no. 12, pp. 1610–1614, 2004.</w:t>
      </w:r>
    </w:p>
    <w:p w14:paraId="43CC689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1]</w:t>
      </w:r>
      <w:r w:rsidRPr="00331430">
        <w:rPr>
          <w:rFonts w:ascii="Calibri" w:hAnsi="Calibri" w:cs="Calibri"/>
          <w:noProof/>
          <w:kern w:val="0"/>
        </w:rPr>
        <w:tab/>
        <w:t xml:space="preserve">Z. Zhou, D. Gan, and X. Zhou, “Improved Composite Effect of Square Concrete-Filled Steel Tubes with Diagonal Binding Ribs,” </w:t>
      </w:r>
      <w:r w:rsidRPr="00331430">
        <w:rPr>
          <w:rFonts w:ascii="Calibri" w:hAnsi="Calibri" w:cs="Calibri"/>
          <w:i/>
          <w:iCs/>
          <w:noProof/>
          <w:kern w:val="0"/>
        </w:rPr>
        <w:t>J. Struct. Eng.</w:t>
      </w:r>
      <w:r w:rsidRPr="00331430">
        <w:rPr>
          <w:rFonts w:ascii="Calibri" w:hAnsi="Calibri" w:cs="Calibri"/>
          <w:noProof/>
          <w:kern w:val="0"/>
        </w:rPr>
        <w:t>, vol. 145, no. 10, pp. 1–12, 2019, doi: 10.1061/(asce)st.1943-541x.0002400.</w:t>
      </w:r>
    </w:p>
    <w:p w14:paraId="13D67D2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102]</w:t>
      </w:r>
      <w:r w:rsidRPr="00331430">
        <w:rPr>
          <w:rFonts w:ascii="Calibri" w:hAnsi="Calibri" w:cs="Calibri"/>
          <w:noProof/>
          <w:kern w:val="0"/>
        </w:rPr>
        <w:tab/>
        <w:t xml:space="preserve">D. Liu, “Tests on high-strength rectangular concrete-filled steel hollow section stub columns,” </w:t>
      </w:r>
      <w:r w:rsidRPr="00331430">
        <w:rPr>
          <w:rFonts w:ascii="Calibri" w:hAnsi="Calibri" w:cs="Calibri"/>
          <w:i/>
          <w:iCs/>
          <w:noProof/>
          <w:kern w:val="0"/>
        </w:rPr>
        <w:t>J. Constr. Steel Res.</w:t>
      </w:r>
      <w:r w:rsidRPr="00331430">
        <w:rPr>
          <w:rFonts w:ascii="Calibri" w:hAnsi="Calibri" w:cs="Calibri"/>
          <w:noProof/>
          <w:kern w:val="0"/>
        </w:rPr>
        <w:t>, vol. 61, no. 7, pp. 902–911, 2005, doi: 10.1016/j.jcsr.2005.01.001.</w:t>
      </w:r>
    </w:p>
    <w:p w14:paraId="268CB98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3]</w:t>
      </w:r>
      <w:r w:rsidRPr="00331430">
        <w:rPr>
          <w:rFonts w:ascii="Calibri" w:hAnsi="Calibri" w:cs="Calibri"/>
          <w:noProof/>
          <w:kern w:val="0"/>
        </w:rPr>
        <w:tab/>
        <w:t xml:space="preserve">H.-S. Hu, H.-Z. Wang, Z.-X. Guo, and B. M. Shahrooz, “Axial Compressive Behavior of Square Spiral-Confined High-Strength Concrete-Filled Steel-Tube Columns,” </w:t>
      </w:r>
      <w:r w:rsidRPr="00331430">
        <w:rPr>
          <w:rFonts w:ascii="Calibri" w:hAnsi="Calibri" w:cs="Calibri"/>
          <w:i/>
          <w:iCs/>
          <w:noProof/>
          <w:kern w:val="0"/>
        </w:rPr>
        <w:t>J. Struct. Eng.</w:t>
      </w:r>
      <w:r w:rsidRPr="00331430">
        <w:rPr>
          <w:rFonts w:ascii="Calibri" w:hAnsi="Calibri" w:cs="Calibri"/>
          <w:noProof/>
          <w:kern w:val="0"/>
        </w:rPr>
        <w:t>, vol. 146, no. 7, pp. 1–11, 2020, doi: 10.1061/(asce)st.1943-541x.0002702.</w:t>
      </w:r>
    </w:p>
    <w:p w14:paraId="7FB75BB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4]</w:t>
      </w:r>
      <w:r w:rsidRPr="00331430">
        <w:rPr>
          <w:rFonts w:ascii="Calibri" w:hAnsi="Calibri" w:cs="Calibri"/>
          <w:noProof/>
          <w:kern w:val="0"/>
        </w:rPr>
        <w:tab/>
        <w:t xml:space="preserve">Z. Tao, L. H. Han, and Z. Bin Wang, “Experimental behaviour of stiffened concrete-filled thin-walled hollow steel structural (HSS) stub columns,” </w:t>
      </w:r>
      <w:r w:rsidRPr="00331430">
        <w:rPr>
          <w:rFonts w:ascii="Calibri" w:hAnsi="Calibri" w:cs="Calibri"/>
          <w:i/>
          <w:iCs/>
          <w:noProof/>
          <w:kern w:val="0"/>
        </w:rPr>
        <w:t>J. Constr. Steel Res.</w:t>
      </w:r>
      <w:r w:rsidRPr="00331430">
        <w:rPr>
          <w:rFonts w:ascii="Calibri" w:hAnsi="Calibri" w:cs="Calibri"/>
          <w:noProof/>
          <w:kern w:val="0"/>
        </w:rPr>
        <w:t>, vol. 61, no. 7, pp. 962–983, 2005, doi: 10.1016/j.jcsr.2004.12.003.</w:t>
      </w:r>
    </w:p>
    <w:p w14:paraId="38477C1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5]</w:t>
      </w:r>
      <w:r w:rsidRPr="00331430">
        <w:rPr>
          <w:rFonts w:ascii="Calibri" w:hAnsi="Calibri" w:cs="Calibri"/>
          <w:noProof/>
          <w:kern w:val="0"/>
        </w:rPr>
        <w:tab/>
        <w:t xml:space="preserve">Z. Huang, B. Uy, D. Li, and J. Wang, “Behaviour and design of ultra-high-strength CFST members subjected to compression and bending,” </w:t>
      </w:r>
      <w:r w:rsidRPr="00331430">
        <w:rPr>
          <w:rFonts w:ascii="Calibri" w:hAnsi="Calibri" w:cs="Calibri"/>
          <w:i/>
          <w:iCs/>
          <w:noProof/>
          <w:kern w:val="0"/>
        </w:rPr>
        <w:t>J. Constr. Steel Res.</w:t>
      </w:r>
      <w:r w:rsidRPr="00331430">
        <w:rPr>
          <w:rFonts w:ascii="Calibri" w:hAnsi="Calibri" w:cs="Calibri"/>
          <w:noProof/>
          <w:kern w:val="0"/>
        </w:rPr>
        <w:t>, vol. 175, p. 106351, 2020, doi: 10.1016/j.jcsr.2020.106351.</w:t>
      </w:r>
    </w:p>
    <w:p w14:paraId="29703FC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6]</w:t>
      </w:r>
      <w:r w:rsidRPr="00331430">
        <w:rPr>
          <w:rFonts w:ascii="Calibri" w:hAnsi="Calibri" w:cs="Calibri"/>
          <w:noProof/>
          <w:kern w:val="0"/>
        </w:rPr>
        <w:tab/>
        <w:t xml:space="preserve">L. H. Guo, </w:t>
      </w:r>
      <w:r w:rsidRPr="00331430">
        <w:rPr>
          <w:rFonts w:ascii="Calibri" w:hAnsi="Calibri" w:cs="Calibri"/>
          <w:i/>
          <w:iCs/>
          <w:noProof/>
          <w:kern w:val="0"/>
        </w:rPr>
        <w:t>Theoretical and experimental research on the behavior of concrete-filled rectangular hollow section steel tubes (Ph.D. Dissertation), Harbin Institute of Technology, Harbin, China</w:t>
      </w:r>
      <w:r w:rsidRPr="00331430">
        <w:rPr>
          <w:rFonts w:ascii="Calibri" w:hAnsi="Calibri" w:cs="Calibri"/>
          <w:noProof/>
          <w:kern w:val="0"/>
        </w:rPr>
        <w:t>. 2006.</w:t>
      </w:r>
    </w:p>
    <w:p w14:paraId="524B31F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7]</w:t>
      </w:r>
      <w:r w:rsidRPr="00331430">
        <w:rPr>
          <w:rFonts w:ascii="Calibri" w:hAnsi="Calibri" w:cs="Calibri"/>
          <w:noProof/>
          <w:kern w:val="0"/>
        </w:rPr>
        <w:tab/>
        <w:t xml:space="preserve">B. Uy, “Strength of short concrete filled high strength steel box columns,” </w:t>
      </w:r>
      <w:r w:rsidRPr="00331430">
        <w:rPr>
          <w:rFonts w:ascii="Calibri" w:hAnsi="Calibri" w:cs="Calibri"/>
          <w:i/>
          <w:iCs/>
          <w:noProof/>
          <w:kern w:val="0"/>
        </w:rPr>
        <w:t>J. Constr. Steel Res.</w:t>
      </w:r>
      <w:r w:rsidRPr="00331430">
        <w:rPr>
          <w:rFonts w:ascii="Calibri" w:hAnsi="Calibri" w:cs="Calibri"/>
          <w:noProof/>
          <w:kern w:val="0"/>
        </w:rPr>
        <w:t>, vol. 57, no. 2, pp. 113–134, 2001, doi: 10.1016/S0143-974X(00)00014-6.</w:t>
      </w:r>
    </w:p>
    <w:p w14:paraId="29C9DDC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8]</w:t>
      </w:r>
      <w:r w:rsidRPr="00331430">
        <w:rPr>
          <w:rFonts w:ascii="Calibri" w:hAnsi="Calibri" w:cs="Calibri"/>
          <w:noProof/>
          <w:kern w:val="0"/>
        </w:rPr>
        <w:tab/>
        <w:t xml:space="preserve">Z. Tao, L. H. Han, and D. Y. Wang, “Strength and ductility of stiffened thin-walled hollow steel structural stub columns filled with concrete,” </w:t>
      </w:r>
      <w:r w:rsidRPr="00331430">
        <w:rPr>
          <w:rFonts w:ascii="Calibri" w:hAnsi="Calibri" w:cs="Calibri"/>
          <w:i/>
          <w:iCs/>
          <w:noProof/>
          <w:kern w:val="0"/>
        </w:rPr>
        <w:t>Thin-Walled Struct.</w:t>
      </w:r>
      <w:r w:rsidRPr="00331430">
        <w:rPr>
          <w:rFonts w:ascii="Calibri" w:hAnsi="Calibri" w:cs="Calibri"/>
          <w:noProof/>
          <w:kern w:val="0"/>
        </w:rPr>
        <w:t>, vol. 46, no. 10, pp. 1113–1128, 2008, doi: 10.1016/j.tws.2008.01.007.</w:t>
      </w:r>
    </w:p>
    <w:p w14:paraId="404DE27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09]</w:t>
      </w:r>
      <w:r w:rsidRPr="00331430">
        <w:rPr>
          <w:rFonts w:ascii="Calibri" w:hAnsi="Calibri" w:cs="Calibri"/>
          <w:noProof/>
          <w:kern w:val="0"/>
        </w:rPr>
        <w:tab/>
        <w:t xml:space="preserve">M. Mursi and B. Uy, “Strength of slender concrete filled high strength steel box columns,” </w:t>
      </w:r>
      <w:r w:rsidRPr="00331430">
        <w:rPr>
          <w:rFonts w:ascii="Calibri" w:hAnsi="Calibri" w:cs="Calibri"/>
          <w:i/>
          <w:iCs/>
          <w:noProof/>
          <w:kern w:val="0"/>
        </w:rPr>
        <w:t>J. Constr. Steel Res.</w:t>
      </w:r>
      <w:r w:rsidRPr="00331430">
        <w:rPr>
          <w:rFonts w:ascii="Calibri" w:hAnsi="Calibri" w:cs="Calibri"/>
          <w:noProof/>
          <w:kern w:val="0"/>
        </w:rPr>
        <w:t>, vol. 60, no. 12, pp. 1825–1848, 2004, doi: 10.1016/j.jcsr.2004.05.002.</w:t>
      </w:r>
    </w:p>
    <w:p w14:paraId="06F62B3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0]</w:t>
      </w:r>
      <w:r w:rsidRPr="00331430">
        <w:rPr>
          <w:rFonts w:ascii="Calibri" w:hAnsi="Calibri" w:cs="Calibri"/>
          <w:noProof/>
          <w:kern w:val="0"/>
        </w:rPr>
        <w:tab/>
        <w:t xml:space="preserve">M. C. Huang, H., Zhang, A. G., Li, Y., and Chen, “Experimental research and finite element analysis on mechanical performance of concrete-filled stiffened square steel tubular stub colunms subjected to axial compression,” </w:t>
      </w:r>
      <w:r w:rsidRPr="00331430">
        <w:rPr>
          <w:rFonts w:ascii="Calibri" w:hAnsi="Calibri" w:cs="Calibri"/>
          <w:i/>
          <w:iCs/>
          <w:noProof/>
          <w:kern w:val="0"/>
        </w:rPr>
        <w:t>J. Build. Struct.</w:t>
      </w:r>
      <w:r w:rsidRPr="00331430">
        <w:rPr>
          <w:rFonts w:ascii="Calibri" w:hAnsi="Calibri" w:cs="Calibri"/>
          <w:noProof/>
          <w:kern w:val="0"/>
        </w:rPr>
        <w:t>, vol. 32, no. 2, pp. 75–82, 2011.</w:t>
      </w:r>
    </w:p>
    <w:p w14:paraId="2CE51FCC"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1]</w:t>
      </w:r>
      <w:r w:rsidRPr="00331430">
        <w:rPr>
          <w:rFonts w:ascii="Calibri" w:hAnsi="Calibri" w:cs="Calibri"/>
          <w:noProof/>
          <w:kern w:val="0"/>
        </w:rPr>
        <w:tab/>
        <w:t xml:space="preserve">Y. Cai, M. Su, X. Chen, and B. Young, “High strength steel square and rectangular tubular stub columns in filled with concrete,” </w:t>
      </w:r>
      <w:r w:rsidRPr="00331430">
        <w:rPr>
          <w:rFonts w:ascii="Calibri" w:hAnsi="Calibri" w:cs="Calibri"/>
          <w:i/>
          <w:iCs/>
          <w:noProof/>
          <w:kern w:val="0"/>
        </w:rPr>
        <w:t>J. Constr. Steel Res.</w:t>
      </w:r>
      <w:r w:rsidRPr="00331430">
        <w:rPr>
          <w:rFonts w:ascii="Calibri" w:hAnsi="Calibri" w:cs="Calibri"/>
          <w:noProof/>
          <w:kern w:val="0"/>
        </w:rPr>
        <w:t>, vol. 179, p. 106536, 2021, doi: 10.1016/j.jcsr.2021.106536.</w:t>
      </w:r>
    </w:p>
    <w:p w14:paraId="6D0192C6"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2]</w:t>
      </w:r>
      <w:r w:rsidRPr="00331430">
        <w:rPr>
          <w:rFonts w:ascii="Calibri" w:hAnsi="Calibri" w:cs="Calibri"/>
          <w:noProof/>
          <w:kern w:val="0"/>
        </w:rPr>
        <w:tab/>
        <w:t xml:space="preserve">C. C. Chen, J. W. Ko, G. L. Huang, and Y. M. Chang, “Local buckling and concrete confinement of concrete-filled box columns under axial load,” </w:t>
      </w:r>
      <w:r w:rsidRPr="00331430">
        <w:rPr>
          <w:rFonts w:ascii="Calibri" w:hAnsi="Calibri" w:cs="Calibri"/>
          <w:i/>
          <w:iCs/>
          <w:noProof/>
          <w:kern w:val="0"/>
        </w:rPr>
        <w:t>J. Constr. Steel Res.</w:t>
      </w:r>
      <w:r w:rsidRPr="00331430">
        <w:rPr>
          <w:rFonts w:ascii="Calibri" w:hAnsi="Calibri" w:cs="Calibri"/>
          <w:noProof/>
          <w:kern w:val="0"/>
        </w:rPr>
        <w:t>, vol. 78, pp. 8–21, 2012, doi: 10.1016/j.jcsr.2012.06.006.</w:t>
      </w:r>
    </w:p>
    <w:p w14:paraId="7068A29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3]</w:t>
      </w:r>
      <w:r w:rsidRPr="00331430">
        <w:rPr>
          <w:rFonts w:ascii="Calibri" w:hAnsi="Calibri" w:cs="Calibri"/>
          <w:noProof/>
          <w:kern w:val="0"/>
        </w:rPr>
        <w:tab/>
        <w:t xml:space="preserve">F. Yuan, L. Cao, and H. Li, “Axial compressive behaviour of high-strength steel spiral-confined square concrete-filled steel tubular columns,” </w:t>
      </w:r>
      <w:r w:rsidRPr="00331430">
        <w:rPr>
          <w:rFonts w:ascii="Calibri" w:hAnsi="Calibri" w:cs="Calibri"/>
          <w:i/>
          <w:iCs/>
          <w:noProof/>
          <w:kern w:val="0"/>
        </w:rPr>
        <w:t>J. Constr. Steel Res.</w:t>
      </w:r>
      <w:r w:rsidRPr="00331430">
        <w:rPr>
          <w:rFonts w:ascii="Calibri" w:hAnsi="Calibri" w:cs="Calibri"/>
          <w:noProof/>
          <w:kern w:val="0"/>
        </w:rPr>
        <w:t>, vol. 192, no. March, p. 107245, 2022, doi: 10.1016/j.jcsr.2022.107245.</w:t>
      </w:r>
    </w:p>
    <w:p w14:paraId="7931C9E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4]</w:t>
      </w:r>
      <w:r w:rsidRPr="00331430">
        <w:rPr>
          <w:rFonts w:ascii="Calibri" w:hAnsi="Calibri" w:cs="Calibri"/>
          <w:noProof/>
          <w:kern w:val="0"/>
        </w:rPr>
        <w:tab/>
        <w:t xml:space="preserve">Y. Zhong and O. Zhao, “Concrete-filled high strength steel tube stub columns after exposure to fire: Testing, numerical modelling and design,” </w:t>
      </w:r>
      <w:r w:rsidRPr="00331430">
        <w:rPr>
          <w:rFonts w:ascii="Calibri" w:hAnsi="Calibri" w:cs="Calibri"/>
          <w:i/>
          <w:iCs/>
          <w:noProof/>
          <w:kern w:val="0"/>
        </w:rPr>
        <w:t>Thin-Walled Struct.</w:t>
      </w:r>
      <w:r w:rsidRPr="00331430">
        <w:rPr>
          <w:rFonts w:ascii="Calibri" w:hAnsi="Calibri" w:cs="Calibri"/>
          <w:noProof/>
          <w:kern w:val="0"/>
        </w:rPr>
        <w:t>, vol. 177, no. April, p. 109428, 2022, doi: 10.1016/j.tws.2022.109428.</w:t>
      </w:r>
    </w:p>
    <w:p w14:paraId="061C71E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5]</w:t>
      </w:r>
      <w:r w:rsidRPr="00331430">
        <w:rPr>
          <w:rFonts w:ascii="Calibri" w:hAnsi="Calibri" w:cs="Calibri"/>
          <w:noProof/>
          <w:kern w:val="0"/>
        </w:rPr>
        <w:tab/>
        <w:t xml:space="preserve">F. Yuan, H. Li, and H. Li, “Mechanical behavior of the sustainable square spiral stirrup-confined recycled aggregate concrete filled steel tubular columns under compression,” </w:t>
      </w:r>
      <w:r w:rsidRPr="00331430">
        <w:rPr>
          <w:rFonts w:ascii="Calibri" w:hAnsi="Calibri" w:cs="Calibri"/>
          <w:i/>
          <w:iCs/>
          <w:noProof/>
          <w:kern w:val="0"/>
        </w:rPr>
        <w:t>J. Clean. Prod.</w:t>
      </w:r>
      <w:r w:rsidRPr="00331430">
        <w:rPr>
          <w:rFonts w:ascii="Calibri" w:hAnsi="Calibri" w:cs="Calibri"/>
          <w:noProof/>
          <w:kern w:val="0"/>
        </w:rPr>
        <w:t>, vol. 426, no. March, p. 139099, 2023, doi: 10.1016/j.jclepro.2023.139099.</w:t>
      </w:r>
    </w:p>
    <w:p w14:paraId="0C4B491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116]</w:t>
      </w:r>
      <w:r w:rsidRPr="00331430">
        <w:rPr>
          <w:rFonts w:ascii="Calibri" w:hAnsi="Calibri" w:cs="Calibri"/>
          <w:noProof/>
          <w:kern w:val="0"/>
        </w:rPr>
        <w:tab/>
        <w:t xml:space="preserve">W. Zhang </w:t>
      </w:r>
      <w:r w:rsidRPr="00331430">
        <w:rPr>
          <w:rFonts w:ascii="Calibri" w:hAnsi="Calibri" w:cs="Calibri"/>
          <w:i/>
          <w:iCs/>
          <w:noProof/>
          <w:kern w:val="0"/>
        </w:rPr>
        <w:t>et al.</w:t>
      </w:r>
      <w:r w:rsidRPr="00331430">
        <w:rPr>
          <w:rFonts w:ascii="Calibri" w:hAnsi="Calibri" w:cs="Calibri"/>
          <w:noProof/>
          <w:kern w:val="0"/>
        </w:rPr>
        <w:t xml:space="preserve">, “Axial compression behavior of square CFST short column with triangular-corner gap,” </w:t>
      </w:r>
      <w:r w:rsidRPr="00331430">
        <w:rPr>
          <w:rFonts w:ascii="Calibri" w:hAnsi="Calibri" w:cs="Calibri"/>
          <w:i/>
          <w:iCs/>
          <w:noProof/>
          <w:kern w:val="0"/>
        </w:rPr>
        <w:t>J. Build. Eng.</w:t>
      </w:r>
      <w:r w:rsidRPr="00331430">
        <w:rPr>
          <w:rFonts w:ascii="Calibri" w:hAnsi="Calibri" w:cs="Calibri"/>
          <w:noProof/>
          <w:kern w:val="0"/>
        </w:rPr>
        <w:t>, vol. 80, no. August, p. 108046, 2023, doi: 10.1016/j.jobe.2023.108046.</w:t>
      </w:r>
    </w:p>
    <w:p w14:paraId="3F3F055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7]</w:t>
      </w:r>
      <w:r w:rsidRPr="00331430">
        <w:rPr>
          <w:rFonts w:ascii="Calibri" w:hAnsi="Calibri" w:cs="Calibri"/>
          <w:noProof/>
          <w:kern w:val="0"/>
        </w:rPr>
        <w:tab/>
        <w:t xml:space="preserve">L. Zhong, L. Guo, and C. Jia, “Axial compression behavior of stub square concrete-filled steel tubes with regional defect,” </w:t>
      </w:r>
      <w:r w:rsidRPr="00331430">
        <w:rPr>
          <w:rFonts w:ascii="Calibri" w:hAnsi="Calibri" w:cs="Calibri"/>
          <w:i/>
          <w:iCs/>
          <w:noProof/>
          <w:kern w:val="0"/>
        </w:rPr>
        <w:t>Eng. Struct.</w:t>
      </w:r>
      <w:r w:rsidRPr="00331430">
        <w:rPr>
          <w:rFonts w:ascii="Calibri" w:hAnsi="Calibri" w:cs="Calibri"/>
          <w:noProof/>
          <w:kern w:val="0"/>
        </w:rPr>
        <w:t>, vol. 278, no. June 2022, p. 115510, 2023, doi: 10.1016/j.engstruct.2022.115510.</w:t>
      </w:r>
    </w:p>
    <w:p w14:paraId="6FBBBCB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8]</w:t>
      </w:r>
      <w:r w:rsidRPr="00331430">
        <w:rPr>
          <w:rFonts w:ascii="Calibri" w:hAnsi="Calibri" w:cs="Calibri"/>
          <w:noProof/>
          <w:kern w:val="0"/>
        </w:rPr>
        <w:tab/>
        <w:t xml:space="preserve">J. Wang, Z. M. Yang, X. L. Zheng, and Y. Ding, “Axial compression behavior of square section concrete-filled steel tubes reinforced with internal latticed steel angles,” </w:t>
      </w:r>
      <w:r w:rsidRPr="00331430">
        <w:rPr>
          <w:rFonts w:ascii="Calibri" w:hAnsi="Calibri" w:cs="Calibri"/>
          <w:i/>
          <w:iCs/>
          <w:noProof/>
          <w:kern w:val="0"/>
        </w:rPr>
        <w:t>J. Constr. Steel Res.</w:t>
      </w:r>
      <w:r w:rsidRPr="00331430">
        <w:rPr>
          <w:rFonts w:ascii="Calibri" w:hAnsi="Calibri" w:cs="Calibri"/>
          <w:noProof/>
          <w:kern w:val="0"/>
        </w:rPr>
        <w:t>, vol. 213, no. October 2023, p. 108414, 2024, doi: 10.1016/j.jcsr.2023.108414.</w:t>
      </w:r>
    </w:p>
    <w:p w14:paraId="104436A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19]</w:t>
      </w:r>
      <w:r w:rsidRPr="00331430">
        <w:rPr>
          <w:rFonts w:ascii="Calibri" w:hAnsi="Calibri" w:cs="Calibri"/>
          <w:noProof/>
          <w:kern w:val="0"/>
        </w:rPr>
        <w:tab/>
        <w:t xml:space="preserve">C. Jia, J. Li, L. Guo, and L. Zhong, “Behavior of stub SCFST columns with localized pitting corrosion damage,” </w:t>
      </w:r>
      <w:r w:rsidRPr="00331430">
        <w:rPr>
          <w:rFonts w:ascii="Calibri" w:hAnsi="Calibri" w:cs="Calibri"/>
          <w:i/>
          <w:iCs/>
          <w:noProof/>
          <w:kern w:val="0"/>
        </w:rPr>
        <w:t>Eng. Fail. Anal.</w:t>
      </w:r>
      <w:r w:rsidRPr="00331430">
        <w:rPr>
          <w:rFonts w:ascii="Calibri" w:hAnsi="Calibri" w:cs="Calibri"/>
          <w:noProof/>
          <w:kern w:val="0"/>
        </w:rPr>
        <w:t>, vol. 156, no. November 2023, p. 107824, 2024, doi: 10.1016/j.engfailanal.2023.107824.</w:t>
      </w:r>
    </w:p>
    <w:p w14:paraId="23F0E9D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0]</w:t>
      </w:r>
      <w:r w:rsidRPr="00331430">
        <w:rPr>
          <w:rFonts w:ascii="Calibri" w:hAnsi="Calibri" w:cs="Calibri"/>
          <w:noProof/>
          <w:kern w:val="0"/>
        </w:rPr>
        <w:tab/>
        <w:t xml:space="preserve">P. Li, J. Jiang, Q. Li, and Z. Ren, “Axial compression performance and optimum design of round-cornered square CFST with high-strength materials,” </w:t>
      </w:r>
      <w:r w:rsidRPr="00331430">
        <w:rPr>
          <w:rFonts w:ascii="Calibri" w:hAnsi="Calibri" w:cs="Calibri"/>
          <w:i/>
          <w:iCs/>
          <w:noProof/>
          <w:kern w:val="0"/>
        </w:rPr>
        <w:t>J. Build. Eng.</w:t>
      </w:r>
      <w:r w:rsidRPr="00331430">
        <w:rPr>
          <w:rFonts w:ascii="Calibri" w:hAnsi="Calibri" w:cs="Calibri"/>
          <w:noProof/>
          <w:kern w:val="0"/>
        </w:rPr>
        <w:t>, vol. 68, no. February, 2023, doi: 10.1016/j.jobe.2023.106145.</w:t>
      </w:r>
    </w:p>
    <w:p w14:paraId="6C48137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1]</w:t>
      </w:r>
      <w:r w:rsidRPr="00331430">
        <w:rPr>
          <w:rFonts w:ascii="Calibri" w:hAnsi="Calibri" w:cs="Calibri"/>
          <w:noProof/>
          <w:kern w:val="0"/>
        </w:rPr>
        <w:tab/>
        <w:t xml:space="preserve">P. Gao, X. Zhou, J. Liu, X. Lin, X. Wang, and Y. Frank Chen, “Experimental assessment on the size effects of square concrete-filled steel tubular columns under axial compression,” </w:t>
      </w:r>
      <w:r w:rsidRPr="00331430">
        <w:rPr>
          <w:rFonts w:ascii="Calibri" w:hAnsi="Calibri" w:cs="Calibri"/>
          <w:i/>
          <w:iCs/>
          <w:noProof/>
          <w:kern w:val="0"/>
        </w:rPr>
        <w:t>Eng. Struct.</w:t>
      </w:r>
      <w:r w:rsidRPr="00331430">
        <w:rPr>
          <w:rFonts w:ascii="Calibri" w:hAnsi="Calibri" w:cs="Calibri"/>
          <w:noProof/>
          <w:kern w:val="0"/>
        </w:rPr>
        <w:t>, vol. 281, no. October 2022, p. 115706, 2023, doi: 10.1016/j.engstruct.2023.115706.</w:t>
      </w:r>
    </w:p>
    <w:p w14:paraId="242033D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2]</w:t>
      </w:r>
      <w:r w:rsidRPr="00331430">
        <w:rPr>
          <w:rFonts w:ascii="Calibri" w:hAnsi="Calibri" w:cs="Calibri"/>
          <w:noProof/>
          <w:kern w:val="0"/>
        </w:rPr>
        <w:tab/>
        <w:t xml:space="preserve">Z. Lai, J. Yan, Y. Wang, C. Dong, and X. Weng, “Axial compressive behavior and design of high-strength square concrete-filled steel tube short columns with embedded GFRP tubes,” </w:t>
      </w:r>
      <w:r w:rsidRPr="00331430">
        <w:rPr>
          <w:rFonts w:ascii="Calibri" w:hAnsi="Calibri" w:cs="Calibri"/>
          <w:i/>
          <w:iCs/>
          <w:noProof/>
          <w:kern w:val="0"/>
        </w:rPr>
        <w:t>J. Constr. Steel Res.</w:t>
      </w:r>
      <w:r w:rsidRPr="00331430">
        <w:rPr>
          <w:rFonts w:ascii="Calibri" w:hAnsi="Calibri" w:cs="Calibri"/>
          <w:noProof/>
          <w:kern w:val="0"/>
        </w:rPr>
        <w:t>, vol. 207, no. April, p. 107955, 2023, doi: 10.1016/j.jcsr.2023.107955.</w:t>
      </w:r>
    </w:p>
    <w:p w14:paraId="0272B1E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3]</w:t>
      </w:r>
      <w:r w:rsidRPr="00331430">
        <w:rPr>
          <w:rFonts w:ascii="Calibri" w:hAnsi="Calibri" w:cs="Calibri"/>
          <w:noProof/>
          <w:kern w:val="0"/>
        </w:rPr>
        <w:tab/>
        <w:t xml:space="preserve">J. Guo and Y. Diao, “Experimental behaviors of square concrete filled steel tubular columns with PBL stiffeners,” </w:t>
      </w:r>
      <w:r w:rsidRPr="00331430">
        <w:rPr>
          <w:rFonts w:ascii="Calibri" w:hAnsi="Calibri" w:cs="Calibri"/>
          <w:i/>
          <w:iCs/>
          <w:noProof/>
          <w:kern w:val="0"/>
        </w:rPr>
        <w:t>Structures</w:t>
      </w:r>
      <w:r w:rsidRPr="00331430">
        <w:rPr>
          <w:rFonts w:ascii="Calibri" w:hAnsi="Calibri" w:cs="Calibri"/>
          <w:noProof/>
          <w:kern w:val="0"/>
        </w:rPr>
        <w:t>, vol. 38, no. March, pp. 1556–1569, 2022, doi: 10.1016/j.istruc.2022.03.003.</w:t>
      </w:r>
    </w:p>
    <w:p w14:paraId="0520A89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4]</w:t>
      </w:r>
      <w:r w:rsidRPr="00331430">
        <w:rPr>
          <w:rFonts w:ascii="Calibri" w:hAnsi="Calibri" w:cs="Calibri"/>
          <w:noProof/>
          <w:kern w:val="0"/>
        </w:rPr>
        <w:tab/>
        <w:t xml:space="preserve">Q. Qiao, R. Ding, and W. Cao, “Experimental investigation on axial local compressive behavior of square concrete-filled double tubular stub columns,” </w:t>
      </w:r>
      <w:r w:rsidRPr="00331430">
        <w:rPr>
          <w:rFonts w:ascii="Calibri" w:hAnsi="Calibri" w:cs="Calibri"/>
          <w:i/>
          <w:iCs/>
          <w:noProof/>
          <w:kern w:val="0"/>
        </w:rPr>
        <w:t>Structures</w:t>
      </w:r>
      <w:r w:rsidRPr="00331430">
        <w:rPr>
          <w:rFonts w:ascii="Calibri" w:hAnsi="Calibri" w:cs="Calibri"/>
          <w:noProof/>
          <w:kern w:val="0"/>
        </w:rPr>
        <w:t>, vol. 55, no. June, pp. 2157–2174, 2023, doi: 10.1016/j.istruc.2023.07.005.</w:t>
      </w:r>
    </w:p>
    <w:p w14:paraId="50F16ED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5]</w:t>
      </w:r>
      <w:r w:rsidRPr="00331430">
        <w:rPr>
          <w:rFonts w:ascii="Calibri" w:hAnsi="Calibri" w:cs="Calibri"/>
          <w:noProof/>
          <w:kern w:val="0"/>
        </w:rPr>
        <w:tab/>
        <w:t xml:space="preserve">Y. Du, D. Gao, Z. Chen, Z. Zheng, and X. Wang, “Behaviors of FRP confined rectangular concrete-filled thin-walled steel tubular stub columns using high-strength materials under axial load,” </w:t>
      </w:r>
      <w:r w:rsidRPr="00331430">
        <w:rPr>
          <w:rFonts w:ascii="Calibri" w:hAnsi="Calibri" w:cs="Calibri"/>
          <w:i/>
          <w:iCs/>
          <w:noProof/>
          <w:kern w:val="0"/>
        </w:rPr>
        <w:t>Compos. Struct.</w:t>
      </w:r>
      <w:r w:rsidRPr="00331430">
        <w:rPr>
          <w:rFonts w:ascii="Calibri" w:hAnsi="Calibri" w:cs="Calibri"/>
          <w:noProof/>
          <w:kern w:val="0"/>
        </w:rPr>
        <w:t>, vol. 280, no. October 2021, p. 114915, 2022, doi: 10.1016/j.compstruct.2021.114915.</w:t>
      </w:r>
    </w:p>
    <w:p w14:paraId="593737B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6]</w:t>
      </w:r>
      <w:r w:rsidRPr="00331430">
        <w:rPr>
          <w:rFonts w:ascii="Calibri" w:hAnsi="Calibri" w:cs="Calibri"/>
          <w:noProof/>
          <w:kern w:val="0"/>
        </w:rPr>
        <w:tab/>
        <w:t xml:space="preserve">S. Wei, S. T. Mau, C. Vipulanandan, and S. K. Mantrala, “Performance of a new sandwich tube under axial loading,” </w:t>
      </w:r>
      <w:r w:rsidRPr="00331430">
        <w:rPr>
          <w:rFonts w:ascii="Calibri" w:hAnsi="Calibri" w:cs="Calibri"/>
          <w:i/>
          <w:iCs/>
          <w:noProof/>
          <w:kern w:val="0"/>
        </w:rPr>
        <w:t>Proc. - 1994 Annu. Task Gr. Tech. Sess. Struct. Stab. Res.</w:t>
      </w:r>
      <w:r w:rsidRPr="00331430">
        <w:rPr>
          <w:rFonts w:ascii="Calibri" w:hAnsi="Calibri" w:cs="Calibri"/>
          <w:noProof/>
          <w:kern w:val="0"/>
        </w:rPr>
        <w:t>, pp. 223–237, 1994.</w:t>
      </w:r>
    </w:p>
    <w:p w14:paraId="3660784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7]</w:t>
      </w:r>
      <w:r w:rsidRPr="00331430">
        <w:rPr>
          <w:rFonts w:ascii="Calibri" w:hAnsi="Calibri" w:cs="Calibri"/>
          <w:noProof/>
          <w:kern w:val="0"/>
        </w:rPr>
        <w:tab/>
        <w:t xml:space="preserve">Z. Tao, L. H. Han, and X. L. Zhao, “Behaviour of concrete-filled double skin (CHS inner and CHS outer) steel tubular stub columns and beam-columns,” </w:t>
      </w:r>
      <w:r w:rsidRPr="00331430">
        <w:rPr>
          <w:rFonts w:ascii="Calibri" w:hAnsi="Calibri" w:cs="Calibri"/>
          <w:i/>
          <w:iCs/>
          <w:noProof/>
          <w:kern w:val="0"/>
        </w:rPr>
        <w:t>J. Constr. Steel Res.</w:t>
      </w:r>
      <w:r w:rsidRPr="00331430">
        <w:rPr>
          <w:rFonts w:ascii="Calibri" w:hAnsi="Calibri" w:cs="Calibri"/>
          <w:noProof/>
          <w:kern w:val="0"/>
        </w:rPr>
        <w:t>, vol. 60, no. 8, pp. 1129–1158, 2004, doi: 10.1016/j.jcsr.2003.11.008.</w:t>
      </w:r>
    </w:p>
    <w:p w14:paraId="2DF3737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8]</w:t>
      </w:r>
      <w:r w:rsidRPr="00331430">
        <w:rPr>
          <w:rFonts w:ascii="Calibri" w:hAnsi="Calibri" w:cs="Calibri"/>
          <w:noProof/>
          <w:kern w:val="0"/>
        </w:rPr>
        <w:tab/>
        <w:t xml:space="preserve">X. L. Zhao, L. W. Tong, and X. Y. Wang, “CFDST stub columns subjected to large deformation axial loading,” </w:t>
      </w:r>
      <w:r w:rsidRPr="00331430">
        <w:rPr>
          <w:rFonts w:ascii="Calibri" w:hAnsi="Calibri" w:cs="Calibri"/>
          <w:i/>
          <w:iCs/>
          <w:noProof/>
          <w:kern w:val="0"/>
        </w:rPr>
        <w:t>Eng. Struct.</w:t>
      </w:r>
      <w:r w:rsidRPr="00331430">
        <w:rPr>
          <w:rFonts w:ascii="Calibri" w:hAnsi="Calibri" w:cs="Calibri"/>
          <w:noProof/>
          <w:kern w:val="0"/>
        </w:rPr>
        <w:t>, vol. 32, no. 3, pp. 692–703, 2010, doi: 10.1016/j.engstruct.2009.11.015.</w:t>
      </w:r>
    </w:p>
    <w:p w14:paraId="6FA0979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29]</w:t>
      </w:r>
      <w:r w:rsidRPr="00331430">
        <w:rPr>
          <w:rFonts w:ascii="Calibri" w:hAnsi="Calibri" w:cs="Calibri"/>
          <w:noProof/>
          <w:kern w:val="0"/>
        </w:rPr>
        <w:tab/>
        <w:t xml:space="preserve">Y. Chen, J. Y., &amp; Hai, “Research on Bearing Capacity of Short Concrete Filled Double Skin Steel Tubes Columns under Axial Compression,” </w:t>
      </w:r>
      <w:r w:rsidRPr="00331430">
        <w:rPr>
          <w:rFonts w:ascii="Calibri" w:hAnsi="Calibri" w:cs="Calibri"/>
          <w:i/>
          <w:iCs/>
          <w:noProof/>
          <w:kern w:val="0"/>
        </w:rPr>
        <w:t>Adv. Mater. Res.</w:t>
      </w:r>
      <w:r w:rsidRPr="00331430">
        <w:rPr>
          <w:rFonts w:ascii="Calibri" w:hAnsi="Calibri" w:cs="Calibri"/>
          <w:noProof/>
          <w:kern w:val="0"/>
        </w:rPr>
        <w:t>, vol. 168–170, pp. 2154–2157, 2010, doi: 10.4028/www.scientific.net/amr.168-170.2154.</w:t>
      </w:r>
    </w:p>
    <w:p w14:paraId="7EE5022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130]</w:t>
      </w:r>
      <w:r w:rsidRPr="00331430">
        <w:rPr>
          <w:rFonts w:ascii="Calibri" w:hAnsi="Calibri" w:cs="Calibri"/>
          <w:noProof/>
          <w:kern w:val="0"/>
        </w:rPr>
        <w:tab/>
        <w:t xml:space="preserve">J. Fan, M. Baig, and J. Nie, “Test and analysis on double-skin concrete filled tubular columns,” </w:t>
      </w:r>
      <w:r w:rsidRPr="00331430">
        <w:rPr>
          <w:rFonts w:ascii="Calibri" w:hAnsi="Calibri" w:cs="Calibri"/>
          <w:i/>
          <w:iCs/>
          <w:noProof/>
          <w:kern w:val="0"/>
        </w:rPr>
        <w:t>Tubul. Struct. XII Proc. Tubul. Struct. XII, Shanghai, China, 8-10 Oct. 2008</w:t>
      </w:r>
      <w:r w:rsidRPr="00331430">
        <w:rPr>
          <w:rFonts w:ascii="Calibri" w:hAnsi="Calibri" w:cs="Calibri"/>
          <w:noProof/>
          <w:kern w:val="0"/>
        </w:rPr>
        <w:t>, vol. 407, 2008.</w:t>
      </w:r>
    </w:p>
    <w:p w14:paraId="329175B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1]</w:t>
      </w:r>
      <w:r w:rsidRPr="00331430">
        <w:rPr>
          <w:rFonts w:ascii="Calibri" w:hAnsi="Calibri" w:cs="Calibri"/>
          <w:noProof/>
          <w:kern w:val="0"/>
        </w:rPr>
        <w:tab/>
        <w:t xml:space="preserve">K. Uenaka, H. Kitoh, and K. Sonoda, “Concrete filled double skin circular stub columns under compression,” </w:t>
      </w:r>
      <w:r w:rsidRPr="00331430">
        <w:rPr>
          <w:rFonts w:ascii="Calibri" w:hAnsi="Calibri" w:cs="Calibri"/>
          <w:i/>
          <w:iCs/>
          <w:noProof/>
          <w:kern w:val="0"/>
        </w:rPr>
        <w:t>Thin-Walled Struct.</w:t>
      </w:r>
      <w:r w:rsidRPr="00331430">
        <w:rPr>
          <w:rFonts w:ascii="Calibri" w:hAnsi="Calibri" w:cs="Calibri"/>
          <w:noProof/>
          <w:kern w:val="0"/>
        </w:rPr>
        <w:t>, vol. 48, no. 1, pp. 19–24, 2010, doi: 10.1016/j.tws.2009.08.001.</w:t>
      </w:r>
    </w:p>
    <w:p w14:paraId="115D4FE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2]</w:t>
      </w:r>
      <w:r w:rsidRPr="00331430">
        <w:rPr>
          <w:rFonts w:ascii="Calibri" w:hAnsi="Calibri" w:cs="Calibri"/>
          <w:noProof/>
          <w:kern w:val="0"/>
        </w:rPr>
        <w:tab/>
        <w:t xml:space="preserve">W. Li, Q. X. Ren, L. H. Han, and X. L. Zhao, “Behaviour of tapered concrete-filled double skin steel tubular (CFDST) stub columns,” </w:t>
      </w:r>
      <w:r w:rsidRPr="00331430">
        <w:rPr>
          <w:rFonts w:ascii="Calibri" w:hAnsi="Calibri" w:cs="Calibri"/>
          <w:i/>
          <w:iCs/>
          <w:noProof/>
          <w:kern w:val="0"/>
        </w:rPr>
        <w:t>Thin-Walled Struct.</w:t>
      </w:r>
      <w:r w:rsidRPr="00331430">
        <w:rPr>
          <w:rFonts w:ascii="Calibri" w:hAnsi="Calibri" w:cs="Calibri"/>
          <w:noProof/>
          <w:kern w:val="0"/>
        </w:rPr>
        <w:t>, vol. 57, pp. 37–48, 2012, doi: 10.1016/j.tws.2012.03.019.</w:t>
      </w:r>
    </w:p>
    <w:p w14:paraId="43CE749B"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3]</w:t>
      </w:r>
      <w:r w:rsidRPr="00331430">
        <w:rPr>
          <w:rFonts w:ascii="Calibri" w:hAnsi="Calibri" w:cs="Calibri"/>
          <w:noProof/>
          <w:kern w:val="0"/>
        </w:rPr>
        <w:tab/>
        <w:t xml:space="preserve">H. Hastemoglu, “Behaviour of Double Skinned Composite Columns with Concrete Filled Tubular Columns,” </w:t>
      </w:r>
      <w:r w:rsidRPr="00331430">
        <w:rPr>
          <w:rFonts w:ascii="Calibri" w:hAnsi="Calibri" w:cs="Calibri"/>
          <w:i/>
          <w:iCs/>
          <w:noProof/>
          <w:kern w:val="0"/>
        </w:rPr>
        <w:t>J. Archit. Eng. Technol.</w:t>
      </w:r>
      <w:r w:rsidRPr="00331430">
        <w:rPr>
          <w:rFonts w:ascii="Calibri" w:hAnsi="Calibri" w:cs="Calibri"/>
          <w:noProof/>
          <w:kern w:val="0"/>
        </w:rPr>
        <w:t>, vol. 06, no. 02, 2017, doi: 10.4172/2168-9717.1000194.</w:t>
      </w:r>
    </w:p>
    <w:p w14:paraId="625C408A"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4]</w:t>
      </w:r>
      <w:r w:rsidRPr="00331430">
        <w:rPr>
          <w:rFonts w:ascii="Calibri" w:hAnsi="Calibri" w:cs="Calibri"/>
          <w:noProof/>
          <w:kern w:val="0"/>
        </w:rPr>
        <w:tab/>
        <w:t>Wen XF., “Experimental and theoretical analysis of mechanical behaviour of concrete-filled the gap between stainless steel and steel tubular columns,” 2017.</w:t>
      </w:r>
    </w:p>
    <w:p w14:paraId="0824CCF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5]</w:t>
      </w:r>
      <w:r w:rsidRPr="00331430">
        <w:rPr>
          <w:rFonts w:ascii="Calibri" w:hAnsi="Calibri" w:cs="Calibri"/>
          <w:noProof/>
          <w:kern w:val="0"/>
        </w:rPr>
        <w:tab/>
        <w:t xml:space="preserve">Y. L. Li, X. L. Zhao, R. K. Singh Raman, and X. Yu, “Axial compression tests on seawater and sea sand concrete-filled double-skin stainless steel circular tubes,” </w:t>
      </w:r>
      <w:r w:rsidRPr="00331430">
        <w:rPr>
          <w:rFonts w:ascii="Calibri" w:hAnsi="Calibri" w:cs="Calibri"/>
          <w:i/>
          <w:iCs/>
          <w:noProof/>
          <w:kern w:val="0"/>
        </w:rPr>
        <w:t>Eng. Struct.</w:t>
      </w:r>
      <w:r w:rsidRPr="00331430">
        <w:rPr>
          <w:rFonts w:ascii="Calibri" w:hAnsi="Calibri" w:cs="Calibri"/>
          <w:noProof/>
          <w:kern w:val="0"/>
        </w:rPr>
        <w:t>, vol. 176, no. March, pp. 426–438, 2018, doi: 10.1016/j.engstruct.2018.09.040.</w:t>
      </w:r>
    </w:p>
    <w:p w14:paraId="06D90478"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6]</w:t>
      </w:r>
      <w:r w:rsidRPr="00331430">
        <w:rPr>
          <w:rFonts w:ascii="Calibri" w:hAnsi="Calibri" w:cs="Calibri"/>
          <w:noProof/>
          <w:kern w:val="0"/>
        </w:rPr>
        <w:tab/>
        <w:t xml:space="preserve">F. Wang, B. Young, and L. Gardner, “Compressive testing and numerical modelling of concrete- filled double skin CHS with austenitic stainless steel outer tubes,” </w:t>
      </w:r>
      <w:r w:rsidRPr="00331430">
        <w:rPr>
          <w:rFonts w:ascii="Calibri" w:hAnsi="Calibri" w:cs="Calibri"/>
          <w:i/>
          <w:iCs/>
          <w:noProof/>
          <w:kern w:val="0"/>
        </w:rPr>
        <w:t>Thin Walled Struct.</w:t>
      </w:r>
      <w:r w:rsidRPr="00331430">
        <w:rPr>
          <w:rFonts w:ascii="Calibri" w:hAnsi="Calibri" w:cs="Calibri"/>
          <w:noProof/>
          <w:kern w:val="0"/>
        </w:rPr>
        <w:t>, vol. 141, no. March, pp. 345–359, 2019, doi: 10.1016/j.tws.2019.04.003.</w:t>
      </w:r>
    </w:p>
    <w:p w14:paraId="4E8D1B0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7]</w:t>
      </w:r>
      <w:r w:rsidRPr="00331430">
        <w:rPr>
          <w:rFonts w:ascii="Calibri" w:hAnsi="Calibri" w:cs="Calibri"/>
          <w:noProof/>
          <w:kern w:val="0"/>
        </w:rPr>
        <w:tab/>
        <w:t xml:space="preserve">W. Li and Y. X. Cai, “Performance of CFDST stub columns using high-strength steel subjected to axial compression,” </w:t>
      </w:r>
      <w:r w:rsidRPr="00331430">
        <w:rPr>
          <w:rFonts w:ascii="Calibri" w:hAnsi="Calibri" w:cs="Calibri"/>
          <w:i/>
          <w:iCs/>
          <w:noProof/>
          <w:kern w:val="0"/>
        </w:rPr>
        <w:t>Thin-Walled Struct.</w:t>
      </w:r>
      <w:r w:rsidRPr="00331430">
        <w:rPr>
          <w:rFonts w:ascii="Calibri" w:hAnsi="Calibri" w:cs="Calibri"/>
          <w:noProof/>
          <w:kern w:val="0"/>
        </w:rPr>
        <w:t>, vol. 141, no. April, pp. 411–422, 2019, doi: 10.1016/j.tws.2019.04.021.</w:t>
      </w:r>
    </w:p>
    <w:p w14:paraId="1653A90D"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8]</w:t>
      </w:r>
      <w:r w:rsidRPr="00331430">
        <w:rPr>
          <w:rFonts w:ascii="Calibri" w:hAnsi="Calibri" w:cs="Calibri"/>
          <w:noProof/>
          <w:kern w:val="0"/>
        </w:rPr>
        <w:tab/>
        <w:t xml:space="preserve">T. Ekmekyapar and H. Ghanim Hasan, “The influence of the inner steel tube on the compression behaviour of the concrete filled double skin steel tube (CFDST) columns,” </w:t>
      </w:r>
      <w:r w:rsidRPr="00331430">
        <w:rPr>
          <w:rFonts w:ascii="Calibri" w:hAnsi="Calibri" w:cs="Calibri"/>
          <w:i/>
          <w:iCs/>
          <w:noProof/>
          <w:kern w:val="0"/>
        </w:rPr>
        <w:t>Mar. Struct.</w:t>
      </w:r>
      <w:r w:rsidRPr="00331430">
        <w:rPr>
          <w:rFonts w:ascii="Calibri" w:hAnsi="Calibri" w:cs="Calibri"/>
          <w:noProof/>
          <w:kern w:val="0"/>
        </w:rPr>
        <w:t>, vol. 66, no. December 2018, pp. 197–212, 2019, doi: 10.1016/j.marstruc.2019.04.006.</w:t>
      </w:r>
    </w:p>
    <w:p w14:paraId="22891DB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39]</w:t>
      </w:r>
      <w:r w:rsidRPr="00331430">
        <w:rPr>
          <w:rFonts w:ascii="Calibri" w:hAnsi="Calibri" w:cs="Calibri"/>
          <w:noProof/>
          <w:kern w:val="0"/>
        </w:rPr>
        <w:tab/>
        <w:t xml:space="preserve">T. Ekmekyapar, O. H. Alwan, H. G. Hasan, B. A. Shehab, and B. J. M. AL-Eliwi, “Comparison of classical, double skin and double section CFST stub columns: Experiments and design formulations,” </w:t>
      </w:r>
      <w:r w:rsidRPr="00331430">
        <w:rPr>
          <w:rFonts w:ascii="Calibri" w:hAnsi="Calibri" w:cs="Calibri"/>
          <w:i/>
          <w:iCs/>
          <w:noProof/>
          <w:kern w:val="0"/>
        </w:rPr>
        <w:t>J. Constr. Steel Res.</w:t>
      </w:r>
      <w:r w:rsidRPr="00331430">
        <w:rPr>
          <w:rFonts w:ascii="Calibri" w:hAnsi="Calibri" w:cs="Calibri"/>
          <w:noProof/>
          <w:kern w:val="0"/>
        </w:rPr>
        <w:t>, vol. 155, pp. 192–204, 2019, doi: 10.1016/j.jcsr.2018.12.025.</w:t>
      </w:r>
    </w:p>
    <w:p w14:paraId="01457543"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0]</w:t>
      </w:r>
      <w:r w:rsidRPr="00331430">
        <w:rPr>
          <w:rFonts w:ascii="Calibri" w:hAnsi="Calibri" w:cs="Calibri"/>
          <w:noProof/>
          <w:kern w:val="0"/>
        </w:rPr>
        <w:tab/>
        <w:t xml:space="preserve">X. Yan and Y. Zhao, “Compressive strength of axially loaded circular concrete- filled double-skin steel tubular short columns,” </w:t>
      </w:r>
      <w:r w:rsidRPr="00331430">
        <w:rPr>
          <w:rFonts w:ascii="Calibri" w:hAnsi="Calibri" w:cs="Calibri"/>
          <w:i/>
          <w:iCs/>
          <w:noProof/>
          <w:kern w:val="0"/>
        </w:rPr>
        <w:t>J. Constr. Steel Res.</w:t>
      </w:r>
      <w:r w:rsidRPr="00331430">
        <w:rPr>
          <w:rFonts w:ascii="Calibri" w:hAnsi="Calibri" w:cs="Calibri"/>
          <w:noProof/>
          <w:kern w:val="0"/>
        </w:rPr>
        <w:t>, vol. 170, p. 106114, 2020, doi: 10.1016/j.jcsr.2020.106114.</w:t>
      </w:r>
    </w:p>
    <w:p w14:paraId="60B029E9"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1]</w:t>
      </w:r>
      <w:r w:rsidRPr="00331430">
        <w:rPr>
          <w:rFonts w:ascii="Calibri" w:hAnsi="Calibri" w:cs="Calibri"/>
          <w:noProof/>
          <w:kern w:val="0"/>
        </w:rPr>
        <w:tab/>
        <w:t xml:space="preserve">X. Yan, Y. Zhao, and S. Lin, “Compressive behaviour of circular CFDST short columns with high- and ultrahigh-strength concrete,” </w:t>
      </w:r>
      <w:r w:rsidRPr="00331430">
        <w:rPr>
          <w:rFonts w:ascii="Calibri" w:hAnsi="Calibri" w:cs="Calibri"/>
          <w:i/>
          <w:iCs/>
          <w:noProof/>
          <w:kern w:val="0"/>
        </w:rPr>
        <w:t>Thin-Walled Struct.</w:t>
      </w:r>
      <w:r w:rsidRPr="00331430">
        <w:rPr>
          <w:rFonts w:ascii="Calibri" w:hAnsi="Calibri" w:cs="Calibri"/>
          <w:noProof/>
          <w:kern w:val="0"/>
        </w:rPr>
        <w:t>, vol. 164, no. May, p. 107898, 2021, doi: 10.1016/j.tws.2021.107898.</w:t>
      </w:r>
    </w:p>
    <w:p w14:paraId="6144ADAE"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2]</w:t>
      </w:r>
      <w:r w:rsidRPr="00331430">
        <w:rPr>
          <w:rFonts w:ascii="Calibri" w:hAnsi="Calibri" w:cs="Calibri"/>
          <w:noProof/>
          <w:kern w:val="0"/>
        </w:rPr>
        <w:tab/>
        <w:t xml:space="preserve">M. L. Lin and K.-C. Tsai, “Behavior of double-skinned composite steel tubular columns subjected to combined axial and flexural loads,” in </w:t>
      </w:r>
      <w:r w:rsidRPr="00331430">
        <w:rPr>
          <w:rFonts w:ascii="Calibri" w:hAnsi="Calibri" w:cs="Calibri"/>
          <w:i/>
          <w:iCs/>
          <w:noProof/>
          <w:kern w:val="0"/>
        </w:rPr>
        <w:t>Proc. of the first international conference on the steel \&amp; composite structures</w:t>
      </w:r>
      <w:r w:rsidRPr="00331430">
        <w:rPr>
          <w:rFonts w:ascii="Calibri" w:hAnsi="Calibri" w:cs="Calibri"/>
          <w:noProof/>
          <w:kern w:val="0"/>
        </w:rPr>
        <w:t>, 2001, pp. 1145–1152.</w:t>
      </w:r>
    </w:p>
    <w:p w14:paraId="22C7CFF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3]</w:t>
      </w:r>
      <w:r w:rsidRPr="00331430">
        <w:rPr>
          <w:rFonts w:ascii="Calibri" w:hAnsi="Calibri" w:cs="Calibri"/>
          <w:noProof/>
          <w:kern w:val="0"/>
        </w:rPr>
        <w:tab/>
        <w:t xml:space="preserve">A. K. Tiwary, “Experimental investigation into mild steel circular concrete-filled double skin steel tube columns,” </w:t>
      </w:r>
      <w:r w:rsidRPr="00331430">
        <w:rPr>
          <w:rFonts w:ascii="Calibri" w:hAnsi="Calibri" w:cs="Calibri"/>
          <w:i/>
          <w:iCs/>
          <w:noProof/>
          <w:kern w:val="0"/>
        </w:rPr>
        <w:t>J. Constr. Steel Res.</w:t>
      </w:r>
      <w:r w:rsidRPr="00331430">
        <w:rPr>
          <w:rFonts w:ascii="Calibri" w:hAnsi="Calibri" w:cs="Calibri"/>
          <w:noProof/>
          <w:kern w:val="0"/>
        </w:rPr>
        <w:t>, vol. 198, no. September, p. 107527, 2022, doi: 10.1016/j.jcsr.2022.107527.</w:t>
      </w:r>
    </w:p>
    <w:p w14:paraId="6681215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lastRenderedPageBreak/>
        <w:t>[144]</w:t>
      </w:r>
      <w:r w:rsidRPr="00331430">
        <w:rPr>
          <w:rFonts w:ascii="Calibri" w:hAnsi="Calibri" w:cs="Calibri"/>
          <w:noProof/>
          <w:kern w:val="0"/>
        </w:rPr>
        <w:tab/>
        <w:t xml:space="preserve">W. Cancan </w:t>
      </w:r>
      <w:r w:rsidRPr="00331430">
        <w:rPr>
          <w:rFonts w:ascii="Calibri" w:hAnsi="Calibri" w:cs="Calibri"/>
          <w:i/>
          <w:iCs/>
          <w:noProof/>
          <w:kern w:val="0"/>
        </w:rPr>
        <w:t>et al.</w:t>
      </w:r>
      <w:r w:rsidRPr="00331430">
        <w:rPr>
          <w:rFonts w:ascii="Calibri" w:hAnsi="Calibri" w:cs="Calibri"/>
          <w:noProof/>
          <w:kern w:val="0"/>
        </w:rPr>
        <w:t>, “Study on the axial compression behavior of circular high strength concrete-filled double skin steel tubular members,” pp. 7823–7830, doi: 10.15986/j.1006-7930.2021.03.008.</w:t>
      </w:r>
    </w:p>
    <w:p w14:paraId="02E83FA7"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5]</w:t>
      </w:r>
      <w:r w:rsidRPr="00331430">
        <w:rPr>
          <w:rFonts w:ascii="Calibri" w:hAnsi="Calibri" w:cs="Calibri"/>
          <w:noProof/>
          <w:kern w:val="0"/>
        </w:rPr>
        <w:tab/>
        <w:t xml:space="preserve">B. C. Cihan Yilmaz, E. Binbir, C. Guzelbulut, H. Yildirim, and O. C. Celik, “Circular concrete-filled double skin steel tubes under concentric compression: Tests and FEA parametric study,” </w:t>
      </w:r>
      <w:r w:rsidRPr="00331430">
        <w:rPr>
          <w:rFonts w:ascii="Calibri" w:hAnsi="Calibri" w:cs="Calibri"/>
          <w:i/>
          <w:iCs/>
          <w:noProof/>
          <w:kern w:val="0"/>
        </w:rPr>
        <w:t>Compos. Struct.</w:t>
      </w:r>
      <w:r w:rsidRPr="00331430">
        <w:rPr>
          <w:rFonts w:ascii="Calibri" w:hAnsi="Calibri" w:cs="Calibri"/>
          <w:noProof/>
          <w:kern w:val="0"/>
        </w:rPr>
        <w:t>, vol. 309, no. 79, p. 116765, 2023, doi: 10.1016/j.compstruct.2023.116765.</w:t>
      </w:r>
    </w:p>
    <w:p w14:paraId="22DE9C9F"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6]</w:t>
      </w:r>
      <w:r w:rsidRPr="00331430">
        <w:rPr>
          <w:rFonts w:ascii="Calibri" w:hAnsi="Calibri" w:cs="Calibri"/>
          <w:noProof/>
          <w:kern w:val="0"/>
        </w:rPr>
        <w:tab/>
        <w:t xml:space="preserve">H. Tang, J. Qin, H. Yang, L. Lang, Z. Gao, and X. Tang, “Analytical and experimental investigation on axial compression capacity of carbon fiber-reinforced plastic-confined concrete-filled double-skin steel tube stub columns,” </w:t>
      </w:r>
      <w:r w:rsidRPr="00331430">
        <w:rPr>
          <w:rFonts w:ascii="Calibri" w:hAnsi="Calibri" w:cs="Calibri"/>
          <w:i/>
          <w:iCs/>
          <w:noProof/>
          <w:kern w:val="0"/>
        </w:rPr>
        <w:t>Adv. Struct. Eng.</w:t>
      </w:r>
      <w:r w:rsidRPr="00331430">
        <w:rPr>
          <w:rFonts w:ascii="Calibri" w:hAnsi="Calibri" w:cs="Calibri"/>
          <w:noProof/>
          <w:kern w:val="0"/>
        </w:rPr>
        <w:t>, vol. 26, no. 13, pp. 2465–2488, 2023, doi: 10.1177/13694332231190710.</w:t>
      </w:r>
    </w:p>
    <w:p w14:paraId="512B4705"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7]</w:t>
      </w:r>
      <w:r w:rsidRPr="00331430">
        <w:rPr>
          <w:rFonts w:ascii="Calibri" w:hAnsi="Calibri" w:cs="Calibri"/>
          <w:noProof/>
          <w:kern w:val="0"/>
        </w:rPr>
        <w:tab/>
        <w:t xml:space="preserve">X. Liu, Z. Liu, Y. Hui, and J. Wang, “Research on the Concrete-Filled Double Skin steel Tubular (CFDST) columns subjected to axial force after fire,” </w:t>
      </w:r>
      <w:r w:rsidRPr="00331430">
        <w:rPr>
          <w:rFonts w:ascii="Calibri" w:hAnsi="Calibri" w:cs="Calibri"/>
          <w:i/>
          <w:iCs/>
          <w:noProof/>
          <w:kern w:val="0"/>
        </w:rPr>
        <w:t>Structures</w:t>
      </w:r>
      <w:r w:rsidRPr="00331430">
        <w:rPr>
          <w:rFonts w:ascii="Calibri" w:hAnsi="Calibri" w:cs="Calibri"/>
          <w:noProof/>
          <w:kern w:val="0"/>
        </w:rPr>
        <w:t>, vol. 57, no. August, p. 105213, 2023, doi: 10.1016/j.istruc.2023.105213.</w:t>
      </w:r>
    </w:p>
    <w:p w14:paraId="045071B2"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8]</w:t>
      </w:r>
      <w:r w:rsidRPr="00331430">
        <w:rPr>
          <w:rFonts w:ascii="Calibri" w:hAnsi="Calibri" w:cs="Calibri"/>
          <w:noProof/>
          <w:kern w:val="0"/>
        </w:rPr>
        <w:tab/>
        <w:t xml:space="preserve">H. Singh and A. K. Tiwary, “Axial compression behaviour of concrete filled double skin steel tube columns anchored with orbicular rings: Experimental and numerical approach,” </w:t>
      </w:r>
      <w:r w:rsidRPr="00331430">
        <w:rPr>
          <w:rFonts w:ascii="Calibri" w:hAnsi="Calibri" w:cs="Calibri"/>
          <w:i/>
          <w:iCs/>
          <w:noProof/>
          <w:kern w:val="0"/>
        </w:rPr>
        <w:t>Adv. Struct. Eng.</w:t>
      </w:r>
      <w:r w:rsidRPr="00331430">
        <w:rPr>
          <w:rFonts w:ascii="Calibri" w:hAnsi="Calibri" w:cs="Calibri"/>
          <w:noProof/>
          <w:kern w:val="0"/>
        </w:rPr>
        <w:t>, vol. 26, no. 15, pp. 2830–2861, 2023, doi: 10.1177/13694332231205054.</w:t>
      </w:r>
    </w:p>
    <w:p w14:paraId="1D267C34"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kern w:val="0"/>
        </w:rPr>
      </w:pPr>
      <w:r w:rsidRPr="00331430">
        <w:rPr>
          <w:rFonts w:ascii="Calibri" w:hAnsi="Calibri" w:cs="Calibri"/>
          <w:noProof/>
          <w:kern w:val="0"/>
        </w:rPr>
        <w:t>[149]</w:t>
      </w:r>
      <w:r w:rsidRPr="00331430">
        <w:rPr>
          <w:rFonts w:ascii="Calibri" w:hAnsi="Calibri" w:cs="Calibri"/>
          <w:noProof/>
          <w:kern w:val="0"/>
        </w:rPr>
        <w:tab/>
        <w:t xml:space="preserve">S. T. N. Aghamaleki, M. Naghipour, J. V. Amiri, and M. Nematzadeh, “Compression behavior of the concrete-filled double skin steel tube columns under hydrostatic pressure: Experimental and modeling study,” </w:t>
      </w:r>
      <w:r w:rsidRPr="00331430">
        <w:rPr>
          <w:rFonts w:ascii="Calibri" w:hAnsi="Calibri" w:cs="Calibri"/>
          <w:i/>
          <w:iCs/>
          <w:noProof/>
          <w:kern w:val="0"/>
        </w:rPr>
        <w:t>Structures</w:t>
      </w:r>
      <w:r w:rsidRPr="00331430">
        <w:rPr>
          <w:rFonts w:ascii="Calibri" w:hAnsi="Calibri" w:cs="Calibri"/>
          <w:noProof/>
          <w:kern w:val="0"/>
        </w:rPr>
        <w:t>, vol. 58, no. November, p. 105505, 2023, doi: 10.1016/j.istruc.2023.105505.</w:t>
      </w:r>
    </w:p>
    <w:p w14:paraId="687795C1" w14:textId="77777777" w:rsidR="00331430" w:rsidRPr="00331430" w:rsidRDefault="00331430" w:rsidP="00331430">
      <w:pPr>
        <w:widowControl w:val="0"/>
        <w:autoSpaceDE w:val="0"/>
        <w:autoSpaceDN w:val="0"/>
        <w:adjustRightInd w:val="0"/>
        <w:spacing w:line="240" w:lineRule="auto"/>
        <w:ind w:left="640" w:hanging="640"/>
        <w:rPr>
          <w:rFonts w:ascii="Calibri" w:hAnsi="Calibri" w:cs="Calibri"/>
          <w:noProof/>
        </w:rPr>
      </w:pPr>
      <w:r w:rsidRPr="00331430">
        <w:rPr>
          <w:rFonts w:ascii="Calibri" w:hAnsi="Calibri" w:cs="Calibri"/>
          <w:noProof/>
          <w:kern w:val="0"/>
        </w:rPr>
        <w:t>[150]</w:t>
      </w:r>
      <w:r w:rsidRPr="00331430">
        <w:rPr>
          <w:rFonts w:ascii="Calibri" w:hAnsi="Calibri" w:cs="Calibri"/>
          <w:noProof/>
          <w:kern w:val="0"/>
        </w:rPr>
        <w:tab/>
        <w:t xml:space="preserve">S. T. Nemati Aghamaleki, M. Naghipour, J. Vaseghi Amiri, and M. Nematzadeh, “Experimental Study on Compressive Behavior of Concrete-filled Double-skin Circular Tubes with Active Confinement,” </w:t>
      </w:r>
      <w:r w:rsidRPr="00331430">
        <w:rPr>
          <w:rFonts w:ascii="Calibri" w:hAnsi="Calibri" w:cs="Calibri"/>
          <w:i/>
          <w:iCs/>
          <w:noProof/>
          <w:kern w:val="0"/>
        </w:rPr>
        <w:t>Int. J. Eng. Trans. A Basics</w:t>
      </w:r>
      <w:r w:rsidRPr="00331430">
        <w:rPr>
          <w:rFonts w:ascii="Calibri" w:hAnsi="Calibri" w:cs="Calibri"/>
          <w:noProof/>
          <w:kern w:val="0"/>
        </w:rPr>
        <w:t>, vol. 35, no. 4, pp. 819–829, 2022, doi: 10.5829/ije.2022.35.04a.22.</w:t>
      </w:r>
    </w:p>
    <w:p w14:paraId="3DC3DF3D" w14:textId="46327EE9" w:rsidR="002844CC" w:rsidRDefault="002844CC">
      <w:r>
        <w:fldChar w:fldCharType="end"/>
      </w:r>
    </w:p>
    <w:sectPr w:rsidR="002844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29E94" w14:textId="77777777" w:rsidR="00605F88" w:rsidRDefault="00605F88" w:rsidP="002844CC">
      <w:pPr>
        <w:spacing w:after="0" w:line="240" w:lineRule="auto"/>
      </w:pPr>
      <w:r>
        <w:separator/>
      </w:r>
    </w:p>
  </w:endnote>
  <w:endnote w:type="continuationSeparator" w:id="0">
    <w:p w14:paraId="6030BCD5" w14:textId="77777777" w:rsidR="00605F88" w:rsidRDefault="00605F88" w:rsidP="00284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41665" w14:textId="77777777" w:rsidR="00605F88" w:rsidRDefault="00605F88" w:rsidP="002844CC">
      <w:pPr>
        <w:spacing w:after="0" w:line="240" w:lineRule="auto"/>
      </w:pPr>
      <w:r>
        <w:separator/>
      </w:r>
    </w:p>
  </w:footnote>
  <w:footnote w:type="continuationSeparator" w:id="0">
    <w:p w14:paraId="3206C4C4" w14:textId="77777777" w:rsidR="00605F88" w:rsidRDefault="00605F88" w:rsidP="002844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C311E"/>
    <w:multiLevelType w:val="multilevel"/>
    <w:tmpl w:val="807A65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37B26999"/>
    <w:multiLevelType w:val="multilevel"/>
    <w:tmpl w:val="7272F3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2281A1B"/>
    <w:multiLevelType w:val="hybridMultilevel"/>
    <w:tmpl w:val="DFF8C53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58C12FFC"/>
    <w:multiLevelType w:val="multilevel"/>
    <w:tmpl w:val="099AD2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E215034"/>
    <w:multiLevelType w:val="hybridMultilevel"/>
    <w:tmpl w:val="B91CFBE2"/>
    <w:lvl w:ilvl="0" w:tplc="40D0BC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4E6809"/>
    <w:multiLevelType w:val="multilevel"/>
    <w:tmpl w:val="BBCAEAE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5B63DE1"/>
    <w:multiLevelType w:val="hybridMultilevel"/>
    <w:tmpl w:val="1D5C922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9F954B4"/>
    <w:multiLevelType w:val="hybridMultilevel"/>
    <w:tmpl w:val="9B28C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6F6617"/>
    <w:multiLevelType w:val="multilevel"/>
    <w:tmpl w:val="77708AB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F0271D"/>
    <w:multiLevelType w:val="hybridMultilevel"/>
    <w:tmpl w:val="06E6DF46"/>
    <w:lvl w:ilvl="0" w:tplc="A6209A6E">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15:restartNumberingAfterBreak="0">
    <w:nsid w:val="78D60937"/>
    <w:multiLevelType w:val="hybridMultilevel"/>
    <w:tmpl w:val="1D5C92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2A0DD9"/>
    <w:multiLevelType w:val="hybridMultilevel"/>
    <w:tmpl w:val="1D886D04"/>
    <w:lvl w:ilvl="0" w:tplc="827061BC">
      <w:start w:val="1"/>
      <w:numFmt w:val="decimal"/>
      <w:lvlText w:val="%1."/>
      <w:lvlJc w:val="left"/>
      <w:pPr>
        <w:ind w:left="720" w:hanging="360"/>
      </w:pPr>
    </w:lvl>
    <w:lvl w:ilvl="1" w:tplc="08F87BB6">
      <w:start w:val="1"/>
      <w:numFmt w:val="lowerLetter"/>
      <w:lvlText w:val="%2."/>
      <w:lvlJc w:val="left"/>
      <w:pPr>
        <w:ind w:left="1440" w:hanging="360"/>
      </w:pPr>
    </w:lvl>
    <w:lvl w:ilvl="2" w:tplc="57A8266A">
      <w:start w:val="1"/>
      <w:numFmt w:val="lowerRoman"/>
      <w:lvlText w:val="%3."/>
      <w:lvlJc w:val="right"/>
      <w:pPr>
        <w:ind w:left="2160" w:hanging="180"/>
      </w:pPr>
    </w:lvl>
    <w:lvl w:ilvl="3" w:tplc="0C9C118C">
      <w:start w:val="1"/>
      <w:numFmt w:val="decimal"/>
      <w:lvlText w:val="%4."/>
      <w:lvlJc w:val="left"/>
      <w:pPr>
        <w:ind w:left="2880" w:hanging="360"/>
      </w:pPr>
    </w:lvl>
    <w:lvl w:ilvl="4" w:tplc="92125BBE">
      <w:start w:val="1"/>
      <w:numFmt w:val="lowerLetter"/>
      <w:lvlText w:val="%5."/>
      <w:lvlJc w:val="left"/>
      <w:pPr>
        <w:ind w:left="3600" w:hanging="360"/>
      </w:pPr>
    </w:lvl>
    <w:lvl w:ilvl="5" w:tplc="ECE6BF9E">
      <w:start w:val="1"/>
      <w:numFmt w:val="lowerRoman"/>
      <w:lvlText w:val="%6."/>
      <w:lvlJc w:val="right"/>
      <w:pPr>
        <w:ind w:left="4320" w:hanging="180"/>
      </w:pPr>
    </w:lvl>
    <w:lvl w:ilvl="6" w:tplc="C4B49EC8">
      <w:start w:val="1"/>
      <w:numFmt w:val="decimal"/>
      <w:lvlText w:val="%7."/>
      <w:lvlJc w:val="left"/>
      <w:pPr>
        <w:ind w:left="5040" w:hanging="360"/>
      </w:pPr>
    </w:lvl>
    <w:lvl w:ilvl="7" w:tplc="0BB81360">
      <w:start w:val="1"/>
      <w:numFmt w:val="lowerLetter"/>
      <w:lvlText w:val="%8."/>
      <w:lvlJc w:val="left"/>
      <w:pPr>
        <w:ind w:left="5760" w:hanging="360"/>
      </w:pPr>
    </w:lvl>
    <w:lvl w:ilvl="8" w:tplc="C7BAA4DE">
      <w:start w:val="1"/>
      <w:numFmt w:val="lowerRoman"/>
      <w:lvlText w:val="%9."/>
      <w:lvlJc w:val="right"/>
      <w:pPr>
        <w:ind w:left="6480" w:hanging="180"/>
      </w:pPr>
    </w:lvl>
  </w:abstractNum>
  <w:num w:numId="1" w16cid:durableId="1764378311">
    <w:abstractNumId w:val="10"/>
  </w:num>
  <w:num w:numId="2" w16cid:durableId="1936135362">
    <w:abstractNumId w:val="8"/>
  </w:num>
  <w:num w:numId="3" w16cid:durableId="284964677">
    <w:abstractNumId w:val="4"/>
  </w:num>
  <w:num w:numId="4" w16cid:durableId="159274218">
    <w:abstractNumId w:val="9"/>
  </w:num>
  <w:num w:numId="5" w16cid:durableId="813564070">
    <w:abstractNumId w:val="7"/>
  </w:num>
  <w:num w:numId="6" w16cid:durableId="726488464">
    <w:abstractNumId w:val="2"/>
  </w:num>
  <w:num w:numId="7" w16cid:durableId="275334600">
    <w:abstractNumId w:val="6"/>
  </w:num>
  <w:num w:numId="8" w16cid:durableId="159003804">
    <w:abstractNumId w:val="5"/>
  </w:num>
  <w:num w:numId="9" w16cid:durableId="1009482587">
    <w:abstractNumId w:val="3"/>
  </w:num>
  <w:num w:numId="10" w16cid:durableId="1928028367">
    <w:abstractNumId w:val="1"/>
  </w:num>
  <w:num w:numId="11" w16cid:durableId="12320426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92433456">
    <w:abstractNumId w:val="11"/>
  </w:num>
  <w:num w:numId="13" w16cid:durableId="19101147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71104995">
    <w:abstractNumId w:val="0"/>
  </w:num>
  <w:num w:numId="15" w16cid:durableId="6750388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S3tDQyMDAwNDc3N7RQ0lEKTi0uzszPAykwrAUASs7fniwAAAA="/>
  </w:docVars>
  <w:rsids>
    <w:rsidRoot w:val="00E04CCD"/>
    <w:rsid w:val="001F36C4"/>
    <w:rsid w:val="002844CC"/>
    <w:rsid w:val="00296E40"/>
    <w:rsid w:val="00331430"/>
    <w:rsid w:val="00427F4D"/>
    <w:rsid w:val="0049495F"/>
    <w:rsid w:val="00581B55"/>
    <w:rsid w:val="00605F88"/>
    <w:rsid w:val="007C4CA7"/>
    <w:rsid w:val="008A7F30"/>
    <w:rsid w:val="008E4028"/>
    <w:rsid w:val="009069DF"/>
    <w:rsid w:val="009C286E"/>
    <w:rsid w:val="00A1266E"/>
    <w:rsid w:val="00B34ACA"/>
    <w:rsid w:val="00BA3D3D"/>
    <w:rsid w:val="00C52C82"/>
    <w:rsid w:val="00CD1BAF"/>
    <w:rsid w:val="00D27C02"/>
    <w:rsid w:val="00D662A6"/>
    <w:rsid w:val="00E04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40780"/>
  <w15:chartTrackingRefBased/>
  <w15:docId w15:val="{81D5A22B-B089-4344-9EE9-F75E70EA8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4CC"/>
  </w:style>
  <w:style w:type="paragraph" w:styleId="Heading1">
    <w:name w:val="heading 1"/>
    <w:basedOn w:val="Normal"/>
    <w:next w:val="Normal"/>
    <w:link w:val="Heading1Char"/>
    <w:uiPriority w:val="9"/>
    <w:qFormat/>
    <w:rsid w:val="002844CC"/>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link w:val="Heading2Char"/>
    <w:uiPriority w:val="9"/>
    <w:qFormat/>
    <w:rsid w:val="002844CC"/>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4CC"/>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2844CC"/>
    <w:rPr>
      <w:rFonts w:ascii="Times New Roman" w:eastAsia="Times New Roman" w:hAnsi="Times New Roman" w:cs="Times New Roman"/>
      <w:b/>
      <w:bCs/>
      <w:kern w:val="0"/>
      <w:sz w:val="36"/>
      <w:szCs w:val="36"/>
      <w14:ligatures w14:val="none"/>
    </w:rPr>
  </w:style>
  <w:style w:type="character" w:styleId="PlaceholderText">
    <w:name w:val="Placeholder Text"/>
    <w:basedOn w:val="DefaultParagraphFont"/>
    <w:uiPriority w:val="99"/>
    <w:semiHidden/>
    <w:rsid w:val="002844CC"/>
    <w:rPr>
      <w:color w:val="808080"/>
    </w:rPr>
  </w:style>
  <w:style w:type="table" w:styleId="TableGrid">
    <w:name w:val="Table Grid"/>
    <w:basedOn w:val="TableNormal"/>
    <w:uiPriority w:val="39"/>
    <w:rsid w:val="00284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44CC"/>
    <w:pPr>
      <w:ind w:left="720"/>
      <w:contextualSpacing/>
    </w:pPr>
  </w:style>
  <w:style w:type="paragraph" w:styleId="FootnoteText">
    <w:name w:val="footnote text"/>
    <w:basedOn w:val="Normal"/>
    <w:link w:val="FootnoteTextChar"/>
    <w:uiPriority w:val="99"/>
    <w:semiHidden/>
    <w:unhideWhenUsed/>
    <w:rsid w:val="002844CC"/>
    <w:pPr>
      <w:spacing w:after="0" w:line="240" w:lineRule="auto"/>
    </w:pPr>
    <w:rPr>
      <w:rFonts w:eastAsia="SimSun"/>
      <w:kern w:val="0"/>
      <w:sz w:val="20"/>
      <w:szCs w:val="20"/>
      <w14:ligatures w14:val="none"/>
    </w:rPr>
  </w:style>
  <w:style w:type="character" w:customStyle="1" w:styleId="FootnoteTextChar">
    <w:name w:val="Footnote Text Char"/>
    <w:basedOn w:val="DefaultParagraphFont"/>
    <w:link w:val="FootnoteText"/>
    <w:uiPriority w:val="99"/>
    <w:semiHidden/>
    <w:rsid w:val="002844CC"/>
    <w:rPr>
      <w:rFonts w:eastAsia="SimSun"/>
      <w:kern w:val="0"/>
      <w:sz w:val="20"/>
      <w:szCs w:val="20"/>
      <w14:ligatures w14:val="none"/>
    </w:rPr>
  </w:style>
  <w:style w:type="character" w:styleId="FootnoteReference">
    <w:name w:val="footnote reference"/>
    <w:basedOn w:val="DefaultParagraphFont"/>
    <w:uiPriority w:val="99"/>
    <w:semiHidden/>
    <w:unhideWhenUsed/>
    <w:rsid w:val="002844CC"/>
    <w:rPr>
      <w:vertAlign w:val="superscript"/>
    </w:rPr>
  </w:style>
  <w:style w:type="paragraph" w:styleId="EndnoteText">
    <w:name w:val="endnote text"/>
    <w:basedOn w:val="Normal"/>
    <w:link w:val="EndnoteTextChar"/>
    <w:uiPriority w:val="99"/>
    <w:semiHidden/>
    <w:unhideWhenUsed/>
    <w:rsid w:val="002844CC"/>
    <w:pPr>
      <w:spacing w:after="0" w:line="240" w:lineRule="auto"/>
    </w:pPr>
    <w:rPr>
      <w:rFonts w:eastAsia="SimSun"/>
      <w:kern w:val="0"/>
      <w:sz w:val="20"/>
      <w:szCs w:val="20"/>
      <w14:ligatures w14:val="none"/>
    </w:rPr>
  </w:style>
  <w:style w:type="character" w:customStyle="1" w:styleId="EndnoteTextChar">
    <w:name w:val="Endnote Text Char"/>
    <w:basedOn w:val="DefaultParagraphFont"/>
    <w:link w:val="EndnoteText"/>
    <w:uiPriority w:val="99"/>
    <w:semiHidden/>
    <w:rsid w:val="002844CC"/>
    <w:rPr>
      <w:rFonts w:eastAsia="SimSun"/>
      <w:kern w:val="0"/>
      <w:sz w:val="20"/>
      <w:szCs w:val="20"/>
      <w14:ligatures w14:val="none"/>
    </w:rPr>
  </w:style>
  <w:style w:type="character" w:styleId="EndnoteReference">
    <w:name w:val="endnote reference"/>
    <w:basedOn w:val="DefaultParagraphFont"/>
    <w:uiPriority w:val="99"/>
    <w:semiHidden/>
    <w:unhideWhenUsed/>
    <w:rsid w:val="002844CC"/>
    <w:rPr>
      <w:vertAlign w:val="superscript"/>
    </w:rPr>
  </w:style>
  <w:style w:type="paragraph" w:styleId="Caption">
    <w:name w:val="caption"/>
    <w:basedOn w:val="Normal"/>
    <w:next w:val="Normal"/>
    <w:uiPriority w:val="35"/>
    <w:unhideWhenUsed/>
    <w:qFormat/>
    <w:rsid w:val="002844CC"/>
    <w:pPr>
      <w:spacing w:after="200" w:line="240" w:lineRule="auto"/>
    </w:pPr>
    <w:rPr>
      <w:rFonts w:eastAsia="SimSun"/>
      <w:i/>
      <w:iCs/>
      <w:color w:val="44546A" w:themeColor="text2"/>
      <w:kern w:val="0"/>
      <w:sz w:val="18"/>
      <w:szCs w:val="18"/>
      <w14:ligatures w14:val="none"/>
    </w:rPr>
  </w:style>
  <w:style w:type="character" w:styleId="Hyperlink">
    <w:name w:val="Hyperlink"/>
    <w:basedOn w:val="DefaultParagraphFont"/>
    <w:uiPriority w:val="99"/>
    <w:unhideWhenUsed/>
    <w:rsid w:val="002844CC"/>
    <w:rPr>
      <w:color w:val="0563C1" w:themeColor="hyperlink"/>
      <w:u w:val="single"/>
    </w:rPr>
  </w:style>
  <w:style w:type="table" w:customStyle="1" w:styleId="TableGridLight1">
    <w:name w:val="Table Grid Light1"/>
    <w:basedOn w:val="TableNormal"/>
    <w:uiPriority w:val="40"/>
    <w:rsid w:val="002844CC"/>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2844CC"/>
    <w:pPr>
      <w:spacing w:after="0" w:line="240" w:lineRule="auto"/>
    </w:pPr>
    <w:rPr>
      <w:rFonts w:ascii="Tahoma" w:eastAsia="SimSun"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2844CC"/>
    <w:rPr>
      <w:rFonts w:ascii="Tahoma" w:eastAsia="SimSun" w:hAnsi="Tahoma" w:cs="Tahoma"/>
      <w:kern w:val="0"/>
      <w:sz w:val="16"/>
      <w:szCs w:val="16"/>
      <w14:ligatures w14:val="none"/>
    </w:rPr>
  </w:style>
  <w:style w:type="paragraph" w:styleId="Header">
    <w:name w:val="header"/>
    <w:basedOn w:val="Normal"/>
    <w:link w:val="HeaderChar"/>
    <w:uiPriority w:val="99"/>
    <w:unhideWhenUsed/>
    <w:rsid w:val="002844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4CC"/>
  </w:style>
  <w:style w:type="paragraph" w:styleId="Footer">
    <w:name w:val="footer"/>
    <w:basedOn w:val="Normal"/>
    <w:link w:val="FooterChar"/>
    <w:uiPriority w:val="99"/>
    <w:unhideWhenUsed/>
    <w:rsid w:val="002844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4CC"/>
  </w:style>
  <w:style w:type="table" w:styleId="PlainTable5">
    <w:name w:val="Plain Table 5"/>
    <w:basedOn w:val="TableNormal"/>
    <w:uiPriority w:val="45"/>
    <w:rsid w:val="002844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844C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2844CC"/>
  </w:style>
  <w:style w:type="character" w:styleId="FollowedHyperlink">
    <w:name w:val="FollowedHyperlink"/>
    <w:basedOn w:val="DefaultParagraphFont"/>
    <w:uiPriority w:val="99"/>
    <w:semiHidden/>
    <w:unhideWhenUsed/>
    <w:rsid w:val="002844CC"/>
    <w:rPr>
      <w:color w:val="954F72" w:themeColor="followedHyperlink"/>
      <w:u w:val="single"/>
    </w:rPr>
  </w:style>
  <w:style w:type="paragraph" w:styleId="NormalWeb">
    <w:name w:val="Normal (Web)"/>
    <w:basedOn w:val="Normal"/>
    <w:uiPriority w:val="99"/>
    <w:unhideWhenUsed/>
    <w:rsid w:val="002844C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ljs-comment">
    <w:name w:val="hljs-comment"/>
    <w:basedOn w:val="DefaultParagraphFont"/>
    <w:rsid w:val="002844CC"/>
  </w:style>
  <w:style w:type="character" w:customStyle="1" w:styleId="hljs-string">
    <w:name w:val="hljs-string"/>
    <w:basedOn w:val="DefaultParagraphFont"/>
    <w:rsid w:val="002844CC"/>
  </w:style>
  <w:style w:type="character" w:customStyle="1" w:styleId="hljs-number">
    <w:name w:val="hljs-number"/>
    <w:basedOn w:val="DefaultParagraphFont"/>
    <w:rsid w:val="002844CC"/>
  </w:style>
  <w:style w:type="character" w:styleId="HTMLCode">
    <w:name w:val="HTML Code"/>
    <w:basedOn w:val="DefaultParagraphFont"/>
    <w:uiPriority w:val="99"/>
    <w:semiHidden/>
    <w:unhideWhenUsed/>
    <w:rsid w:val="002844CC"/>
    <w:rPr>
      <w:rFonts w:ascii="Courier New" w:eastAsia="Times New Roman" w:hAnsi="Courier New" w:cs="Courier New"/>
      <w:sz w:val="20"/>
      <w:szCs w:val="20"/>
    </w:rPr>
  </w:style>
  <w:style w:type="paragraph" w:customStyle="1" w:styleId="msonormal0">
    <w:name w:val="msonormal"/>
    <w:basedOn w:val="Normal"/>
    <w:uiPriority w:val="99"/>
    <w:rsid w:val="002844C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PlainTable2">
    <w:name w:val="Plain Table 2"/>
    <w:basedOn w:val="TableNormal"/>
    <w:uiPriority w:val="42"/>
    <w:rsid w:val="002844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844C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844CC"/>
  </w:style>
  <w:style w:type="character" w:customStyle="1" w:styleId="mn">
    <w:name w:val="mn"/>
    <w:basedOn w:val="DefaultParagraphFont"/>
    <w:rsid w:val="002844CC"/>
  </w:style>
  <w:style w:type="paragraph" w:styleId="z-TopofForm">
    <w:name w:val="HTML Top of Form"/>
    <w:basedOn w:val="Normal"/>
    <w:next w:val="Normal"/>
    <w:link w:val="z-TopofFormChar"/>
    <w:hidden/>
    <w:uiPriority w:val="99"/>
    <w:unhideWhenUsed/>
    <w:rsid w:val="002844CC"/>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rsid w:val="002844CC"/>
    <w:rPr>
      <w:rFonts w:ascii="Arial" w:eastAsia="Times New Roman" w:hAnsi="Arial" w:cs="Arial"/>
      <w:vanish/>
      <w:kern w:val="0"/>
      <w:sz w:val="16"/>
      <w:szCs w:val="16"/>
      <w14:ligatures w14:val="none"/>
    </w:rPr>
  </w:style>
  <w:style w:type="table" w:styleId="TableGridLight">
    <w:name w:val="Grid Table Light"/>
    <w:basedOn w:val="TableNormal"/>
    <w:uiPriority w:val="40"/>
    <w:rsid w:val="002844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844C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katex-mathml">
    <w:name w:val="katex-mathml"/>
    <w:basedOn w:val="DefaultParagraphFont"/>
    <w:rsid w:val="002844CC"/>
  </w:style>
  <w:style w:type="character" w:customStyle="1" w:styleId="mord">
    <w:name w:val="mord"/>
    <w:basedOn w:val="DefaultParagraphFont"/>
    <w:rsid w:val="002844CC"/>
  </w:style>
  <w:style w:type="character" w:customStyle="1" w:styleId="mrel">
    <w:name w:val="mrel"/>
    <w:basedOn w:val="DefaultParagraphFont"/>
    <w:rsid w:val="002844CC"/>
  </w:style>
  <w:style w:type="character" w:customStyle="1" w:styleId="vlist-s">
    <w:name w:val="vlist-s"/>
    <w:basedOn w:val="DefaultParagraphFont"/>
    <w:rsid w:val="002844CC"/>
  </w:style>
  <w:style w:type="character" w:customStyle="1" w:styleId="mopen">
    <w:name w:val="mopen"/>
    <w:basedOn w:val="DefaultParagraphFont"/>
    <w:rsid w:val="002844CC"/>
  </w:style>
  <w:style w:type="character" w:customStyle="1" w:styleId="delimsizing">
    <w:name w:val="delimsizing"/>
    <w:basedOn w:val="DefaultParagraphFont"/>
    <w:rsid w:val="002844CC"/>
  </w:style>
  <w:style w:type="character" w:customStyle="1" w:styleId="mop">
    <w:name w:val="mop"/>
    <w:basedOn w:val="DefaultParagraphFont"/>
    <w:rsid w:val="002844CC"/>
  </w:style>
  <w:style w:type="character" w:customStyle="1" w:styleId="mbin">
    <w:name w:val="mbin"/>
    <w:basedOn w:val="DefaultParagraphFont"/>
    <w:rsid w:val="002844CC"/>
  </w:style>
  <w:style w:type="character" w:customStyle="1" w:styleId="mclose">
    <w:name w:val="mclose"/>
    <w:basedOn w:val="DefaultParagraphFont"/>
    <w:rsid w:val="002844CC"/>
  </w:style>
  <w:style w:type="character" w:customStyle="1" w:styleId="minner">
    <w:name w:val="minner"/>
    <w:basedOn w:val="DefaultParagraphFont"/>
    <w:rsid w:val="002844CC"/>
  </w:style>
  <w:style w:type="character" w:customStyle="1" w:styleId="mpunct">
    <w:name w:val="mpunct"/>
    <w:basedOn w:val="DefaultParagraphFont"/>
    <w:rsid w:val="002844CC"/>
  </w:style>
  <w:style w:type="character" w:styleId="CommentReference">
    <w:name w:val="annotation reference"/>
    <w:basedOn w:val="DefaultParagraphFont"/>
    <w:uiPriority w:val="99"/>
    <w:rsid w:val="002844CC"/>
    <w:rPr>
      <w:sz w:val="16"/>
      <w:szCs w:val="16"/>
    </w:rPr>
  </w:style>
  <w:style w:type="paragraph" w:styleId="CommentText">
    <w:name w:val="annotation text"/>
    <w:basedOn w:val="Normal"/>
    <w:link w:val="CommentTextChar"/>
    <w:uiPriority w:val="99"/>
    <w:semiHidden/>
    <w:unhideWhenUsed/>
    <w:rsid w:val="002844CC"/>
    <w:pPr>
      <w:spacing w:line="240" w:lineRule="auto"/>
    </w:pPr>
    <w:rPr>
      <w:sz w:val="20"/>
      <w:szCs w:val="20"/>
    </w:rPr>
  </w:style>
  <w:style w:type="character" w:customStyle="1" w:styleId="CommentTextChar">
    <w:name w:val="Comment Text Char"/>
    <w:basedOn w:val="DefaultParagraphFont"/>
    <w:link w:val="CommentText"/>
    <w:uiPriority w:val="99"/>
    <w:semiHidden/>
    <w:rsid w:val="002844C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43463">
      <w:bodyDiv w:val="1"/>
      <w:marLeft w:val="0"/>
      <w:marRight w:val="0"/>
      <w:marTop w:val="0"/>
      <w:marBottom w:val="0"/>
      <w:divBdr>
        <w:top w:val="none" w:sz="0" w:space="0" w:color="auto"/>
        <w:left w:val="none" w:sz="0" w:space="0" w:color="auto"/>
        <w:bottom w:val="none" w:sz="0" w:space="0" w:color="auto"/>
        <w:right w:val="none" w:sz="0" w:space="0" w:color="auto"/>
      </w:divBdr>
    </w:div>
    <w:div w:id="897788090">
      <w:bodyDiv w:val="1"/>
      <w:marLeft w:val="0"/>
      <w:marRight w:val="0"/>
      <w:marTop w:val="0"/>
      <w:marBottom w:val="0"/>
      <w:divBdr>
        <w:top w:val="none" w:sz="0" w:space="0" w:color="auto"/>
        <w:left w:val="none" w:sz="0" w:space="0" w:color="auto"/>
        <w:bottom w:val="none" w:sz="0" w:space="0" w:color="auto"/>
        <w:right w:val="none" w:sz="0" w:space="0" w:color="auto"/>
      </w:divBdr>
    </w:div>
    <w:div w:id="1117673465">
      <w:bodyDiv w:val="1"/>
      <w:marLeft w:val="0"/>
      <w:marRight w:val="0"/>
      <w:marTop w:val="0"/>
      <w:marBottom w:val="0"/>
      <w:divBdr>
        <w:top w:val="none" w:sz="0" w:space="0" w:color="auto"/>
        <w:left w:val="none" w:sz="0" w:space="0" w:color="auto"/>
        <w:bottom w:val="none" w:sz="0" w:space="0" w:color="auto"/>
        <w:right w:val="none" w:sz="0" w:space="0" w:color="auto"/>
      </w:divBdr>
    </w:div>
    <w:div w:id="1439375357">
      <w:bodyDiv w:val="1"/>
      <w:marLeft w:val="0"/>
      <w:marRight w:val="0"/>
      <w:marTop w:val="0"/>
      <w:marBottom w:val="0"/>
      <w:divBdr>
        <w:top w:val="none" w:sz="0" w:space="0" w:color="auto"/>
        <w:left w:val="none" w:sz="0" w:space="0" w:color="auto"/>
        <w:bottom w:val="none" w:sz="0" w:space="0" w:color="auto"/>
        <w:right w:val="none" w:sz="0" w:space="0" w:color="auto"/>
      </w:divBdr>
    </w:div>
    <w:div w:id="186273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9F763-8C29-4EAC-A71B-5B90D6940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5</Pages>
  <Words>58127</Words>
  <Characters>331325</Characters>
  <Application>Microsoft Office Word</Application>
  <DocSecurity>0</DocSecurity>
  <Lines>2761</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ed Mohamed Hassan Megahed</dc:creator>
  <cp:keywords/>
  <dc:description/>
  <cp:lastModifiedBy>Khaled Mohamed Hassan Megahed</cp:lastModifiedBy>
  <cp:revision>5</cp:revision>
  <dcterms:created xsi:type="dcterms:W3CDTF">2023-12-04T21:20:00Z</dcterms:created>
  <dcterms:modified xsi:type="dcterms:W3CDTF">2024-01-1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28eabf-5687-3456-abca-868626f2b0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orsk-apa-manual</vt:lpwstr>
  </property>
  <property fmtid="{D5CDD505-2E9C-101B-9397-08002B2CF9AE}" pid="22" name="Mendeley Recent Style Name 8_1">
    <vt:lpwstr>Norsk APA-manual - APA 7th edition (author-date)</vt:lpwstr>
  </property>
  <property fmtid="{D5CDD505-2E9C-101B-9397-08002B2CF9AE}" pid="23" name="Mendeley Recent Style Id 9_1">
    <vt:lpwstr>http://www.zotero.org/styles/university-of-gothenburg-apa-7th-edition-swedish-legislations</vt:lpwstr>
  </property>
  <property fmtid="{D5CDD505-2E9C-101B-9397-08002B2CF9AE}" pid="24" name="Mendeley Recent Style Name 9_1">
    <vt:lpwstr>University of Gothenburg - APA 7th edition (Swedish legislations)</vt:lpwstr>
  </property>
</Properties>
</file>